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6D39DF" w14:textId="7FFC51D9" w:rsidR="00895F4B" w:rsidRDefault="00895F4B" w:rsidP="00895F4B">
      <w:pPr>
        <w:pStyle w:val="Heading1"/>
        <w:jc w:val="center"/>
      </w:pPr>
      <w:r>
        <w:t>Food Waste Supply Curve Construction and Documentation</w:t>
      </w:r>
    </w:p>
    <w:p w14:paraId="29521F9E" w14:textId="69DD4888" w:rsidR="00895F4B" w:rsidRDefault="00994E5A" w:rsidP="00895F4B">
      <w:pPr>
        <w:spacing w:after="0"/>
        <w:jc w:val="center"/>
      </w:pPr>
      <w:r>
        <w:t>Prepared by Alex Badgett,</w:t>
      </w:r>
      <w:r w:rsidR="00895F4B">
        <w:t xml:space="preserve"> Emily </w:t>
      </w:r>
      <w:proofErr w:type="spellStart"/>
      <w:r w:rsidR="00895F4B">
        <w:t>Newes</w:t>
      </w:r>
      <w:proofErr w:type="spellEnd"/>
      <w:r w:rsidR="00895F4B">
        <w:t>,</w:t>
      </w:r>
      <w:r>
        <w:t xml:space="preserve"> and </w:t>
      </w:r>
      <w:proofErr w:type="spellStart"/>
      <w:r>
        <w:t>Anelia</w:t>
      </w:r>
      <w:proofErr w:type="spellEnd"/>
      <w:r>
        <w:t xml:space="preserve"> Milbrandt</w:t>
      </w:r>
    </w:p>
    <w:p w14:paraId="4E93B0C3" w14:textId="77777777" w:rsidR="00895F4B" w:rsidRDefault="00895F4B" w:rsidP="00895F4B">
      <w:pPr>
        <w:spacing w:after="0"/>
        <w:jc w:val="center"/>
      </w:pPr>
      <w:r>
        <w:t>National Renewable Energy Laboratory</w:t>
      </w:r>
    </w:p>
    <w:p w14:paraId="2AAEB9B1" w14:textId="3A293B4D" w:rsidR="00F867D8" w:rsidRDefault="00734480" w:rsidP="00734480">
      <w:pPr>
        <w:pStyle w:val="Heading1"/>
      </w:pPr>
      <w:r>
        <w:t>1. Introduction</w:t>
      </w:r>
    </w:p>
    <w:p w14:paraId="4CAC26D6" w14:textId="77777777" w:rsidR="00F77844" w:rsidRDefault="00ED4AB1" w:rsidP="00734480">
      <w:r>
        <w:t>The U.S. Department of Energy’s Bioenergy Technology Office (BETO) has begun exploring the bioenergy feedstock potential of</w:t>
      </w:r>
      <w:r w:rsidR="00F77844">
        <w:t xml:space="preserve"> the following</w:t>
      </w:r>
      <w:r>
        <w:t xml:space="preserve"> residential, com</w:t>
      </w:r>
      <w:r w:rsidR="00F77844">
        <w:t>mercial, and industrial wastes:</w:t>
      </w:r>
    </w:p>
    <w:p w14:paraId="4874D2FC" w14:textId="38609798" w:rsidR="00F77844" w:rsidRDefault="005D4E38" w:rsidP="00F77844">
      <w:pPr>
        <w:pStyle w:val="ListParagraph"/>
        <w:numPr>
          <w:ilvl w:val="0"/>
          <w:numId w:val="2"/>
        </w:numPr>
      </w:pPr>
      <w:r>
        <w:t>Food w</w:t>
      </w:r>
      <w:r w:rsidR="00F77844">
        <w:t>aste</w:t>
      </w:r>
    </w:p>
    <w:p w14:paraId="5ACA8BC2" w14:textId="3948715F" w:rsidR="00F77844" w:rsidRDefault="00F77844" w:rsidP="00F77844">
      <w:pPr>
        <w:pStyle w:val="ListParagraph"/>
        <w:numPr>
          <w:ilvl w:val="0"/>
          <w:numId w:val="2"/>
        </w:numPr>
      </w:pPr>
      <w:r>
        <w:t>Fats, Oils, and Greases (FOG)</w:t>
      </w:r>
    </w:p>
    <w:p w14:paraId="37953BF0" w14:textId="7E65EF8A" w:rsidR="00F77844" w:rsidRDefault="005D4E38" w:rsidP="00F77844">
      <w:pPr>
        <w:pStyle w:val="ListParagraph"/>
        <w:numPr>
          <w:ilvl w:val="0"/>
          <w:numId w:val="2"/>
        </w:numPr>
      </w:pPr>
      <w:r>
        <w:t>Sewage s</w:t>
      </w:r>
      <w:r w:rsidR="00F77844">
        <w:t>ludge</w:t>
      </w:r>
    </w:p>
    <w:p w14:paraId="2B321351" w14:textId="44FC2521" w:rsidR="00F77844" w:rsidRDefault="005D4E38" w:rsidP="00F77844">
      <w:pPr>
        <w:pStyle w:val="ListParagraph"/>
        <w:numPr>
          <w:ilvl w:val="0"/>
          <w:numId w:val="2"/>
        </w:numPr>
      </w:pPr>
      <w:r>
        <w:t>Animal m</w:t>
      </w:r>
      <w:r w:rsidR="00F77844">
        <w:t>anure</w:t>
      </w:r>
    </w:p>
    <w:p w14:paraId="47D1B636" w14:textId="7ED233D8" w:rsidR="00CE24E7" w:rsidRDefault="00ED4AB1" w:rsidP="00734480">
      <w:r>
        <w:t>These materials are produced from various industries and are conven</w:t>
      </w:r>
      <w:r w:rsidR="00F77844">
        <w:t>tionally difficult to manage and</w:t>
      </w:r>
      <w:r w:rsidR="007276D9">
        <w:t xml:space="preserve"> safely</w:t>
      </w:r>
      <w:r w:rsidR="00F77844">
        <w:t xml:space="preserve"> dispose of. A low willingness to </w:t>
      </w:r>
      <w:r w:rsidR="00612D7F">
        <w:t>dispose of</w:t>
      </w:r>
      <w:r w:rsidR="00F77844">
        <w:t xml:space="preserve"> these wastes means that they </w:t>
      </w:r>
      <w:r w:rsidR="00EA092C">
        <w:t>c</w:t>
      </w:r>
      <w:r w:rsidR="00F77844">
        <w:t xml:space="preserve">ould be available for use as bioenergy feedstocks, </w:t>
      </w:r>
      <w:r w:rsidR="005C07B1">
        <w:t xml:space="preserve">and at economically favorable costs. </w:t>
      </w:r>
      <w:r w:rsidR="00CE24E7">
        <w:t xml:space="preserve">This document specifically characterizes construction of economic models for </w:t>
      </w:r>
      <w:r w:rsidR="00722CB0">
        <w:t>food waste</w:t>
      </w:r>
      <w:r w:rsidR="00CE24E7">
        <w:t xml:space="preserve">. </w:t>
      </w:r>
    </w:p>
    <w:p w14:paraId="0C168BB4" w14:textId="08EB00CC" w:rsidR="00734480" w:rsidRDefault="00D52949" w:rsidP="00734480">
      <w:r>
        <w:t>We build</w:t>
      </w:r>
      <w:r w:rsidR="00DB3B46">
        <w:t xml:space="preserve"> upon</w:t>
      </w:r>
      <w:r w:rsidR="00843397">
        <w:t xml:space="preserve"> </w:t>
      </w:r>
      <w:r>
        <w:t>results</w:t>
      </w:r>
      <w:r w:rsidR="00DB3B46">
        <w:t xml:space="preserve"> published</w:t>
      </w:r>
      <w:r w:rsidR="00843397">
        <w:t xml:space="preserve"> in Milbrandt et al. (2017), which provides an assessment of the total and available wet </w:t>
      </w:r>
      <w:r w:rsidR="00DD1329">
        <w:t>Waste-to-Energy (</w:t>
      </w:r>
      <w:r w:rsidR="00843397">
        <w:t>WTE</w:t>
      </w:r>
      <w:r w:rsidR="00DD1329">
        <w:t>)</w:t>
      </w:r>
      <w:r w:rsidR="00843397">
        <w:t xml:space="preserve"> resource potential in the United States and illustrates its geographic distribution.</w:t>
      </w:r>
      <w:r w:rsidR="00BB4DB6">
        <w:fldChar w:fldCharType="begin" w:fldLock="1"/>
      </w:r>
      <w:r w:rsidR="00085A22">
        <w:instrText>ADDIN CSL_CITATION { "citationItems" : [ { "id" : "ITEM-1", "itemData" : { "author" : [ { "dropping-particle" : "", "family" : "Milbrandt", "given" : "Anelia", "non-dropping-particle" : "", "parse-names" : false, "suffix" : "" }, { "dropping-particle" : "", "family" : "Seiple", "given" : "Timothy", "non-dropping-particle" : "", "parse-names" : false, "suffix" : "" }, { "dropping-particle" : "", "family" : "Heimiller", "given" : "Donna", "non-dropping-particle" : "", "parse-names" : false, "suffix" : "" }, { "dropping-particle" : "", "family" : "Skaggs", "given" : "Richard", "non-dropping-particle" : "", "parse-names" : false, "suffix" : "" }, { "dropping-particle" : "", "family" : "Coleman", "given" : "Andre", "non-dropping-particle" : "", "parse-names" : false, "suffix" : "" } ], "id" : "ITEM-1", "issued" : { "date-parts" : [ [ "0" ] ] }, "title" : "Wet Waste-to-Energy Resource Assessment (Pending Publication)", "type" : "article-journal" }, "uris" : [ "http://www.mendeley.com/documents/?uuid=88dd26c4-4f16-43ef-914a-ffb456e8f4c2" ] } ], "mendeley" : { "formattedCitation" : "[1]", "plainTextFormattedCitation" : "[1]", "previouslyFormattedCitation" : "[1]" }, "properties" : { "noteIndex" : 1 }, "schema" : "https://github.com/citation-style-language/schema/raw/master/csl-citation.json" }</w:instrText>
      </w:r>
      <w:r w:rsidR="00BB4DB6">
        <w:fldChar w:fldCharType="separate"/>
      </w:r>
      <w:r w:rsidR="00BB4DB6" w:rsidRPr="00BB4DB6">
        <w:rPr>
          <w:noProof/>
        </w:rPr>
        <w:t>[1]</w:t>
      </w:r>
      <w:r w:rsidR="00BB4DB6">
        <w:fldChar w:fldCharType="end"/>
      </w:r>
    </w:p>
    <w:p w14:paraId="6D02743F" w14:textId="4E2ECE0C" w:rsidR="00612D7F" w:rsidRDefault="00BB4DB6" w:rsidP="00734480">
      <w:r>
        <w:t xml:space="preserve">This work </w:t>
      </w:r>
      <w:r w:rsidR="00F41EC7">
        <w:t>supplements</w:t>
      </w:r>
      <w:r w:rsidR="001776CC">
        <w:t xml:space="preserve"> the aforementioned analysis by characterizing the economic drivers of </w:t>
      </w:r>
      <w:r w:rsidR="00722CB0">
        <w:t>food waste</w:t>
      </w:r>
      <w:r w:rsidR="00D05AA3">
        <w:t xml:space="preserve"> management</w:t>
      </w:r>
      <w:r w:rsidR="001776CC">
        <w:t xml:space="preserve"> and </w:t>
      </w:r>
      <w:r w:rsidR="002E441E">
        <w:t>developing</w:t>
      </w:r>
      <w:r w:rsidR="00004B1F">
        <w:t xml:space="preserve"> </w:t>
      </w:r>
      <w:r w:rsidR="001776CC">
        <w:t xml:space="preserve">supply curves for the material. </w:t>
      </w:r>
      <w:r w:rsidR="00612D7F">
        <w:t xml:space="preserve">Understanding the economics of </w:t>
      </w:r>
      <w:r w:rsidR="002B41E3">
        <w:t xml:space="preserve">waste </w:t>
      </w:r>
      <w:r w:rsidR="00612D7F">
        <w:t>materials that a</w:t>
      </w:r>
      <w:r w:rsidR="00905325">
        <w:t>re not conventionally treated like</w:t>
      </w:r>
      <w:r w:rsidR="00612D7F">
        <w:t xml:space="preserve"> commodities by their handlers require</w:t>
      </w:r>
      <w:r w:rsidR="00004B1F">
        <w:t>d</w:t>
      </w:r>
      <w:r w:rsidR="00612D7F">
        <w:t xml:space="preserve"> a different, more flexible approach towards understanding the industry. The supply curves shown in this document depict material economics at a nationwide</w:t>
      </w:r>
      <w:r w:rsidR="00E448D6">
        <w:t xml:space="preserve"> level</w:t>
      </w:r>
      <w:r w:rsidR="006519A9">
        <w:t xml:space="preserve">; </w:t>
      </w:r>
      <w:r w:rsidR="00E448D6">
        <w:t xml:space="preserve">however future work </w:t>
      </w:r>
      <w:r w:rsidR="00004B1F">
        <w:t>will focus</w:t>
      </w:r>
      <w:r w:rsidR="00E448D6">
        <w:t xml:space="preserve"> on</w:t>
      </w:r>
      <w:r w:rsidR="00CE24E7">
        <w:t xml:space="preserve"> supply curves for states and regions. </w:t>
      </w:r>
    </w:p>
    <w:p w14:paraId="5A7D7F38" w14:textId="73C6A2BE" w:rsidR="00CE24E7" w:rsidRDefault="00CE24E7" w:rsidP="00734480">
      <w:r>
        <w:t xml:space="preserve">It often costs </w:t>
      </w:r>
      <w:r w:rsidR="00722CB0">
        <w:t>operators</w:t>
      </w:r>
      <w:r>
        <w:t xml:space="preserve"> money to dispose of </w:t>
      </w:r>
      <w:r w:rsidR="00EC39C0">
        <w:t>food waste</w:t>
      </w:r>
      <w:r>
        <w:t xml:space="preserve"> safely and in accordance with</w:t>
      </w:r>
      <w:r w:rsidR="00CF48C0">
        <w:t xml:space="preserve"> regulatory</w:t>
      </w:r>
      <w:r>
        <w:t xml:space="preserve"> standards</w:t>
      </w:r>
      <w:r w:rsidR="000B747C">
        <w:t>, which vary widely among states, cities, and counties</w:t>
      </w:r>
      <w:r>
        <w:t>.</w:t>
      </w:r>
      <w:r w:rsidR="00BE247C">
        <w:fldChar w:fldCharType="begin" w:fldLock="1"/>
      </w:r>
      <w:r w:rsidR="00BE247C">
        <w:instrText>ADDIN CSL_CITATION { "citationItems" : [ { "id" : "ITEM-1", "itemData" : { "author" : [ { "dropping-particle" : "", "family" : "Badgett", "given" : "Alex", "non-dropping-particle" : "", "parse-names" : false, "suffix" : "" }, { "dropping-particle" : "", "family" : "Milbrandt", "given" : "Anelia", "non-dropping-particle" : "", "parse-names" : false, "suffix" : "" } ], "id" : "ITEM-1", "issued" : { "date-parts" : [ [ "0" ] ] }, "publisher" : "National Renewable Energy Laboratory", "title" : "Policy Analysis of Wet Waste-to-Energy Feedstocks (In progress)", "type" : "report" }, "uris" : [ "http://www.mendeley.com/documents/?uuid=a155a469-704d-4a77-8362-552b5de5d6d1" ] } ], "mendeley" : { "formattedCitation" : "[2]", "plainTextFormattedCitation" : "[2]", "previouslyFormattedCitation" : "[2]" }, "properties" : { "noteIndex" : 1 }, "schema" : "https://github.com/citation-style-language/schema/raw/master/csl-citation.json" }</w:instrText>
      </w:r>
      <w:r w:rsidR="00BE247C">
        <w:fldChar w:fldCharType="separate"/>
      </w:r>
      <w:r w:rsidR="00BE247C" w:rsidRPr="00BE247C">
        <w:rPr>
          <w:noProof/>
        </w:rPr>
        <w:t>[2]</w:t>
      </w:r>
      <w:r w:rsidR="00BE247C">
        <w:fldChar w:fldCharType="end"/>
      </w:r>
      <w:r>
        <w:t xml:space="preserve"> This suggests that </w:t>
      </w:r>
      <w:r w:rsidR="00CF48C0">
        <w:t>operators would be willing to pay a dollar per ton</w:t>
      </w:r>
      <w:r w:rsidR="00BB4DB6">
        <w:t xml:space="preserve"> amount for food waste</w:t>
      </w:r>
      <w:r>
        <w:t xml:space="preserve"> to be taken away and disposed</w:t>
      </w:r>
      <w:r w:rsidR="00CF48C0">
        <w:t xml:space="preserve"> for them</w:t>
      </w:r>
      <w:r>
        <w:t>. This work seeks to quantify that value, and refers to it as “avoided cos</w:t>
      </w:r>
      <w:r w:rsidR="00BB4DB6">
        <w:t>t”. This is the cost that food waste</w:t>
      </w:r>
      <w:r>
        <w:t xml:space="preserve"> producers would be willing to pay a bioenergy plant to accept the material, as long as it is below the </w:t>
      </w:r>
      <w:r w:rsidR="00233AE3">
        <w:t xml:space="preserve">dollar </w:t>
      </w:r>
      <w:r>
        <w:t>per weight</w:t>
      </w:r>
      <w:r w:rsidR="00233AE3">
        <w:t xml:space="preserve"> value</w:t>
      </w:r>
      <w:r>
        <w:t xml:space="preserve"> they currently</w:t>
      </w:r>
      <w:r w:rsidR="00572783">
        <w:t xml:space="preserve"> must</w:t>
      </w:r>
      <w:r>
        <w:t xml:space="preserve"> pay to dispose of it. </w:t>
      </w:r>
    </w:p>
    <w:p w14:paraId="47B6798F" w14:textId="652E1CA8" w:rsidR="00F87AD0" w:rsidRDefault="00F87AD0" w:rsidP="00734480">
      <w:r>
        <w:t>F</w:t>
      </w:r>
      <w:r w:rsidR="005E13D5">
        <w:t>rom Milbrandt et al</w:t>
      </w:r>
      <w:r w:rsidR="006519A9">
        <w:t>.</w:t>
      </w:r>
      <w:r w:rsidR="005E13D5">
        <w:t xml:space="preserve"> </w:t>
      </w:r>
      <w:r w:rsidR="006519A9">
        <w:t>(</w:t>
      </w:r>
      <w:r w:rsidR="005E13D5">
        <w:t>2017</w:t>
      </w:r>
      <w:r w:rsidR="006519A9">
        <w:t>)</w:t>
      </w:r>
      <w:r w:rsidR="005E13D5">
        <w:t>, f</w:t>
      </w:r>
      <w:r>
        <w:t xml:space="preserve">ood waste is commonly generated at several points: </w:t>
      </w:r>
    </w:p>
    <w:p w14:paraId="06678E2B" w14:textId="1B130DEC" w:rsidR="00F87AD0" w:rsidRDefault="00F87AD0" w:rsidP="00F87AD0">
      <w:pPr>
        <w:pStyle w:val="ListParagraph"/>
        <w:numPr>
          <w:ilvl w:val="0"/>
          <w:numId w:val="10"/>
        </w:numPr>
      </w:pPr>
      <w:r>
        <w:t>Residential households</w:t>
      </w:r>
    </w:p>
    <w:p w14:paraId="5AEC54D7" w14:textId="40ED68FD" w:rsidR="00F87AD0" w:rsidRDefault="00F87AD0" w:rsidP="00F87AD0">
      <w:pPr>
        <w:pStyle w:val="ListParagraph"/>
        <w:numPr>
          <w:ilvl w:val="0"/>
          <w:numId w:val="10"/>
        </w:numPr>
      </w:pPr>
      <w:r>
        <w:t>Commercial food service operations</w:t>
      </w:r>
      <w:r w:rsidR="005E13D5">
        <w:t xml:space="preserve"> (supermarkets, restaurants)</w:t>
      </w:r>
    </w:p>
    <w:p w14:paraId="4509C963" w14:textId="67935FD6" w:rsidR="00F87AD0" w:rsidRDefault="005E13D5" w:rsidP="00F87AD0">
      <w:pPr>
        <w:pStyle w:val="ListParagraph"/>
        <w:numPr>
          <w:ilvl w:val="0"/>
          <w:numId w:val="10"/>
        </w:numPr>
      </w:pPr>
      <w:r>
        <w:t>Industrial (food processers, meat packing plants, etc.)</w:t>
      </w:r>
    </w:p>
    <w:p w14:paraId="5B625CEA" w14:textId="1BD084FD" w:rsidR="005E13D5" w:rsidRDefault="005E13D5" w:rsidP="00F87AD0">
      <w:pPr>
        <w:pStyle w:val="ListParagraph"/>
        <w:numPr>
          <w:ilvl w:val="0"/>
          <w:numId w:val="10"/>
        </w:numPr>
      </w:pPr>
      <w:r>
        <w:lastRenderedPageBreak/>
        <w:t>Institutional (educational, hospitals, hotels, etc.)</w:t>
      </w:r>
    </w:p>
    <w:p w14:paraId="4BB794CD" w14:textId="0403FB71" w:rsidR="00CE24E7" w:rsidRDefault="00AB52A8" w:rsidP="00734480">
      <w:r>
        <w:t xml:space="preserve">In this </w:t>
      </w:r>
      <w:r w:rsidR="00C023F6">
        <w:t>work,</w:t>
      </w:r>
      <w:r>
        <w:t xml:space="preserve"> we </w:t>
      </w:r>
      <w:r w:rsidR="00C023F6">
        <w:t>considered food waste after it has</w:t>
      </w:r>
      <w:r w:rsidR="006E5E5F">
        <w:t xml:space="preserve"> </w:t>
      </w:r>
      <w:r w:rsidR="00C023F6">
        <w:t xml:space="preserve">been collected from these point sources and aggregated at a central waste processing facility. </w:t>
      </w:r>
    </w:p>
    <w:p w14:paraId="22C30267" w14:textId="64B09BDA" w:rsidR="00D204DF" w:rsidRDefault="00D204DF" w:rsidP="00D204DF">
      <w:pPr>
        <w:pStyle w:val="Heading1"/>
      </w:pPr>
      <w:r>
        <w:t>2. Process Flow</w:t>
      </w:r>
    </w:p>
    <w:p w14:paraId="0188A333" w14:textId="31C01D8A" w:rsidR="00584418" w:rsidRDefault="00A96BA7" w:rsidP="00D7211A">
      <w:r>
        <w:t>Depending on local regulations</w:t>
      </w:r>
      <w:r w:rsidR="00894DC9">
        <w:t xml:space="preserve"> and infrastructure</w:t>
      </w:r>
      <w:r>
        <w:t>, collected food waste can be comingled with other municipal solid waste (MSW), recyclables or it may be collected separately.</w:t>
      </w:r>
      <w:r>
        <w:fldChar w:fldCharType="begin" w:fldLock="1"/>
      </w:r>
      <w:r>
        <w:instrText>ADDIN CSL_CITATION { "citationItems" : [ { "id" : "ITEM-1", "itemData" : { "author" : [ { "dropping-particle" : "", "family" : "Badgett", "given" : "Alex", "non-dropping-particle" : "", "parse-names" : false, "suffix" : "" }, { "dropping-particle" : "", "family" : "Milbrandt", "given" : "Anelia", "non-dropping-particle" : "", "parse-names" : false, "suffix" : "" } ], "id" : "ITEM-1", "issued" : { "date-parts" : [ [ "0" ] ] }, "publisher" : "National Renewable Energy Laboratory", "title" : "Policy Analysis of Wet Waste-to-Energy Feedstocks (In progress)", "type" : "report" }, "uris" : [ "http://www.mendeley.com/documents/?uuid=a155a469-704d-4a77-8362-552b5de5d6d1" ] } ], "mendeley" : { "formattedCitation" : "[2]", "plainTextFormattedCitation" : "[2]", "previouslyFormattedCitation" : "[2]" }, "properties" : { "noteIndex" : 2 }, "schema" : "https://github.com/citation-style-language/schema/raw/master/csl-citation.json" }</w:instrText>
      </w:r>
      <w:r>
        <w:fldChar w:fldCharType="separate"/>
      </w:r>
      <w:r w:rsidRPr="004D6962">
        <w:rPr>
          <w:noProof/>
        </w:rPr>
        <w:t>[2]</w:t>
      </w:r>
      <w:r>
        <w:fldChar w:fldCharType="end"/>
      </w:r>
      <w:r>
        <w:t xml:space="preserve"> </w:t>
      </w:r>
      <w:r w:rsidR="008C758C">
        <w:t>Our</w:t>
      </w:r>
      <w:r w:rsidR="00F73202">
        <w:t xml:space="preserve"> model assumes that a waste management company collects food waste</w:t>
      </w:r>
      <w:r w:rsidR="00BA411B">
        <w:t xml:space="preserve"> from various sources and</w:t>
      </w:r>
      <w:r w:rsidR="00DE7B7A">
        <w:t xml:space="preserve"> comes</w:t>
      </w:r>
      <w:r w:rsidR="005012D7">
        <w:t xml:space="preserve"> comingled </w:t>
      </w:r>
      <w:r w:rsidR="00DC1127">
        <w:t>with MSW, which is then transported</w:t>
      </w:r>
      <w:r w:rsidR="00F73202">
        <w:t xml:space="preserve"> it to </w:t>
      </w:r>
      <w:r w:rsidR="002A2F78">
        <w:t>a central location</w:t>
      </w:r>
      <w:r w:rsidR="00A44D37">
        <w:t xml:space="preserve">. This </w:t>
      </w:r>
      <w:r w:rsidR="007C2E3F">
        <w:t xml:space="preserve">location </w:t>
      </w:r>
      <w:r w:rsidR="00A44D37">
        <w:t>can take</w:t>
      </w:r>
      <w:r w:rsidR="007C2E3F">
        <w:t xml:space="preserve"> several</w:t>
      </w:r>
      <w:r w:rsidR="00A44D37">
        <w:t xml:space="preserve"> different forms</w:t>
      </w:r>
      <w:r w:rsidR="001F7656">
        <w:t xml:space="preserve">, and in general </w:t>
      </w:r>
      <w:r w:rsidR="002A12C4">
        <w:t>is</w:t>
      </w:r>
      <w:r w:rsidR="001F7656">
        <w:t xml:space="preserve"> one of the following:</w:t>
      </w:r>
      <w:r w:rsidR="00A44D37">
        <w:t xml:space="preserve"> </w:t>
      </w:r>
    </w:p>
    <w:p w14:paraId="49CF55FE" w14:textId="2045E52F" w:rsidR="00312D91" w:rsidRDefault="004811B9" w:rsidP="00EE6683">
      <w:pPr>
        <w:pStyle w:val="ListParagraph"/>
        <w:numPr>
          <w:ilvl w:val="0"/>
          <w:numId w:val="15"/>
        </w:numPr>
      </w:pPr>
      <w:r>
        <w:t>T</w:t>
      </w:r>
      <w:r w:rsidR="00312D91">
        <w:t xml:space="preserve">ransfer </w:t>
      </w:r>
      <w:r>
        <w:t>S</w:t>
      </w:r>
      <w:r w:rsidR="00312D91">
        <w:t>tation (TS) which transfers municipal waste to long-haul trucks for landfill disposal</w:t>
      </w:r>
    </w:p>
    <w:p w14:paraId="5E106886" w14:textId="364CBE0D" w:rsidR="00312D91" w:rsidRDefault="00F81928" w:rsidP="00EE6683">
      <w:pPr>
        <w:pStyle w:val="ListParagraph"/>
        <w:numPr>
          <w:ilvl w:val="0"/>
          <w:numId w:val="15"/>
        </w:numPr>
      </w:pPr>
      <w:r>
        <w:t>M</w:t>
      </w:r>
      <w:r w:rsidR="00312D91">
        <w:t xml:space="preserve">aterials </w:t>
      </w:r>
      <w:r>
        <w:t>R</w:t>
      </w:r>
      <w:r w:rsidR="00312D91">
        <w:t xml:space="preserve">ecovery </w:t>
      </w:r>
      <w:r>
        <w:t>F</w:t>
      </w:r>
      <w:r w:rsidR="00312D91">
        <w:t>acility (MRF) focused on recovering recyclable materials (aluminum, paper, cardboard, etc.)</w:t>
      </w:r>
    </w:p>
    <w:p w14:paraId="2230C3E3" w14:textId="46692AFB" w:rsidR="00ED6546" w:rsidRDefault="00CA2C70" w:rsidP="00EE6683">
      <w:pPr>
        <w:pStyle w:val="ListParagraph"/>
        <w:numPr>
          <w:ilvl w:val="0"/>
          <w:numId w:val="15"/>
        </w:numPr>
      </w:pPr>
      <w:r>
        <w:t>L</w:t>
      </w:r>
      <w:r w:rsidR="00ED6546">
        <w:t>andfill</w:t>
      </w:r>
      <w:r>
        <w:t xml:space="preserve"> for direct waste disposal</w:t>
      </w:r>
    </w:p>
    <w:p w14:paraId="65AA65C9" w14:textId="21F13FCB" w:rsidR="00BF4195" w:rsidRDefault="00BF4195" w:rsidP="00BF4195">
      <w:r>
        <w:t>We then adapted this model under a WTE scenario,</w:t>
      </w:r>
      <w:r w:rsidR="00897EDC">
        <w:t xml:space="preserve"> where we assumed</w:t>
      </w:r>
      <w:r>
        <w:t xml:space="preserve"> the </w:t>
      </w:r>
      <w:r w:rsidR="005247EB">
        <w:t>food waste was diverted from</w:t>
      </w:r>
      <w:r>
        <w:t xml:space="preserve"> landfill disposal to a WTE-</w:t>
      </w:r>
      <w:r w:rsidR="00DB5E2B">
        <w:t>oriented end use</w:t>
      </w:r>
      <w:r>
        <w:t>. Under this scenario,</w:t>
      </w:r>
      <w:r w:rsidRPr="000F09A5">
        <w:t xml:space="preserve"> </w:t>
      </w:r>
      <w:r w:rsidR="00550418">
        <w:t xml:space="preserve">modeled </w:t>
      </w:r>
      <w:r>
        <w:t>costs were differentiated into two types:</w:t>
      </w:r>
    </w:p>
    <w:p w14:paraId="550FAA62" w14:textId="77777777" w:rsidR="00BF4195" w:rsidRDefault="00BF4195" w:rsidP="00BF4195">
      <w:pPr>
        <w:pStyle w:val="ListParagraph"/>
        <w:numPr>
          <w:ilvl w:val="0"/>
          <w:numId w:val="14"/>
        </w:numPr>
      </w:pPr>
      <w:r w:rsidRPr="00B3136A">
        <w:rPr>
          <w:b/>
        </w:rPr>
        <w:t>Avoided</w:t>
      </w:r>
      <w:r>
        <w:t>: costs that food waste processers are currently paying to dispose of the material, and would be willing to pay a WTE consumer to take food waste</w:t>
      </w:r>
    </w:p>
    <w:p w14:paraId="55084DB0" w14:textId="77777777" w:rsidR="00BF4195" w:rsidRDefault="00BF4195" w:rsidP="00BF4195">
      <w:pPr>
        <w:pStyle w:val="ListParagraph"/>
        <w:numPr>
          <w:ilvl w:val="0"/>
          <w:numId w:val="14"/>
        </w:numPr>
      </w:pPr>
      <w:r w:rsidRPr="00B3136A">
        <w:rPr>
          <w:b/>
        </w:rPr>
        <w:t>Additional costs</w:t>
      </w:r>
      <w:r>
        <w:t>: costs of infrastructure, labor, and resources necessary to process food waste for use as a WTE feedstock</w:t>
      </w:r>
    </w:p>
    <w:p w14:paraId="3A993BD8" w14:textId="1A67966F" w:rsidR="00BF4195" w:rsidRPr="0014130F" w:rsidRDefault="00E95F1E" w:rsidP="00BF4195">
      <w:r>
        <w:t xml:space="preserve">These costs are presented in Figure 1 below. </w:t>
      </w:r>
      <w:r w:rsidR="00BF4195">
        <w:t>Of the avoided costs, we considered only landfill disposal. This is the most prevalent alternative across the country, and sites already incorporating the other disposal technologies are not likely to seek development of WTE technologies.</w:t>
      </w:r>
    </w:p>
    <w:p w14:paraId="464521A9" w14:textId="338555AC" w:rsidR="003B421C" w:rsidRDefault="003B421C" w:rsidP="000F09A5">
      <w:r>
        <w:t>.</w:t>
      </w:r>
      <w:r w:rsidR="00170534">
        <w:t xml:space="preserve"> </w:t>
      </w:r>
    </w:p>
    <w:p w14:paraId="57C4B225" w14:textId="09753C3B" w:rsidR="00541B8B" w:rsidRDefault="00F02712" w:rsidP="00541B8B">
      <w:pPr>
        <w:keepNext/>
        <w:jc w:val="center"/>
      </w:pPr>
      <w:r w:rsidRPr="00F02712">
        <w:rPr>
          <w:noProof/>
        </w:rPr>
        <w:lastRenderedPageBreak/>
        <w:drawing>
          <wp:inline distT="0" distB="0" distL="0" distR="0" wp14:anchorId="23386627" wp14:editId="54DF8A6E">
            <wp:extent cx="5366331" cy="2736485"/>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73072" cy="2739922"/>
                    </a:xfrm>
                    <a:prstGeom prst="rect">
                      <a:avLst/>
                    </a:prstGeom>
                  </pic:spPr>
                </pic:pic>
              </a:graphicData>
            </a:graphic>
          </wp:inline>
        </w:drawing>
      </w:r>
    </w:p>
    <w:p w14:paraId="24F60837" w14:textId="17339C74" w:rsidR="00722CB0" w:rsidRDefault="00541B8B" w:rsidP="00541B8B">
      <w:pPr>
        <w:pStyle w:val="Caption"/>
        <w:jc w:val="center"/>
      </w:pPr>
      <w:r>
        <w:t xml:space="preserve">Figure </w:t>
      </w:r>
      <w:fldSimple w:instr=" SEQ Figure \* ARABIC ">
        <w:r w:rsidR="00C01850">
          <w:rPr>
            <w:noProof/>
          </w:rPr>
          <w:t>1</w:t>
        </w:r>
      </w:fldSimple>
      <w:r>
        <w:t>:  Cost model</w:t>
      </w:r>
      <w:r w:rsidR="00F21924">
        <w:t xml:space="preserve"> WTE</w:t>
      </w:r>
      <w:r>
        <w:t xml:space="preserve"> scenario. Costs for sorting food waste and preparing it into a slurry are considered added costs.</w:t>
      </w:r>
      <w:r w:rsidR="00385724">
        <w:t xml:space="preserve"> Landfill tipping fees are</w:t>
      </w:r>
      <w:r w:rsidR="00F306F1">
        <w:t xml:space="preserve"> the</w:t>
      </w:r>
      <w:r w:rsidR="00385724">
        <w:t xml:space="preserve"> avoided costs</w:t>
      </w:r>
      <w:r w:rsidR="00F306F1">
        <w:t xml:space="preserve"> considered in this work</w:t>
      </w:r>
      <w:r w:rsidR="00385724">
        <w:t>.</w:t>
      </w:r>
    </w:p>
    <w:p w14:paraId="222C71E2" w14:textId="2AA51DC4" w:rsidR="00744BAC" w:rsidRDefault="007731AA" w:rsidP="007731AA">
      <w:r>
        <w:t xml:space="preserve">To aggregate food waste as a </w:t>
      </w:r>
      <w:r w:rsidR="000C289B">
        <w:t xml:space="preserve">WTE </w:t>
      </w:r>
      <w:r>
        <w:t>feedstoc</w:t>
      </w:r>
      <w:r w:rsidR="000247A6">
        <w:t xml:space="preserve">k, it must be separated from </w:t>
      </w:r>
      <w:r>
        <w:t>MSW</w:t>
      </w:r>
      <w:r w:rsidR="002813A9">
        <w:t xml:space="preserve"> and other non-organics</w:t>
      </w:r>
      <w:r>
        <w:t xml:space="preserve">. There is </w:t>
      </w:r>
      <w:r w:rsidR="002813A9">
        <w:t>not extensive</w:t>
      </w:r>
      <w:r>
        <w:t xml:space="preserve"> </w:t>
      </w:r>
      <w:r w:rsidR="002813A9">
        <w:t>literature</w:t>
      </w:r>
      <w:r>
        <w:t xml:space="preserve"> on the cost of facilities designed to separate organic fraction</w:t>
      </w:r>
      <w:r w:rsidR="00434CC9">
        <w:t>s</w:t>
      </w:r>
      <w:r>
        <w:t xml:space="preserve"> </w:t>
      </w:r>
      <w:r w:rsidR="00901D49">
        <w:t>of</w:t>
      </w:r>
      <w:r>
        <w:t xml:space="preserve"> MSW, therefore costs </w:t>
      </w:r>
      <w:r w:rsidR="008D47BB">
        <w:t>we</w:t>
      </w:r>
      <w:r>
        <w:t xml:space="preserve">re modeled based on those for a </w:t>
      </w:r>
      <w:r w:rsidRPr="00465E92">
        <w:t>MRF. MRFs</w:t>
      </w:r>
      <w:r>
        <w:t xml:space="preserve"> are used to separate recyclables from MSW, and can be developed for either </w:t>
      </w:r>
      <w:r w:rsidR="00744BAC">
        <w:t>mixed</w:t>
      </w:r>
      <w:r w:rsidR="00E95792">
        <w:t xml:space="preserve"> or single stream wastes. </w:t>
      </w:r>
      <w:r w:rsidR="00893E7B">
        <w:t>We altered the required MRF component technologies to depict a facility that processes organic material, as shown</w:t>
      </w:r>
      <w:r w:rsidR="000617D5">
        <w:t xml:space="preserve"> later</w:t>
      </w:r>
      <w:r w:rsidR="00893E7B">
        <w:t xml:space="preserve"> in Figure 3. </w:t>
      </w:r>
    </w:p>
    <w:p w14:paraId="345086C0" w14:textId="77777777" w:rsidR="00384515" w:rsidRDefault="007731AA" w:rsidP="007731AA">
      <w:r>
        <w:t>The cost of constructing and operating a</w:t>
      </w:r>
      <w:r w:rsidR="00D91583">
        <w:t xml:space="preserve"> MRF </w:t>
      </w:r>
      <w:r w:rsidR="006D34BA">
        <w:t xml:space="preserve">along with depackaging </w:t>
      </w:r>
      <w:r w:rsidR="00326BEC">
        <w:t xml:space="preserve">and creating a slurry with the food waste </w:t>
      </w:r>
      <w:r w:rsidR="00830087">
        <w:t>were</w:t>
      </w:r>
      <w:r>
        <w:t xml:space="preserve"> conside</w:t>
      </w:r>
      <w:r w:rsidR="00DE109D">
        <w:t>red additional</w:t>
      </w:r>
      <w:r w:rsidR="000A418A">
        <w:t xml:space="preserve"> costs</w:t>
      </w:r>
      <w:r>
        <w:t>, while the landfill tipping fee is an avoided cost. The cost of food waste</w:t>
      </w:r>
      <w:r w:rsidR="00B346E7">
        <w:t xml:space="preserve"> from the perspective of a WTE </w:t>
      </w:r>
      <w:r w:rsidR="002F6ECD">
        <w:t xml:space="preserve">facility </w:t>
      </w:r>
      <w:r>
        <w:t>is therefore calculated by subtracting the landfill tipping fee from the sorting cost</w:t>
      </w:r>
      <w:r w:rsidR="00384515">
        <w:t>, as illustrated in the below equation</w:t>
      </w:r>
      <w:r>
        <w:t>.</w:t>
      </w:r>
    </w:p>
    <w:p w14:paraId="2850DC87" w14:textId="4C11DDA8" w:rsidR="00384515" w:rsidRPr="00384515" w:rsidRDefault="00A341B2" w:rsidP="007731AA">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f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dd</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v</m:t>
              </m:r>
            </m:sub>
          </m:sSub>
        </m:oMath>
      </m:oMathPara>
    </w:p>
    <w:p w14:paraId="64715689" w14:textId="239FB63C" w:rsidR="00384515" w:rsidRDefault="00384515" w:rsidP="007731AA">
      <w:pPr>
        <w:rPr>
          <w:rFonts w:eastAsiaTheme="minorEastAsia"/>
        </w:rPr>
      </w:pPr>
      <w:r>
        <w:rPr>
          <w:rFonts w:eastAsiaTheme="minorEastAsia"/>
        </w:rPr>
        <w:t xml:space="preserve">when: </w:t>
      </w:r>
    </w:p>
    <w:p w14:paraId="6B11C42C" w14:textId="0F73732E" w:rsidR="00384515" w:rsidRDefault="00384515" w:rsidP="007731AA">
      <w:pPr>
        <w:rPr>
          <w:rFonts w:eastAsiaTheme="minorEastAsia"/>
        </w:rPr>
      </w:pPr>
      <w:proofErr w:type="spellStart"/>
      <w:r>
        <w:rPr>
          <w:rFonts w:eastAsiaTheme="minorEastAsia"/>
        </w:rPr>
        <w:t>C</w:t>
      </w:r>
      <w:r>
        <w:rPr>
          <w:rFonts w:eastAsiaTheme="minorEastAsia"/>
          <w:vertAlign w:val="subscript"/>
        </w:rPr>
        <w:t>add</w:t>
      </w:r>
      <w:proofErr w:type="spellEnd"/>
      <w:r>
        <w:rPr>
          <w:rFonts w:eastAsiaTheme="minorEastAsia"/>
        </w:rPr>
        <w:t>= Additional costs</w:t>
      </w:r>
    </w:p>
    <w:p w14:paraId="0196C0EA" w14:textId="6D008F4B" w:rsidR="00384515" w:rsidRPr="00384515" w:rsidRDefault="00384515" w:rsidP="007731AA">
      <w:r>
        <w:rPr>
          <w:rFonts w:eastAsiaTheme="minorEastAsia"/>
        </w:rPr>
        <w:t>C</w:t>
      </w:r>
      <w:r>
        <w:rPr>
          <w:rFonts w:eastAsiaTheme="minorEastAsia"/>
          <w:vertAlign w:val="subscript"/>
        </w:rPr>
        <w:t>av</w:t>
      </w:r>
      <w:r>
        <w:rPr>
          <w:rFonts w:eastAsiaTheme="minorEastAsia"/>
        </w:rPr>
        <w:t>=Avoided costs</w:t>
      </w:r>
    </w:p>
    <w:p w14:paraId="7D734179" w14:textId="4128EEC0" w:rsidR="007731AA" w:rsidRDefault="00DA0F3F" w:rsidP="007731AA">
      <w:r>
        <w:t xml:space="preserve">If the resulting value is negative, it indicates that the user could be paid to take the material, or receive it at no cost. Positive values suggest that a WTE user would need to pay to </w:t>
      </w:r>
      <w:r w:rsidR="00744BAC">
        <w:t>acquire</w:t>
      </w:r>
      <w:r>
        <w:t xml:space="preserve"> the material</w:t>
      </w:r>
      <w:r w:rsidR="00744BAC">
        <w:t xml:space="preserve"> for use as a feedstock</w:t>
      </w:r>
      <w:r>
        <w:t xml:space="preserve">. </w:t>
      </w:r>
      <w:r w:rsidR="001026E8">
        <w:t>Figure 2 documents the model process for calculating the cost of an organics sorting facility</w:t>
      </w:r>
      <w:r w:rsidR="00830087">
        <w:t>, with the applicable lite</w:t>
      </w:r>
      <w:r w:rsidR="00FC03FC">
        <w:t>rature and datasets used listed outside the yellow brackets.</w:t>
      </w:r>
    </w:p>
    <w:p w14:paraId="74B1FC10" w14:textId="65EEBB90" w:rsidR="005F6CB3" w:rsidRDefault="00F83C3D" w:rsidP="005F6CB3">
      <w:pPr>
        <w:keepNext/>
        <w:jc w:val="center"/>
      </w:pPr>
      <w:r w:rsidRPr="00F83C3D">
        <w:rPr>
          <w:noProof/>
        </w:rPr>
        <w:lastRenderedPageBreak/>
        <mc:AlternateContent>
          <mc:Choice Requires="wpg">
            <w:drawing>
              <wp:inline distT="0" distB="0" distL="0" distR="0" wp14:anchorId="129E7CB3" wp14:editId="65229C64">
                <wp:extent cx="4937125" cy="3380105"/>
                <wp:effectExtent l="0" t="0" r="0" b="0"/>
                <wp:docPr id="7" name="Group 6"/>
                <wp:cNvGraphicFramePr/>
                <a:graphic xmlns:a="http://schemas.openxmlformats.org/drawingml/2006/main">
                  <a:graphicData uri="http://schemas.microsoft.com/office/word/2010/wordprocessingGroup">
                    <wpg:wgp>
                      <wpg:cNvGrpSpPr/>
                      <wpg:grpSpPr>
                        <a:xfrm>
                          <a:off x="0" y="0"/>
                          <a:ext cx="4937125" cy="3380105"/>
                          <a:chOff x="0" y="0"/>
                          <a:chExt cx="4937125" cy="3380105"/>
                        </a:xfrm>
                      </wpg:grpSpPr>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37125" cy="3380105"/>
                          </a:xfrm>
                          <a:prstGeom prst="rect">
                            <a:avLst/>
                          </a:prstGeom>
                          <a:noFill/>
                          <a:ln>
                            <a:noFill/>
                          </a:ln>
                        </pic:spPr>
                      </pic:pic>
                      <wps:wsp>
                        <wps:cNvPr id="3" name="Rectangle 3"/>
                        <wps:cNvSpPr/>
                        <wps:spPr>
                          <a:xfrm>
                            <a:off x="0" y="114041"/>
                            <a:ext cx="851152" cy="621982"/>
                          </a:xfrm>
                          <a:prstGeom prst="rect">
                            <a:avLst/>
                          </a:prstGeom>
                          <a:solidFill>
                            <a:schemeClr val="bg1"/>
                          </a:solidFill>
                          <a:ln>
                            <a:solidFill>
                              <a:schemeClr val="bg1"/>
                            </a:solidFill>
                          </a:ln>
                          <a:effectLst/>
                        </wps:spPr>
                        <wps:style>
                          <a:lnRef idx="1">
                            <a:schemeClr val="accent1"/>
                          </a:lnRef>
                          <a:fillRef idx="3">
                            <a:schemeClr val="accent1"/>
                          </a:fillRef>
                          <a:effectRef idx="2">
                            <a:schemeClr val="accent1"/>
                          </a:effectRef>
                          <a:fontRef idx="minor">
                            <a:schemeClr val="lt1"/>
                          </a:fontRef>
                        </wps:style>
                        <wps:txbx>
                          <w:txbxContent>
                            <w:p w14:paraId="557789CF" w14:textId="77777777" w:rsidR="00381EF1" w:rsidRDefault="00381EF1" w:rsidP="00F83C3D">
                              <w:pPr>
                                <w:pStyle w:val="NormalWeb"/>
                                <w:spacing w:before="0" w:beforeAutospacing="0" w:after="0" w:afterAutospacing="0"/>
                                <w:jc w:val="center"/>
                              </w:pPr>
                              <w:r>
                                <w:rPr>
                                  <w:rFonts w:asciiTheme="minorHAnsi" w:hAnsi="Cambria" w:cstheme="minorBidi"/>
                                  <w:color w:val="000000" w:themeColor="text1"/>
                                  <w:kern w:val="24"/>
                                  <w:sz w:val="24"/>
                                  <w:szCs w:val="24"/>
                                </w:rPr>
                                <w:t>Milbrandt et al, 2017</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29E7CB3" id="Group 6" o:spid="_x0000_s1026" style="width:388.75pt;height:266.15pt;mso-position-horizontal-relative:char;mso-position-vertical-relative:line" coordsize="4937125,338010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4937125;height:33801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B2S&#10;zbHDAAAA2gAAAA8AAABkcnMvZG93bnJldi54bWxEj0FLw0AUhO8F/8PyBG/Nxh6KxG5LUQQVKzR6&#10;6PE1+5oN7r6N2Wca/70rCB6HmfmGWW2m4NVIQ+oiG7guSlDETbQdtwbe3x7mN6CSIFv0kcnANyXY&#10;rC9mK6xsPPOexlpalSGcKjTgRPpK69Q4CpiK2BNn7xSHgJLl0Go74DnDg9eLslzqgB3nBYc93Tlq&#10;PuqvYODV756flvtDfdT3yY8vTvhzJ8ZcXU7bW1BCk/yH/9qP1sACfq/kG6DXP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HZLNscMAAADaAAAADwAAAAAAAAAAAAAAAACcAgAA&#10;ZHJzL2Rvd25yZXYueG1sUEsFBgAAAAAEAAQA9wAAAIwDAAAAAA==&#10;">
                  <v:imagedata r:id="rId10" o:title=""/>
                </v:shape>
                <v:rect id="Rectangle 3" o:spid="_x0000_s1028" style="position:absolute;top:114041;width:851152;height:621982;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ELCPwwAA&#10;ANoAAAAPAAAAZHJzL2Rvd25yZXYueG1sRI9Pi8IwFMTvgt8hPMGbpq4gtmsUXXZhFzz4j8Xjo3nb&#10;dm1eShK1fnsjCB6HmfkNM1u0phYXcr6yrGA0TEAQ51ZXXCg47L8GUxA+IGusLZOCG3lYzLudGWba&#10;XnlLl10oRISwz1BBGUKTSenzkgz6oW2Io/dnncEQpSukdniNcFPLtySZSIMVx4USG/ooKT/tzkYB&#10;b35/Pt3/Lax9UqzTepWOj8dUqX6vXb6DCNSGV/jZ/tYKxvC4Em+AnN8B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qELCPwwAAANoAAAAPAAAAAAAAAAAAAAAAAJcCAABkcnMvZG93&#10;bnJldi54bWxQSwUGAAAAAAQABAD1AAAAhwMAAAAA&#10;" fillcolor="white [3212]" strokecolor="white [3212]">
                  <v:textbox>
                    <w:txbxContent>
                      <w:p w14:paraId="557789CF" w14:textId="77777777" w:rsidR="00381EF1" w:rsidRDefault="00381EF1" w:rsidP="00F83C3D">
                        <w:pPr>
                          <w:pStyle w:val="NormalWeb"/>
                          <w:spacing w:before="0" w:beforeAutospacing="0" w:after="0" w:afterAutospacing="0"/>
                          <w:jc w:val="center"/>
                        </w:pPr>
                        <w:r>
                          <w:rPr>
                            <w:rFonts w:asciiTheme="minorHAnsi" w:hAnsi="Cambria" w:cstheme="minorBidi"/>
                            <w:color w:val="000000" w:themeColor="text1"/>
                            <w:kern w:val="24"/>
                            <w:sz w:val="24"/>
                            <w:szCs w:val="24"/>
                          </w:rPr>
                          <w:t>Milbrandt et al, 2017</w:t>
                        </w:r>
                      </w:p>
                    </w:txbxContent>
                  </v:textbox>
                </v:rect>
                <w10:anchorlock/>
              </v:group>
            </w:pict>
          </mc:Fallback>
        </mc:AlternateContent>
      </w:r>
    </w:p>
    <w:p w14:paraId="5FA399ED" w14:textId="37D3A490" w:rsidR="005F6CB3" w:rsidRDefault="005F6CB3" w:rsidP="005F6CB3">
      <w:pPr>
        <w:pStyle w:val="Caption"/>
        <w:jc w:val="center"/>
      </w:pPr>
      <w:r>
        <w:t xml:space="preserve">Figure </w:t>
      </w:r>
      <w:fldSimple w:instr=" SEQ Figure \* ARABIC ">
        <w:r w:rsidR="00C01850">
          <w:rPr>
            <w:noProof/>
          </w:rPr>
          <w:t>2</w:t>
        </w:r>
      </w:fldSimple>
      <w:r>
        <w:t>: Model process flow for evaluating capital and operational costs of a</w:t>
      </w:r>
      <w:r w:rsidR="00397BC6">
        <w:t>n</w:t>
      </w:r>
      <w:r>
        <w:t xml:space="preserve"> organic waste sorting facility</w:t>
      </w:r>
    </w:p>
    <w:p w14:paraId="216B6454" w14:textId="5586D3C6" w:rsidR="003373E6" w:rsidRDefault="00453216" w:rsidP="00453216">
      <w:r w:rsidRPr="008503F4">
        <w:t>Cost functions</w:t>
      </w:r>
      <w:r>
        <w:t xml:space="preserve"> for MRFs were adapted from Pressley et al</w:t>
      </w:r>
      <w:r w:rsidR="005C52DC">
        <w:t>.</w:t>
      </w:r>
      <w:r>
        <w:t xml:space="preserve"> </w:t>
      </w:r>
      <w:r w:rsidR="005C52DC">
        <w:t>(</w:t>
      </w:r>
      <w:r>
        <w:t>2015</w:t>
      </w:r>
      <w:r w:rsidR="005C52DC">
        <w:t>)</w:t>
      </w:r>
      <w:r>
        <w:t xml:space="preserve"> and Combs </w:t>
      </w:r>
      <w:r w:rsidR="005C52DC">
        <w:t>(</w:t>
      </w:r>
      <w:r>
        <w:t>2012</w:t>
      </w:r>
      <w:r w:rsidR="005C52DC">
        <w:t>)</w:t>
      </w:r>
      <w:r>
        <w:t>.</w:t>
      </w:r>
      <w:r w:rsidR="00A418E0">
        <w:t xml:space="preserve"> </w:t>
      </w:r>
      <w:r w:rsidR="00A418E0">
        <w:fldChar w:fldCharType="begin" w:fldLock="1"/>
      </w:r>
      <w:r w:rsidR="00BE247C">
        <w:instrText>ADDIN CSL_CITATION { "citationItems" : [ { "id" : "ITEM-1", "itemData" : { "DOI" : "https://doi.org/10.1016/j.wasman.2014.09.012", "author" : [ { "dropping-particle" : "", "family" : "Pressley", "given" : "Phillip", "non-dropping-particle" : "", "parse-names" : false, "suffix" : "" }, { "dropping-particle" : "", "family" : "Levis", "given" : "James", "non-dropping-particle" : "", "parse-names" : false, "suffix" : "" }, { "dropping-particle" : "", "family" : "Damgaard", "given" : "Anders", "non-dropping-particle" : "", "parse-names" : false, "suffix" : "" }, { "dropping-particle" : "", "family" : "Barlaz", "given" : "Morton A", "non-dropping-particle" : "", "parse-names" : false, "suffix" : "" }, { "dropping-particle" : "", "family" : "DeCarolis", "given" : "Joseph F", "non-dropping-particle" : "", "parse-names" : false, "suffix" : "" } ], "container-title" : "Waste Management", "id" : "ITEM-1", "issued" : { "date-parts" : [ [ "2015" ] ] }, "page" : "307-317", "title" : "Analysis of Material Recovery Facilities for Use in Life-Cycle Assessment", "type" : "article-journal", "volume" : "35" }, "uris" : [ "http://www.mendeley.com/documents/?uuid=a6bf4203-9b4f-459f-bb2a-d5fc19be9037" ] }, { "id" : "ITEM-2", "itemData" : { "author" : [ { "dropping-particle" : "", "family" : "Combs", "given" : "Anthony Rush", "non-dropping-particle" : "", "parse-names" : false, "suffix" : "" } ], "id" : "ITEM-2", "issued" : { "date-parts" : [ [ "2012" ] ] }, "publisher" : "North Carolina State University", "title" : "Life Cycle Analysis of Recycling Facilities in a Carbon Constrained World", "type" : "thesis" }, "uris" : [ "http://www.mendeley.com/documents/?uuid=68052866-baec-412a-9ab7-577f4e3adff2" ] } ], "mendeley" : { "formattedCitation" : "[3], [4]", "plainTextFormattedCitation" : "[3], [4]", "previouslyFormattedCitation" : "[3], [4]" }, "properties" : { "noteIndex" : 3 }, "schema" : "https://github.com/citation-style-language/schema/raw/master/csl-citation.json" }</w:instrText>
      </w:r>
      <w:r w:rsidR="00A418E0">
        <w:fldChar w:fldCharType="separate"/>
      </w:r>
      <w:r w:rsidR="00BE247C" w:rsidRPr="00BE247C">
        <w:rPr>
          <w:noProof/>
        </w:rPr>
        <w:t>[3], [4]</w:t>
      </w:r>
      <w:r w:rsidR="00A418E0">
        <w:fldChar w:fldCharType="end"/>
      </w:r>
      <w:r w:rsidR="00A418E0">
        <w:t xml:space="preserve"> </w:t>
      </w:r>
      <w:r>
        <w:t>Both texts conduct</w:t>
      </w:r>
      <w:r w:rsidR="00FC03FC">
        <w:t>ed</w:t>
      </w:r>
      <w:r>
        <w:t xml:space="preserve"> life cycle analyses on MRFs, and model</w:t>
      </w:r>
      <w:r w:rsidR="00FC03FC">
        <w:t>ed</w:t>
      </w:r>
      <w:r>
        <w:t xml:space="preserve"> the economics of these facilities. The work of Pre</w:t>
      </w:r>
      <w:r w:rsidR="008503F4">
        <w:t>ssley et al</w:t>
      </w:r>
      <w:r w:rsidR="00DF6E4B">
        <w:t>. (2015)</w:t>
      </w:r>
      <w:r w:rsidR="008503F4">
        <w:t xml:space="preserve"> </w:t>
      </w:r>
      <w:r w:rsidR="00ED03F8">
        <w:t>i</w:t>
      </w:r>
      <w:r w:rsidR="00FC03FC">
        <w:t>s</w:t>
      </w:r>
      <w:r>
        <w:t xml:space="preserve"> based on economi</w:t>
      </w:r>
      <w:r w:rsidR="00672221">
        <w:t xml:space="preserve">c fundamentals defined </w:t>
      </w:r>
      <w:r w:rsidR="00B31706">
        <w:t>in</w:t>
      </w:r>
      <w:r w:rsidR="00672221">
        <w:t xml:space="preserve"> Combs </w:t>
      </w:r>
      <w:r w:rsidR="007163D6">
        <w:t>(</w:t>
      </w:r>
      <w:r>
        <w:t>2012</w:t>
      </w:r>
      <w:r w:rsidR="007163D6">
        <w:t>)</w:t>
      </w:r>
      <w:r>
        <w:t xml:space="preserve">. </w:t>
      </w:r>
      <w:r w:rsidR="001F1C27">
        <w:t>Combs define</w:t>
      </w:r>
      <w:r w:rsidR="00FC03FC">
        <w:t>d</w:t>
      </w:r>
      <w:r w:rsidR="001F1C27">
        <w:t xml:space="preserve"> functions for MRF costs as a function of throughput capacity of the plant. Both analyses consider</w:t>
      </w:r>
      <w:r w:rsidR="00FC03FC">
        <w:t>ed</w:t>
      </w:r>
      <w:r w:rsidR="001F1C27">
        <w:t xml:space="preserve"> MRFs designed for recovering recyclable metals, paper, and plastics. </w:t>
      </w:r>
      <w:r w:rsidR="0059110B">
        <w:t>A MRF designed to recover organics is likely to differ</w:t>
      </w:r>
      <w:r w:rsidR="002871CF">
        <w:t xml:space="preserve"> slightly</w:t>
      </w:r>
      <w:r w:rsidR="0059110B">
        <w:t xml:space="preserve"> in design from one aimed at recovering recyclables</w:t>
      </w:r>
      <w:r w:rsidR="001B4BF4">
        <w:t xml:space="preserve">; </w:t>
      </w:r>
      <w:r w:rsidR="00FC03FC">
        <w:t>h</w:t>
      </w:r>
      <w:r w:rsidR="00441C4C">
        <w:t>owever</w:t>
      </w:r>
      <w:r w:rsidR="00D07CFA">
        <w:t>,</w:t>
      </w:r>
      <w:r w:rsidR="00441C4C">
        <w:t xml:space="preserve"> costs are largely still applicable</w:t>
      </w:r>
      <w:r w:rsidR="00687039">
        <w:t>,</w:t>
      </w:r>
      <w:r w:rsidR="00AA77CC">
        <w:rPr>
          <w:rStyle w:val="FootnoteReference"/>
        </w:rPr>
        <w:footnoteReference w:id="1"/>
      </w:r>
      <w:r w:rsidR="00B2722C">
        <w:t xml:space="preserve"> and were adjusted as necessary</w:t>
      </w:r>
      <w:r w:rsidR="00687039">
        <w:t>.</w:t>
      </w:r>
    </w:p>
    <w:p w14:paraId="2BCC8B7B" w14:textId="79CF2A12" w:rsidR="008320A5" w:rsidRDefault="008320A5" w:rsidP="00453216">
      <w:r>
        <w:t>Several states, cities, and counties have implemented bans on disposing of food wast</w:t>
      </w:r>
      <w:r w:rsidR="00A27ED1">
        <w:t>e in</w:t>
      </w:r>
      <w:r>
        <w:t xml:space="preserve"> landfills. These bans can apply to different entities: residential, commercial</w:t>
      </w:r>
      <w:r w:rsidR="003957B3">
        <w:t>, industrial,</w:t>
      </w:r>
      <w:r w:rsidR="00B4734A">
        <w:t xml:space="preserve"> or some segment of the three</w:t>
      </w:r>
      <w:r>
        <w:t xml:space="preserve">, with </w:t>
      </w:r>
      <w:r w:rsidR="00863E0A">
        <w:t>significant</w:t>
      </w:r>
      <w:r>
        <w:t xml:space="preserve"> variations</w:t>
      </w:r>
      <w:r w:rsidR="00943336">
        <w:t xml:space="preserve"> between bans</w:t>
      </w:r>
      <w:r w:rsidR="00E132DF">
        <w:t>.</w:t>
      </w:r>
      <w:r w:rsidR="00E132DF" w:rsidRPr="00E132DF">
        <w:t xml:space="preserve"> </w:t>
      </w:r>
      <w:r w:rsidR="001F5AB1">
        <w:t>Under these laws,</w:t>
      </w:r>
      <w:r w:rsidR="00E132DF">
        <w:t xml:space="preserve"> food waste can</w:t>
      </w:r>
      <w:r w:rsidR="00295E97">
        <w:t>not be disposed of in MSW-</w:t>
      </w:r>
      <w:r w:rsidR="00E132DF">
        <w:t xml:space="preserve">operators must collect it separately, thereby avoiding the cost of developing a sorting </w:t>
      </w:r>
      <w:r w:rsidR="0074128E">
        <w:t>facility</w:t>
      </w:r>
      <w:r w:rsidR="00E132DF">
        <w:t xml:space="preserve"> for organic waste. Costs for diverting food waste are already footed by its collectors</w:t>
      </w:r>
      <w:r w:rsidR="001449C5">
        <w:t xml:space="preserve"> and producers</w:t>
      </w:r>
      <w:r w:rsidR="00E132DF">
        <w:t>, reducing the cost for a consumer of food waste as a WTE feedstock.</w:t>
      </w:r>
      <w:r>
        <w:t xml:space="preserve"> These bans are further suited for WTE development as most state regulations define where the diverted food waste is to be sent. State laws</w:t>
      </w:r>
      <w:r w:rsidR="00171925">
        <w:t xml:space="preserve"> that</w:t>
      </w:r>
      <w:r>
        <w:t xml:space="preserve"> cover WTE facilities as </w:t>
      </w:r>
      <w:r w:rsidR="00346023">
        <w:t>allowable disposal alternatives</w:t>
      </w:r>
      <w:r w:rsidR="000A72B7">
        <w:t xml:space="preserve"> effectively guarantee</w:t>
      </w:r>
      <w:r>
        <w:t xml:space="preserve"> a low-cost supply of food waste feedstock to the facility. </w:t>
      </w:r>
      <w:r w:rsidR="00642761">
        <w:t>If the state where the cost is being modeled has implemented an organic waste ban, our model sets the sorting cost to equal zero and the model bypasses developing MRF costs.</w:t>
      </w:r>
    </w:p>
    <w:p w14:paraId="2A0FD4E9" w14:textId="575549F1" w:rsidR="00672221" w:rsidRDefault="002918A1" w:rsidP="00453216">
      <w:r>
        <w:lastRenderedPageBreak/>
        <w:t>We</w:t>
      </w:r>
      <w:r w:rsidR="00672221">
        <w:t xml:space="preserve"> recognized </w:t>
      </w:r>
      <w:r w:rsidR="002870FC">
        <w:t xml:space="preserve">that </w:t>
      </w:r>
      <w:r w:rsidR="0077129E">
        <w:t>many counties already have transfer station</w:t>
      </w:r>
      <w:r w:rsidR="006C7524">
        <w:t>s</w:t>
      </w:r>
      <w:r w:rsidR="0077129E">
        <w:t xml:space="preserve"> or recyclables MRF</w:t>
      </w:r>
      <w:r w:rsidR="006352CC">
        <w:t>s</w:t>
      </w:r>
      <w:r w:rsidR="0077129E">
        <w:t xml:space="preserve"> in operation</w:t>
      </w:r>
      <w:r w:rsidR="007C2380">
        <w:t xml:space="preserve">. </w:t>
      </w:r>
      <w:r w:rsidR="008503F4">
        <w:t>These sites could be adapted to process organics in conjunction with other</w:t>
      </w:r>
      <w:r w:rsidR="003D49A1">
        <w:t xml:space="preserve"> waste</w:t>
      </w:r>
      <w:r w:rsidR="008503F4">
        <w:t xml:space="preserve"> materials at a lower cost per wet ton</w:t>
      </w:r>
      <w:r w:rsidR="00576FC4">
        <w:t xml:space="preserve"> than is required for construction of a new organics MRF</w:t>
      </w:r>
      <w:r w:rsidR="008503F4">
        <w:t>.</w:t>
      </w:r>
      <w:r w:rsidR="0077129E">
        <w:t xml:space="preserve"> </w:t>
      </w:r>
      <w:r w:rsidR="00576FC4">
        <w:t>To account for this, w</w:t>
      </w:r>
      <w:r w:rsidR="001C55C9">
        <w:t>e modeled the following scenarios in this work</w:t>
      </w:r>
      <w:r w:rsidR="0077129E">
        <w:t>:</w:t>
      </w:r>
    </w:p>
    <w:p w14:paraId="635DF59C" w14:textId="0903F4B7" w:rsidR="0077129E" w:rsidRDefault="0077129E" w:rsidP="0077129E">
      <w:pPr>
        <w:pStyle w:val="ListParagraph"/>
        <w:numPr>
          <w:ilvl w:val="0"/>
          <w:numId w:val="13"/>
        </w:numPr>
      </w:pPr>
      <w:r w:rsidRPr="00337E6E">
        <w:rPr>
          <w:b/>
        </w:rPr>
        <w:t>Capital cost scenario</w:t>
      </w:r>
      <w:r>
        <w:t>: considers full cost of construction of a</w:t>
      </w:r>
      <w:r w:rsidR="0079549E">
        <w:t>n</w:t>
      </w:r>
      <w:r w:rsidR="00D66CB5">
        <w:t xml:space="preserve"> organics</w:t>
      </w:r>
      <w:r>
        <w:t xml:space="preserve"> MRF</w:t>
      </w:r>
    </w:p>
    <w:p w14:paraId="4FB93B4E" w14:textId="34F98978" w:rsidR="005628F7" w:rsidRDefault="0077129E" w:rsidP="00157D53">
      <w:pPr>
        <w:pStyle w:val="ListParagraph"/>
        <w:numPr>
          <w:ilvl w:val="0"/>
          <w:numId w:val="13"/>
        </w:numPr>
      </w:pPr>
      <w:r w:rsidRPr="00337E6E">
        <w:rPr>
          <w:b/>
        </w:rPr>
        <w:t>Add-on cost scenario</w:t>
      </w:r>
      <w:r>
        <w:t xml:space="preserve">: considers costs </w:t>
      </w:r>
      <w:r w:rsidR="00D06C1A">
        <w:t>of adapting existing MRF</w:t>
      </w:r>
      <w:r w:rsidR="00523D1C">
        <w:t>, TS, or LF</w:t>
      </w:r>
      <w:r w:rsidR="00D06C1A">
        <w:t xml:space="preserve"> to handle food waste</w:t>
      </w:r>
    </w:p>
    <w:p w14:paraId="10663DD1" w14:textId="30740635" w:rsidR="003226EB" w:rsidRPr="003226EB" w:rsidRDefault="001552EB" w:rsidP="003226EB">
      <w:r>
        <w:t xml:space="preserve">Figure </w:t>
      </w:r>
      <w:r w:rsidR="005F2B39">
        <w:t>3</w:t>
      </w:r>
      <w:r w:rsidR="003226EB">
        <w:t xml:space="preserve"> shows</w:t>
      </w:r>
      <w:r w:rsidR="00B2135A">
        <w:t xml:space="preserve"> our</w:t>
      </w:r>
      <w:r w:rsidR="003226EB">
        <w:t xml:space="preserve"> </w:t>
      </w:r>
      <w:r w:rsidR="00A418E0">
        <w:t>mod</w:t>
      </w:r>
      <w:r w:rsidR="00B2135A">
        <w:t>el</w:t>
      </w:r>
      <w:r w:rsidR="003226EB">
        <w:t xml:space="preserve"> cost components with pink shaded boxes representing the component</w:t>
      </w:r>
      <w:r w:rsidR="007D20B6">
        <w:t xml:space="preserve"> costs </w:t>
      </w:r>
      <w:r w:rsidR="007D20B6" w:rsidRPr="00EE6683">
        <w:rPr>
          <w:b/>
        </w:rPr>
        <w:t>not</w:t>
      </w:r>
      <w:r w:rsidR="007D20B6">
        <w:t xml:space="preserve"> considered under the add-on</w:t>
      </w:r>
      <w:r w:rsidR="003226EB">
        <w:t xml:space="preserve"> scenario</w:t>
      </w:r>
      <w:r w:rsidR="00401A67">
        <w:t xml:space="preserve"> (along with neglected capital costs of the facility)</w:t>
      </w:r>
      <w:r w:rsidR="003226EB">
        <w:t xml:space="preserve">. </w:t>
      </w:r>
      <w:r w:rsidR="00DF65FA">
        <w:t>All component costs shown are included in the capital cost scenario.</w:t>
      </w:r>
      <w:r w:rsidR="003226EB">
        <w:t xml:space="preserve"> </w:t>
      </w:r>
    </w:p>
    <w:p w14:paraId="0DE6D7F1" w14:textId="1BA6AF80" w:rsidR="00BD23E8" w:rsidRDefault="00610207" w:rsidP="00BD23E8">
      <w:pPr>
        <w:keepNext/>
        <w:jc w:val="center"/>
      </w:pPr>
      <w:r w:rsidRPr="00610207">
        <w:rPr>
          <w:noProof/>
        </w:rPr>
        <w:drawing>
          <wp:inline distT="0" distB="0" distL="0" distR="0" wp14:anchorId="107488B5" wp14:editId="26CBF364">
            <wp:extent cx="3339608" cy="4384851"/>
            <wp:effectExtent l="0" t="0" r="0" b="9525"/>
            <wp:docPr id="1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70868" cy="4425895"/>
                    </a:xfrm>
                    <a:prstGeom prst="rect">
                      <a:avLst/>
                    </a:prstGeom>
                    <a:noFill/>
                    <a:ln>
                      <a:noFill/>
                    </a:ln>
                  </pic:spPr>
                </pic:pic>
              </a:graphicData>
            </a:graphic>
          </wp:inline>
        </w:drawing>
      </w:r>
    </w:p>
    <w:p w14:paraId="3C98A11F" w14:textId="44A3D25A" w:rsidR="00BD23E8" w:rsidRDefault="00BD23E8" w:rsidP="00BD23E8">
      <w:pPr>
        <w:pStyle w:val="Caption"/>
        <w:jc w:val="center"/>
      </w:pPr>
      <w:r>
        <w:t xml:space="preserve">Figure </w:t>
      </w:r>
      <w:r w:rsidR="005F2B39">
        <w:t>3</w:t>
      </w:r>
      <w:r>
        <w:t>: Modeled MRF cost components under the add-on cost scenario</w:t>
      </w:r>
      <w:r w:rsidR="00911172">
        <w:t xml:space="preserve"> (red) and capital cost scenario (all boxes)</w:t>
      </w:r>
      <w:r>
        <w:t xml:space="preserve">. </w:t>
      </w:r>
    </w:p>
    <w:p w14:paraId="491D0D7A" w14:textId="678BA677" w:rsidR="003226EB" w:rsidRPr="003226EB" w:rsidRDefault="003226EB" w:rsidP="003226EB">
      <w:r>
        <w:t xml:space="preserve">Figure </w:t>
      </w:r>
      <w:r w:rsidR="00691087">
        <w:t>4</w:t>
      </w:r>
      <w:r>
        <w:t xml:space="preserve"> shows the resulting cost curves for each scenario as a function of the wet tons of food waste </w:t>
      </w:r>
      <w:r w:rsidR="0022715D">
        <w:t xml:space="preserve">a </w:t>
      </w:r>
      <w:r>
        <w:t>plant processes per d</w:t>
      </w:r>
      <w:r w:rsidR="00B34DCA">
        <w:t xml:space="preserve">ay. </w:t>
      </w:r>
      <w:r w:rsidR="00C6623F" w:rsidRPr="00474D0B">
        <w:t xml:space="preserve">The </w:t>
      </w:r>
      <w:r w:rsidR="002A43AC">
        <w:t>increase</w:t>
      </w:r>
      <w:r w:rsidR="00C6623F" w:rsidRPr="00474D0B">
        <w:t xml:space="preserve"> in cost </w:t>
      </w:r>
      <w:r w:rsidR="002A43AC">
        <w:t xml:space="preserve">per </w:t>
      </w:r>
      <w:r w:rsidR="00C6623F" w:rsidRPr="00474D0B">
        <w:t>wet tons per day mark</w:t>
      </w:r>
      <w:r w:rsidR="00474D0B" w:rsidRPr="00474D0B">
        <w:t xml:space="preserve"> under the capital cost scenario</w:t>
      </w:r>
      <w:r w:rsidR="00C6623F" w:rsidRPr="00474D0B">
        <w:t xml:space="preserve"> is produced when the model increases the number of rolling stock (haul trucks) needed to process</w:t>
      </w:r>
      <w:r w:rsidR="00474D0B">
        <w:t xml:space="preserve"> </w:t>
      </w:r>
      <w:r w:rsidR="00C3531A">
        <w:t xml:space="preserve">the larger </w:t>
      </w:r>
      <w:r w:rsidR="00474D0B">
        <w:t>amounts of</w:t>
      </w:r>
      <w:r w:rsidR="00C6623F" w:rsidRPr="00474D0B">
        <w:t xml:space="preserve"> waste.</w:t>
      </w:r>
      <w:r w:rsidR="00C6623F">
        <w:t xml:space="preserve"> </w:t>
      </w:r>
    </w:p>
    <w:p w14:paraId="3796A8F2" w14:textId="4ECC2D66" w:rsidR="00D06C1A" w:rsidRDefault="002A43AC" w:rsidP="00D06C1A">
      <w:pPr>
        <w:keepNext/>
        <w:jc w:val="center"/>
      </w:pPr>
      <w:r>
        <w:rPr>
          <w:noProof/>
        </w:rPr>
        <w:lastRenderedPageBreak/>
        <w:drawing>
          <wp:inline distT="0" distB="0" distL="0" distR="0" wp14:anchorId="09F68723" wp14:editId="613E8D7C">
            <wp:extent cx="5852160" cy="4389120"/>
            <wp:effectExtent l="0" t="0" r="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RF_CC.png"/>
                    <pic:cNvPicPr/>
                  </pic:nvPicPr>
                  <pic:blipFill>
                    <a:blip r:embed="rId12">
                      <a:extLst>
                        <a:ext uri="{28A0092B-C50C-407E-A947-70E740481C1C}">
                          <a14:useLocalDpi xmlns:a14="http://schemas.microsoft.com/office/drawing/2010/main" val="0"/>
                        </a:ext>
                      </a:extLst>
                    </a:blip>
                    <a:stretch>
                      <a:fillRect/>
                    </a:stretch>
                  </pic:blipFill>
                  <pic:spPr>
                    <a:xfrm>
                      <a:off x="0" y="0"/>
                      <a:ext cx="5852160" cy="4389120"/>
                    </a:xfrm>
                    <a:prstGeom prst="rect">
                      <a:avLst/>
                    </a:prstGeom>
                  </pic:spPr>
                </pic:pic>
              </a:graphicData>
            </a:graphic>
          </wp:inline>
        </w:drawing>
      </w:r>
    </w:p>
    <w:p w14:paraId="29DC174B" w14:textId="3EA38D1E" w:rsidR="00D06C1A" w:rsidRDefault="00D06C1A" w:rsidP="00D06C1A">
      <w:pPr>
        <w:pStyle w:val="Caption"/>
        <w:jc w:val="center"/>
      </w:pPr>
      <w:r>
        <w:t xml:space="preserve">Figure </w:t>
      </w:r>
      <w:r w:rsidR="00691087">
        <w:t>4</w:t>
      </w:r>
      <w:r>
        <w:t xml:space="preserve">: </w:t>
      </w:r>
      <w:r w:rsidR="00663E87">
        <w:t>MRF sorting cost curves</w:t>
      </w:r>
      <w:r>
        <w:t xml:space="preserve"> for capital cost and add-on cost scenarios. The</w:t>
      </w:r>
      <w:r w:rsidR="002A43AC">
        <w:t xml:space="preserve"> rise</w:t>
      </w:r>
      <w:r>
        <w:t xml:space="preserve"> seen in </w:t>
      </w:r>
      <w:r w:rsidR="00125118">
        <w:t xml:space="preserve">the capital cost </w:t>
      </w:r>
      <w:r w:rsidR="001215E9">
        <w:t>curve</w:t>
      </w:r>
      <w:r>
        <w:t xml:space="preserve"> occurs when the model increases the number of rolling stock vehicles in response to the higher </w:t>
      </w:r>
      <w:proofErr w:type="gramStart"/>
      <w:r>
        <w:t>amount</w:t>
      </w:r>
      <w:proofErr w:type="gramEnd"/>
      <w:r>
        <w:t xml:space="preserve"> of wet tons managed per day.</w:t>
      </w:r>
    </w:p>
    <w:p w14:paraId="6657DB9A" w14:textId="70120C41" w:rsidR="00D204DF" w:rsidRDefault="00D204DF" w:rsidP="00D204DF">
      <w:pPr>
        <w:pStyle w:val="Heading1"/>
      </w:pPr>
      <w:r>
        <w:t>3. Limitations</w:t>
      </w:r>
    </w:p>
    <w:p w14:paraId="476683E0" w14:textId="49962942" w:rsidR="001B2DFC" w:rsidRDefault="001B2DFC" w:rsidP="001B2DFC">
      <w:r>
        <w:t xml:space="preserve">This section </w:t>
      </w:r>
      <w:r w:rsidR="005B2402">
        <w:t xml:space="preserve">discusses </w:t>
      </w:r>
      <w:r>
        <w:t xml:space="preserve">limitations </w:t>
      </w:r>
      <w:r w:rsidR="00C826C9">
        <w:t>encountered</w:t>
      </w:r>
      <w:r>
        <w:t xml:space="preserve"> </w:t>
      </w:r>
      <w:r w:rsidR="00B26949">
        <w:t xml:space="preserve">during </w:t>
      </w:r>
      <w:r>
        <w:t>modeling food waste economics and strategies for managing them.</w:t>
      </w:r>
    </w:p>
    <w:p w14:paraId="413A68B0" w14:textId="7457F158" w:rsidR="001B2DFC" w:rsidRPr="001B2DFC" w:rsidRDefault="00831074" w:rsidP="001B2DFC">
      <w:pPr>
        <w:pStyle w:val="Heading2"/>
      </w:pPr>
      <w:r>
        <w:t xml:space="preserve">3.1 </w:t>
      </w:r>
      <w:r w:rsidR="001B2DFC">
        <w:t>MRF Cost Data</w:t>
      </w:r>
    </w:p>
    <w:p w14:paraId="03D76661" w14:textId="4D9059DF" w:rsidR="00862F02" w:rsidRDefault="007D63B5" w:rsidP="00C5547C">
      <w:r>
        <w:t>A</w:t>
      </w:r>
      <w:r w:rsidR="00C5547C">
        <w:t xml:space="preserve"> notable limiting factor within this work is the lack of publicly available data for the cost of building and </w:t>
      </w:r>
      <w:r w:rsidR="00C5547C" w:rsidRPr="0011709B">
        <w:t xml:space="preserve">operating </w:t>
      </w:r>
      <w:r w:rsidR="00C5547C" w:rsidRPr="00EE6683">
        <w:t>organic waste</w:t>
      </w:r>
      <w:r w:rsidR="00C5547C">
        <w:t xml:space="preserve"> sorting facilities. </w:t>
      </w:r>
      <w:r w:rsidR="00CA7352">
        <w:t xml:space="preserve">None of the </w:t>
      </w:r>
      <w:r w:rsidR="0011709B">
        <w:t>reviewed</w:t>
      </w:r>
      <w:r w:rsidR="00CA7352">
        <w:t xml:space="preserve"> literature provided estimates for the cost of these facilities; therefore</w:t>
      </w:r>
      <w:r w:rsidR="00E14918">
        <w:t>,</w:t>
      </w:r>
      <w:r w:rsidR="00CA7352">
        <w:t xml:space="preserve"> costs were based on MRFs processing recycled materials. These facilities are largely similar in overall design and operation</w:t>
      </w:r>
      <w:r w:rsidR="005B2402">
        <w:t xml:space="preserve">; </w:t>
      </w:r>
      <w:r w:rsidR="00CA7352">
        <w:t>however</w:t>
      </w:r>
      <w:r w:rsidR="00C719F1">
        <w:t>,</w:t>
      </w:r>
      <w:r w:rsidR="00CA7352">
        <w:t xml:space="preserve"> the materials they process are different. </w:t>
      </w:r>
      <w:r w:rsidR="00A963BF">
        <w:t>Different types of</w:t>
      </w:r>
      <w:r w:rsidR="00CC4BC3">
        <w:t xml:space="preserve"> recyclable</w:t>
      </w:r>
      <w:r w:rsidR="00A963BF">
        <w:t xml:space="preserve"> MRFs exist</w:t>
      </w:r>
      <w:r w:rsidR="005B2402">
        <w:t xml:space="preserve">: </w:t>
      </w:r>
      <w:r w:rsidR="000E1FBC">
        <w:t>those</w:t>
      </w:r>
      <w:r w:rsidR="00A963BF">
        <w:t xml:space="preserve"> handling mixed MSW and </w:t>
      </w:r>
      <w:r w:rsidR="000E1FBC">
        <w:t>those</w:t>
      </w:r>
      <w:r w:rsidR="00A963BF">
        <w:t xml:space="preserve"> handling pre-sorted recyclables. </w:t>
      </w:r>
      <w:r w:rsidR="002C1E73">
        <w:t>This work focused</w:t>
      </w:r>
      <w:r w:rsidR="0040450B">
        <w:t xml:space="preserve"> on</w:t>
      </w:r>
      <w:r w:rsidR="00C94D45">
        <w:t xml:space="preserve"> costs of</w:t>
      </w:r>
      <w:r w:rsidR="0040450B">
        <w:t xml:space="preserve"> MRFs managing mixed MSW, as their operations are likely to be</w:t>
      </w:r>
      <w:r w:rsidR="0061336D">
        <w:t xml:space="preserve"> most </w:t>
      </w:r>
      <w:r w:rsidR="00F72EC9">
        <w:t>analogous</w:t>
      </w:r>
      <w:r w:rsidR="00033E16">
        <w:t xml:space="preserve"> to facilities</w:t>
      </w:r>
      <w:r w:rsidR="0040450B">
        <w:t xml:space="preserve"> processing strictly organics. </w:t>
      </w:r>
      <w:r w:rsidR="00A343E9">
        <w:t>Several sources exist for estimating the component costs of these facilities, however many were developed before 2000. The</w:t>
      </w:r>
      <w:r w:rsidR="00A04505">
        <w:t xml:space="preserve"> increase in automation of MRF operations</w:t>
      </w:r>
      <w:r w:rsidR="00A343E9">
        <w:t xml:space="preserve"> </w:t>
      </w:r>
      <w:r w:rsidR="005B2402">
        <w:t xml:space="preserve">since 2000 </w:t>
      </w:r>
      <w:r w:rsidR="00A343E9">
        <w:t xml:space="preserve">has altered </w:t>
      </w:r>
      <w:r w:rsidR="00A343E9">
        <w:lastRenderedPageBreak/>
        <w:t xml:space="preserve">the degree to which many of these models are applicable. </w:t>
      </w:r>
      <w:r w:rsidR="000E1FBC">
        <w:fldChar w:fldCharType="begin" w:fldLock="1"/>
      </w:r>
      <w:r w:rsidR="00BE247C">
        <w:instrText>ADDIN CSL_CITATION { "citationItems" : [ { "id" : "ITEM-1", "itemData" : { "DOI" : "https://doi.org/10.1016/j.wasman.2014.09.012", "author" : [ { "dropping-particle" : "", "family" : "Pressley", "given" : "Phillip", "non-dropping-particle" : "", "parse-names" : false, "suffix" : "" }, { "dropping-particle" : "", "family" : "Levis", "given" : "James", "non-dropping-particle" : "", "parse-names" : false, "suffix" : "" }, { "dropping-particle" : "", "family" : "Damgaard", "given" : "Anders", "non-dropping-particle" : "", "parse-names" : false, "suffix" : "" }, { "dropping-particle" : "", "family" : "Barlaz", "given" : "Morton A", "non-dropping-particle" : "", "parse-names" : false, "suffix" : "" }, { "dropping-particle" : "", "family" : "DeCarolis", "given" : "Joseph F", "non-dropping-particle" : "", "parse-names" : false, "suffix" : "" } ], "container-title" : "Waste Management", "id" : "ITEM-1", "issued" : { "date-parts" : [ [ "2015" ] ] }, "page" : "307-317", "title" : "Analysis of Material Recovery Facilities for Use in Life-Cycle Assessment", "type" : "article-journal", "volume" : "35" }, "uris" : [ "http://www.mendeley.com/documents/?uuid=a6bf4203-9b4f-459f-bb2a-d5fc19be9037" ] } ], "mendeley" : { "formattedCitation" : "[3]", "plainTextFormattedCitation" : "[3]", "previouslyFormattedCitation" : "[3]" }, "properties" : { "noteIndex" : 6 }, "schema" : "https://github.com/citation-style-language/schema/raw/master/csl-citation.json" }</w:instrText>
      </w:r>
      <w:r w:rsidR="000E1FBC">
        <w:fldChar w:fldCharType="separate"/>
      </w:r>
      <w:r w:rsidR="00BE247C" w:rsidRPr="00BE247C">
        <w:rPr>
          <w:noProof/>
        </w:rPr>
        <w:t>[3]</w:t>
      </w:r>
      <w:r w:rsidR="000E1FBC">
        <w:fldChar w:fldCharType="end"/>
      </w:r>
      <w:r w:rsidR="000E1FBC">
        <w:t xml:space="preserve"> </w:t>
      </w:r>
      <w:r w:rsidR="00A04505">
        <w:t xml:space="preserve">Therefore modeling of MRF cost was based on that presented in Combs, 2012. </w:t>
      </w:r>
      <w:r w:rsidR="000E1FBC">
        <w:fldChar w:fldCharType="begin" w:fldLock="1"/>
      </w:r>
      <w:r w:rsidR="00BE247C">
        <w:instrText>ADDIN CSL_CITATION { "citationItems" : [ { "id" : "ITEM-1", "itemData" : { "author" : [ { "dropping-particle" : "", "family" : "Combs", "given" : "Anthony Rush", "non-dropping-particle" : "", "parse-names" : false, "suffix" : "" } ], "id" : "ITEM-1", "issued" : { "date-parts" : [ [ "2012" ] ] }, "publisher" : "North Carolina State University", "title" : "Life Cycle Analysis of Recycling Facilities in a Carbon Constrained World", "type" : "thesis" }, "uris" : [ "http://www.mendeley.com/documents/?uuid=68052866-baec-412a-9ab7-577f4e3adff2" ] } ], "mendeley" : { "formattedCitation" : "[4]", "plainTextFormattedCitation" : "[4]", "previouslyFormattedCitation" : "[4]" }, "properties" : { "noteIndex" : 6 }, "schema" : "https://github.com/citation-style-language/schema/raw/master/csl-citation.json" }</w:instrText>
      </w:r>
      <w:r w:rsidR="000E1FBC">
        <w:fldChar w:fldCharType="separate"/>
      </w:r>
      <w:r w:rsidR="00BE247C" w:rsidRPr="00BE247C">
        <w:rPr>
          <w:noProof/>
        </w:rPr>
        <w:t>[4]</w:t>
      </w:r>
      <w:r w:rsidR="000E1FBC">
        <w:fldChar w:fldCharType="end"/>
      </w:r>
    </w:p>
    <w:p w14:paraId="39DCF172" w14:textId="6CD2AF88" w:rsidR="001B2DFC" w:rsidRDefault="00831074" w:rsidP="001B2DFC">
      <w:pPr>
        <w:pStyle w:val="Heading2"/>
      </w:pPr>
      <w:r>
        <w:t xml:space="preserve">3.2 </w:t>
      </w:r>
      <w:r w:rsidR="001B2DFC">
        <w:t>Organic Waste Ban Implementation</w:t>
      </w:r>
    </w:p>
    <w:p w14:paraId="6D1E7B27" w14:textId="0B797384" w:rsidR="001B2DFC" w:rsidRDefault="004741A3" w:rsidP="001B2DFC">
      <w:r>
        <w:t>Several US states</w:t>
      </w:r>
      <w:r w:rsidR="005C348D">
        <w:t>, cities, and counties</w:t>
      </w:r>
      <w:r>
        <w:t xml:space="preserve"> have enacted bans of disposing food waste in normal </w:t>
      </w:r>
      <w:r w:rsidR="009E25CF">
        <w:t>MSW</w:t>
      </w:r>
      <w:r>
        <w:t xml:space="preserve"> </w:t>
      </w:r>
      <w:r w:rsidR="009E25CF">
        <w:t>landfills</w:t>
      </w:r>
      <w:r>
        <w:t xml:space="preserve">. The model assumes the sorting cost for all food </w:t>
      </w:r>
      <w:r w:rsidR="00F00FE3">
        <w:t>waste generated within the covered area</w:t>
      </w:r>
      <w:r>
        <w:t xml:space="preserve"> is equal to zero, as it must already be separated from MSW when disposed of. </w:t>
      </w:r>
      <w:r w:rsidR="00CB7EDB">
        <w:t xml:space="preserve">Our </w:t>
      </w:r>
      <w:r w:rsidR="008032E2">
        <w:t>model does not</w:t>
      </w:r>
      <w:r w:rsidR="002B757E">
        <w:t xml:space="preserve"> currently</w:t>
      </w:r>
      <w:r w:rsidR="008032E2">
        <w:t xml:space="preserve"> capture differences in </w:t>
      </w:r>
      <w:r w:rsidR="00BA3248">
        <w:t xml:space="preserve">the structuring and applicability of these bans. </w:t>
      </w:r>
      <w:r w:rsidR="003A7A79">
        <w:t>For instance, many bans do not apply to entities producing below a defined waste threshold</w:t>
      </w:r>
      <w:r w:rsidR="00E971BE">
        <w:t xml:space="preserve"> (e.g. 52 tons of waste per week)</w:t>
      </w:r>
      <w:r w:rsidR="003A7A79">
        <w:t xml:space="preserve">. This waste is still being sent to landfills, however the model considers all organic waste within the state is available at no cost. </w:t>
      </w:r>
      <w:r w:rsidR="00FE79C5">
        <w:t xml:space="preserve">This </w:t>
      </w:r>
      <w:r w:rsidR="00CB7EDB">
        <w:t>creates</w:t>
      </w:r>
      <w:r w:rsidR="00FE79C5">
        <w:t xml:space="preserve"> an overestimate of the amount of food waste available at a negative cost within that state</w:t>
      </w:r>
      <w:r w:rsidR="00527BF0">
        <w:t>, as not all portions of food waste are likely to be regulated under the organic ban</w:t>
      </w:r>
      <w:r w:rsidR="00FE79C5">
        <w:t xml:space="preserve">. </w:t>
      </w:r>
    </w:p>
    <w:p w14:paraId="6FBD77CE" w14:textId="6C5330DA" w:rsidR="00D44B6A" w:rsidRDefault="00D44B6A" w:rsidP="001B2DFC">
      <w:r>
        <w:t>Secondly, several organic waste bans specifically emphasize using diverted food waste as composting material</w:t>
      </w:r>
      <w:r w:rsidR="001A333B">
        <w:t xml:space="preserve">. </w:t>
      </w:r>
      <w:r w:rsidR="00085A22">
        <w:fldChar w:fldCharType="begin" w:fldLock="1"/>
      </w:r>
      <w:r w:rsidR="00085A22">
        <w:instrText>ADDIN CSL_CITATION { "citationItems" : [ { "id" : "ITEM-1", "itemData" : { "author" : [ { "dropping-particle" : "", "family" : "Badgett", "given" : "Alex", "non-dropping-particle" : "", "parse-names" : false, "suffix" : "" }, { "dropping-particle" : "", "family" : "Milbrandt", "given" : "Anelia", "non-dropping-particle" : "", "parse-names" : false, "suffix" : "" } ], "id" : "ITEM-1", "issued" : { "date-parts" : [ [ "0" ] ] }, "publisher" : "National Renewable Energy Laboratory", "title" : "Policy Analysis of Wet Waste-to-Energy Feedstocks (In progress)", "type" : "report" }, "uris" : [ "http://www.mendeley.com/documents/?uuid=a155a469-704d-4a77-8362-552b5de5d6d1" ] } ], "mendeley" : { "formattedCitation" : "[2]", "plainTextFormattedCitation" : "[2]", "previouslyFormattedCitation" : "[2]" }, "properties" : { "noteIndex" : 7 }, "schema" : "https://github.com/citation-style-language/schema/raw/master/csl-citation.json" }</w:instrText>
      </w:r>
      <w:r w:rsidR="00085A22">
        <w:fldChar w:fldCharType="separate"/>
      </w:r>
      <w:r w:rsidR="00085A22" w:rsidRPr="00085A22">
        <w:rPr>
          <w:noProof/>
        </w:rPr>
        <w:t>[2]</w:t>
      </w:r>
      <w:r w:rsidR="00085A22">
        <w:fldChar w:fldCharType="end"/>
      </w:r>
      <w:r w:rsidR="00607254">
        <w:t xml:space="preserve"> This emphasis creates competition among end-use</w:t>
      </w:r>
      <w:r w:rsidR="00BD0104">
        <w:t>s for food waste, and influences</w:t>
      </w:r>
      <w:r w:rsidR="00607254">
        <w:t xml:space="preserve"> the feasibility of using the material as a WTE feedstock.</w:t>
      </w:r>
    </w:p>
    <w:p w14:paraId="2FD53C56" w14:textId="1D9017B0" w:rsidR="00E41DE2" w:rsidRDefault="002578FF" w:rsidP="00E41DE2">
      <w:pPr>
        <w:pStyle w:val="Heading2"/>
      </w:pPr>
      <w:r>
        <w:t xml:space="preserve">3.3 </w:t>
      </w:r>
      <w:r w:rsidR="00E41DE2">
        <w:t>Small Food Waste Producers</w:t>
      </w:r>
    </w:p>
    <w:p w14:paraId="3B899444" w14:textId="148C416C" w:rsidR="00305A9E" w:rsidRPr="00C5547C" w:rsidRDefault="007C7F45" w:rsidP="00C5547C">
      <w:r>
        <w:rPr>
          <w:noProof/>
        </w:rPr>
        <mc:AlternateContent>
          <mc:Choice Requires="wpg">
            <w:drawing>
              <wp:anchor distT="0" distB="0" distL="114300" distR="114300" simplePos="0" relativeHeight="251660288" behindDoc="0" locked="0" layoutInCell="1" allowOverlap="1" wp14:anchorId="49FC2193" wp14:editId="5DB90FC0">
                <wp:simplePos x="0" y="0"/>
                <wp:positionH relativeFrom="column">
                  <wp:posOffset>-61595</wp:posOffset>
                </wp:positionH>
                <wp:positionV relativeFrom="paragraph">
                  <wp:posOffset>673100</wp:posOffset>
                </wp:positionV>
                <wp:extent cx="3314700" cy="3029585"/>
                <wp:effectExtent l="0" t="0" r="12700" b="0"/>
                <wp:wrapSquare wrapText="bothSides"/>
                <wp:docPr id="118" name="Group 118"/>
                <wp:cNvGraphicFramePr/>
                <a:graphic xmlns:a="http://schemas.openxmlformats.org/drawingml/2006/main">
                  <a:graphicData uri="http://schemas.microsoft.com/office/word/2010/wordprocessingGroup">
                    <wpg:wgp>
                      <wpg:cNvGrpSpPr/>
                      <wpg:grpSpPr>
                        <a:xfrm>
                          <a:off x="0" y="0"/>
                          <a:ext cx="3314700" cy="3029585"/>
                          <a:chOff x="0" y="0"/>
                          <a:chExt cx="3314700" cy="3029585"/>
                        </a:xfrm>
                      </wpg:grpSpPr>
                      <wpg:graphicFrame>
                        <wpg:cNvPr id="116" name="Chart 116"/>
                        <wpg:cNvFrPr/>
                        <wpg:xfrm>
                          <a:off x="0" y="0"/>
                          <a:ext cx="3314700" cy="2443480"/>
                        </wpg:xfrm>
                        <a:graphic>
                          <a:graphicData uri="http://schemas.openxmlformats.org/drawingml/2006/chart">
                            <c:chart xmlns:c="http://schemas.openxmlformats.org/drawingml/2006/chart" xmlns:r="http://schemas.openxmlformats.org/officeDocument/2006/relationships" r:id="rId13"/>
                          </a:graphicData>
                        </a:graphic>
                      </wpg:graphicFrame>
                      <wps:wsp>
                        <wps:cNvPr id="117" name="Text Box 117"/>
                        <wps:cNvSpPr txBox="1"/>
                        <wps:spPr>
                          <a:xfrm>
                            <a:off x="0" y="2500630"/>
                            <a:ext cx="331470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C337D6D" w14:textId="6CFF154B" w:rsidR="00381EF1" w:rsidRPr="00EA61EE" w:rsidRDefault="00381EF1" w:rsidP="00600D74">
                              <w:pPr>
                                <w:pStyle w:val="Caption"/>
                                <w:rPr>
                                  <w:noProof/>
                                  <w:sz w:val="22"/>
                                  <w:szCs w:val="22"/>
                                </w:rPr>
                              </w:pPr>
                              <w:r>
                                <w:t xml:space="preserve">Figure </w:t>
                              </w:r>
                              <w:r w:rsidR="00BF7765">
                                <w:t>5</w:t>
                              </w:r>
                              <w:r>
                                <w:t>: Percentage of US counties with a landfill (LF), transfer station (TS), or materials recovery facility (MRF) versus those without. Data from Waste Business Journal, 2016</w:t>
                              </w:r>
                              <w:r w:rsidR="00AE4249">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9FC2193" id="Group 118" o:spid="_x0000_s1029" style="position:absolute;margin-left:-4.85pt;margin-top:53pt;width:261pt;height:238.55pt;z-index:251660288;mso-position-horizontal-relative:text;mso-position-vertical-relative:text" coordsize="3314700,3029585"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">
                <v:shape id="Chart 116" o:spid="_x0000_s1030" type="#_x0000_t75" style="position:absolute;width:3316224;height:2444496;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">
                  <v:imagedata r:id="rId14" o:title=""/>
                  <o:lock v:ext="edit" aspectratio="f"/>
                </v:shape>
                <v:shapetype id="_x0000_t202" coordsize="21600,21600" o:spt="202" path="m0,0l0,21600,21600,21600,21600,0xe">
                  <v:stroke joinstyle="miter"/>
                  <v:path gradientshapeok="t" o:connecttype="rect"/>
                </v:shapetype>
                <v:shape id="Text Box 117" o:spid="_x0000_s1031" type="#_x0000_t202" style="position:absolute;top:2500630;width:331470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hiffxAAA&#10;ANwAAAAPAAAAZHJzL2Rvd25yZXYueG1sRE9NawIxEL0L/Q9hCr2IZq1iZTWKSAu2F+nWi7dhM25W&#10;N5Mlyer23zeFQm/zeJ+z2vS2ETfyoXasYDLOQBCXTtdcKTh+vY0WIEJE1tg4JgXfFGCzfhisMNfu&#10;zp90K2IlUgiHHBWYGNtcylAashjGriVO3Nl5izFBX0nt8Z7CbSOfs2wuLdacGgy2tDNUXovOKjjM&#10;Tgcz7M6vH9vZ1L8fu938UhVKPT322yWISH38F/+59zrNn7z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mYYn38QAAADcAAAADwAAAAAAAAAAAAAAAACXAgAAZHJzL2Rv&#10;d25yZXYueG1sUEsFBgAAAAAEAAQA9QAAAIgDAAAAAA==&#10;" stroked="f">
                  <v:textbox style="mso-fit-shape-to-text:t" inset="0,0,0,0">
                    <w:txbxContent>
                      <w:p w14:paraId="4C337D6D" w14:textId="6CFF154B" w:rsidR="00381EF1" w:rsidRPr="00EA61EE" w:rsidRDefault="00381EF1" w:rsidP="00600D74">
                        <w:pPr>
                          <w:pStyle w:val="Caption"/>
                          <w:rPr>
                            <w:noProof/>
                            <w:sz w:val="22"/>
                            <w:szCs w:val="22"/>
                          </w:rPr>
                        </w:pPr>
                        <w:r>
                          <w:t xml:space="preserve">Figure </w:t>
                        </w:r>
                        <w:r w:rsidR="00BF7765">
                          <w:t>5</w:t>
                        </w:r>
                        <w:r>
                          <w:t>: Percentage of US counties with a landfill (LF), transfer station (TS), or materials recovery facility (MRF) versus those without. Data from Waste Business Journal, 2016</w:t>
                        </w:r>
                        <w:r w:rsidR="00AE4249">
                          <w:t>.</w:t>
                        </w:r>
                      </w:p>
                    </w:txbxContent>
                  </v:textbox>
                </v:shape>
                <w10:wrap type="square"/>
              </v:group>
            </w:pict>
          </mc:Fallback>
        </mc:AlternateContent>
      </w:r>
      <w:r w:rsidR="00282E14">
        <w:t xml:space="preserve">Food waste generation is proportional to population and infrastructure centers </w:t>
      </w:r>
      <w:r w:rsidR="003A3F95">
        <w:fldChar w:fldCharType="begin" w:fldLock="1"/>
      </w:r>
      <w:r w:rsidR="00085A22">
        <w:instrText>ADDIN CSL_CITATION { "citationItems" : [ { "id" : "ITEM-1", "itemData" : { "author" : [ { "dropping-particle" : "", "family" : "Milbrandt", "given" : "Anelia", "non-dropping-particle" : "", "parse-names" : false, "suffix" : "" }, { "dropping-particle" : "", "family" : "Seiple", "given" : "Timothy", "non-dropping-particle" : "", "parse-names" : false, "suffix" : "" }, { "dropping-particle" : "", "family" : "Heimiller", "given" : "Donna", "non-dropping-particle" : "", "parse-names" : false, "suffix" : "" }, { "dropping-particle" : "", "family" : "Skaggs", "given" : "Richard", "non-dropping-particle" : "", "parse-names" : false, "suffix" : "" }, { "dropping-particle" : "", "family" : "Coleman", "given" : "Andre", "non-dropping-particle" : "", "parse-names" : false, "suffix" : "" } ], "id" : "ITEM-1", "issued" : { "date-parts" : [ [ "0" ] ] }, "title" : "Wet Waste-to-Energy Resource Assessment (Pending Publication)", "type" : "article-journal" }, "uris" : [ "http://www.mendeley.com/documents/?uuid=88dd26c4-4f16-43ef-914a-ffb456e8f4c2" ] } ], "mendeley" : { "formattedCitation" : "[1]", "plainTextFormattedCitation" : "[1]", "previouslyFormattedCitation" : "[1]" }, "properties" : { "noteIndex" : 6 }, "schema" : "https://github.com/citation-style-language/schema/raw/master/csl-citation.json" }</w:instrText>
      </w:r>
      <w:r w:rsidR="003A3F95">
        <w:fldChar w:fldCharType="separate"/>
      </w:r>
      <w:r w:rsidR="003A3F95" w:rsidRPr="00C03E06">
        <w:rPr>
          <w:noProof/>
        </w:rPr>
        <w:t>[1]</w:t>
      </w:r>
      <w:r w:rsidR="003A3F95">
        <w:fldChar w:fldCharType="end"/>
      </w:r>
      <w:r w:rsidR="003A3F95">
        <w:t xml:space="preserve"> </w:t>
      </w:r>
      <w:r w:rsidR="00282E14">
        <w:t>and varies widely by geograp</w:t>
      </w:r>
      <w:r w:rsidR="00AB18BF">
        <w:t>hic area. By geospatially aggregat</w:t>
      </w:r>
      <w:r w:rsidR="00282E14">
        <w:t>ing a dataset of transfer stations</w:t>
      </w:r>
      <w:r w:rsidR="007C6395" w:rsidRPr="00065272">
        <w:t>, landfills,</w:t>
      </w:r>
      <w:r w:rsidR="00282E14">
        <w:t xml:space="preserve"> and MRFs across the country </w:t>
      </w:r>
      <w:r w:rsidR="00C03E06">
        <w:fldChar w:fldCharType="begin" w:fldLock="1"/>
      </w:r>
      <w:r w:rsidR="00BE247C">
        <w:instrText>ADDIN CSL_CITATION { "citationItems" : [ { "id" : "ITEM-1", "itemData" : { "author" : [ { "dropping-particle" : "", "family" : "Journal", "given" : "Waste Business", "non-dropping-particle" : "", "parse-names" : false, "suffix" : "" } ], "id" : "ITEM-1", "issued" : { "date-parts" : [ [ "2016" ] ] }, "publisher" : "Waste Business Journal", "title" : "Directory of Waste Processing &amp; Disposal Sites", "type" : "report" }, "uris" : [ "http://www.mendeley.com/documents/?uuid=0b41084f-0a33-49b4-a0ec-2d508ff09f29" ] } ], "mendeley" : { "formattedCitation" : "[5]", "plainTextFormattedCitation" : "[5]", "previouslyFormattedCitation" : "[5]" }, "properties" : { "noteIndex" : 7 }, "schema" : "https://github.com/citation-style-language/schema/raw/master/csl-citation.json" }</w:instrText>
      </w:r>
      <w:r w:rsidR="00C03E06">
        <w:fldChar w:fldCharType="separate"/>
      </w:r>
      <w:r w:rsidR="00BE247C" w:rsidRPr="00BE247C">
        <w:rPr>
          <w:noProof/>
        </w:rPr>
        <w:t>[5]</w:t>
      </w:r>
      <w:r w:rsidR="00C03E06">
        <w:fldChar w:fldCharType="end"/>
      </w:r>
      <w:r w:rsidR="00C03E06">
        <w:t xml:space="preserve">, </w:t>
      </w:r>
      <w:r w:rsidR="00282E14">
        <w:t xml:space="preserve">the number of </w:t>
      </w:r>
      <w:r w:rsidR="007C6395">
        <w:t xml:space="preserve">each </w:t>
      </w:r>
      <w:r w:rsidR="00282E14">
        <w:t>within every county was determined and inputted into the model.</w:t>
      </w:r>
      <w:r w:rsidR="00045056">
        <w:t xml:space="preserve"> This allows for an estimation of the average tons of food waste that each facility would process per day within the county.</w:t>
      </w:r>
      <w:r w:rsidR="00282E14">
        <w:t xml:space="preserve"> </w:t>
      </w:r>
      <w:r w:rsidR="00260A61">
        <w:t>These facilities</w:t>
      </w:r>
      <w:r w:rsidR="00EB7687">
        <w:t xml:space="preserve"> are </w:t>
      </w:r>
      <w:r w:rsidR="00F627ED">
        <w:t>also located proportionally to population centers and infrastructure. Counties without sufficient devel</w:t>
      </w:r>
      <w:r w:rsidR="00BE5FAF">
        <w:t xml:space="preserve">opment did not have any MRFs, </w:t>
      </w:r>
      <w:r w:rsidR="00F627ED">
        <w:t>transfer stations</w:t>
      </w:r>
      <w:r w:rsidR="00BE5FAF">
        <w:t xml:space="preserve"> or landfills</w:t>
      </w:r>
      <w:r w:rsidR="00F627ED">
        <w:t>, likely because not enough waste was produced to justify construction of one.</w:t>
      </w:r>
      <w:r w:rsidR="00AB18BF">
        <w:t xml:space="preserve"> In these cases, waste is most likely</w:t>
      </w:r>
      <w:r w:rsidR="00F627ED">
        <w:t xml:space="preserve"> transported </w:t>
      </w:r>
      <w:r w:rsidR="00065272">
        <w:t>to a</w:t>
      </w:r>
      <w:r w:rsidR="00FB57C3">
        <w:t xml:space="preserve"> disposal</w:t>
      </w:r>
      <w:r w:rsidR="00065272">
        <w:t xml:space="preserve"> site in an adjacent county. </w:t>
      </w:r>
      <w:r w:rsidR="0016139A">
        <w:t>For these counties, the model assumes</w:t>
      </w:r>
      <w:r w:rsidR="00AB18BF">
        <w:t xml:space="preserve"> construction of</w:t>
      </w:r>
      <w:r w:rsidR="0016139A">
        <w:t xml:space="preserve"> a single MRF to handle the waste produced there. </w:t>
      </w:r>
      <w:r w:rsidR="00505CB5">
        <w:t>The ratio of counties without a</w:t>
      </w:r>
      <w:r w:rsidR="003A3F95">
        <w:t>n</w:t>
      </w:r>
      <w:r w:rsidR="00505CB5">
        <w:t xml:space="preserve"> LF, MRF, or TS to those with is sh</w:t>
      </w:r>
      <w:r w:rsidR="00BF7765">
        <w:t>own in Figure 5</w:t>
      </w:r>
      <w:r w:rsidR="00505CB5">
        <w:t xml:space="preserve">. </w:t>
      </w:r>
    </w:p>
    <w:p w14:paraId="05E09C94" w14:textId="6A8ADCCC" w:rsidR="00CE24E7" w:rsidRDefault="00D204DF" w:rsidP="00CE24E7">
      <w:pPr>
        <w:pStyle w:val="Heading1"/>
      </w:pPr>
      <w:r>
        <w:lastRenderedPageBreak/>
        <w:t>4</w:t>
      </w:r>
      <w:r w:rsidR="00CE24E7">
        <w:t>. Data Sources</w:t>
      </w:r>
    </w:p>
    <w:p w14:paraId="56ADD98E" w14:textId="5B2E8165" w:rsidR="00C900C6" w:rsidRDefault="007C68B5" w:rsidP="00C900C6">
      <w:r>
        <w:t>Several datasets</w:t>
      </w:r>
      <w:r w:rsidR="00271CF7">
        <w:t xml:space="preserve"> were aggregated and incorporated into this work. Data on regional economics, food waste production, waste management infrastructure, and energy prices were integrated in the developed model. </w:t>
      </w:r>
      <w:r w:rsidR="004753D2">
        <w:t xml:space="preserve">Datasets are listed in Table 1, with sources and scale of each also noted. </w:t>
      </w:r>
    </w:p>
    <w:p w14:paraId="6AB7706E" w14:textId="1CD05043" w:rsidR="009D1FB5" w:rsidRDefault="009D1FB5" w:rsidP="009D1FB5">
      <w:pPr>
        <w:pStyle w:val="Caption"/>
        <w:keepNext/>
        <w:jc w:val="center"/>
      </w:pPr>
      <w:r>
        <w:t xml:space="preserve">Table </w:t>
      </w:r>
      <w:fldSimple w:instr=" SEQ Table \* ARABIC ">
        <w:r w:rsidR="00C01850">
          <w:rPr>
            <w:noProof/>
          </w:rPr>
          <w:t>1</w:t>
        </w:r>
      </w:fldSimple>
      <w:r>
        <w:t>: Dataset source and descriptions</w:t>
      </w:r>
    </w:p>
    <w:tbl>
      <w:tblPr>
        <w:tblStyle w:val="LightShading"/>
        <w:tblW w:w="0" w:type="auto"/>
        <w:tblLook w:val="04A0" w:firstRow="1" w:lastRow="0" w:firstColumn="1" w:lastColumn="0" w:noHBand="0" w:noVBand="1"/>
      </w:tblPr>
      <w:tblGrid>
        <w:gridCol w:w="2394"/>
        <w:gridCol w:w="2394"/>
        <w:gridCol w:w="2394"/>
        <w:gridCol w:w="2394"/>
      </w:tblGrid>
      <w:tr w:rsidR="00107AC7" w14:paraId="0D736BC0" w14:textId="77777777" w:rsidTr="00107A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65353C92" w14:textId="4AB544CC" w:rsidR="00107AC7" w:rsidRDefault="00107AC7" w:rsidP="009D1FB5">
            <w:pPr>
              <w:jc w:val="center"/>
            </w:pPr>
            <w:r>
              <w:t>Dataset</w:t>
            </w:r>
          </w:p>
        </w:tc>
        <w:tc>
          <w:tcPr>
            <w:tcW w:w="2394" w:type="dxa"/>
          </w:tcPr>
          <w:p w14:paraId="4661A0A7" w14:textId="271D269E" w:rsidR="00107AC7" w:rsidRDefault="00107AC7" w:rsidP="009D1FB5">
            <w:pPr>
              <w:jc w:val="center"/>
              <w:cnfStyle w:val="100000000000" w:firstRow="1" w:lastRow="0" w:firstColumn="0" w:lastColumn="0" w:oddVBand="0" w:evenVBand="0" w:oddHBand="0" w:evenHBand="0" w:firstRowFirstColumn="0" w:firstRowLastColumn="0" w:lastRowFirstColumn="0" w:lastRowLastColumn="0"/>
            </w:pPr>
            <w:r>
              <w:t>Description</w:t>
            </w:r>
          </w:p>
        </w:tc>
        <w:tc>
          <w:tcPr>
            <w:tcW w:w="2394" w:type="dxa"/>
          </w:tcPr>
          <w:p w14:paraId="2A5D0AEC" w14:textId="245F5371" w:rsidR="00107AC7" w:rsidRDefault="00107AC7" w:rsidP="009D1FB5">
            <w:pPr>
              <w:jc w:val="center"/>
              <w:cnfStyle w:val="100000000000" w:firstRow="1" w:lastRow="0" w:firstColumn="0" w:lastColumn="0" w:oddVBand="0" w:evenVBand="0" w:oddHBand="0" w:evenHBand="0" w:firstRowFirstColumn="0" w:firstRowLastColumn="0" w:lastRowFirstColumn="0" w:lastRowLastColumn="0"/>
            </w:pPr>
            <w:r>
              <w:t>Scale</w:t>
            </w:r>
          </w:p>
        </w:tc>
        <w:tc>
          <w:tcPr>
            <w:tcW w:w="2394" w:type="dxa"/>
          </w:tcPr>
          <w:p w14:paraId="4E78DAEC" w14:textId="7810D9EF" w:rsidR="00107AC7" w:rsidRDefault="00107AC7" w:rsidP="009D1FB5">
            <w:pPr>
              <w:jc w:val="center"/>
              <w:cnfStyle w:val="100000000000" w:firstRow="1" w:lastRow="0" w:firstColumn="0" w:lastColumn="0" w:oddVBand="0" w:evenVBand="0" w:oddHBand="0" w:evenHBand="0" w:firstRowFirstColumn="0" w:firstRowLastColumn="0" w:lastRowFirstColumn="0" w:lastRowLastColumn="0"/>
            </w:pPr>
            <w:r>
              <w:t>Source</w:t>
            </w:r>
          </w:p>
        </w:tc>
      </w:tr>
      <w:tr w:rsidR="00107AC7" w14:paraId="5B3C3A61" w14:textId="77777777" w:rsidTr="00107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1FF95A53" w14:textId="139F733D" w:rsidR="00107AC7" w:rsidRDefault="00107AC7" w:rsidP="009D1FB5">
            <w:pPr>
              <w:jc w:val="center"/>
            </w:pPr>
            <w:r>
              <w:t xml:space="preserve">Hourly </w:t>
            </w:r>
            <w:r w:rsidR="00812A87">
              <w:t>w</w:t>
            </w:r>
            <w:r>
              <w:t>age</w:t>
            </w:r>
            <w:r w:rsidR="00812A87">
              <w:t>s</w:t>
            </w:r>
          </w:p>
        </w:tc>
        <w:tc>
          <w:tcPr>
            <w:tcW w:w="2394" w:type="dxa"/>
          </w:tcPr>
          <w:p w14:paraId="3C0AF71F" w14:textId="2251E8BE" w:rsidR="00107AC7" w:rsidRDefault="00107AC7" w:rsidP="009D1FB5">
            <w:pPr>
              <w:jc w:val="center"/>
              <w:cnfStyle w:val="000000100000" w:firstRow="0" w:lastRow="0" w:firstColumn="0" w:lastColumn="0" w:oddVBand="0" w:evenVBand="0" w:oddHBand="1" w:evenHBand="0" w:firstRowFirstColumn="0" w:firstRowLastColumn="0" w:lastRowFirstColumn="0" w:lastRowLastColumn="0"/>
            </w:pPr>
            <w:r>
              <w:t xml:space="preserve">Refuse and </w:t>
            </w:r>
            <w:r w:rsidR="008F5282">
              <w:t>r</w:t>
            </w:r>
            <w:r>
              <w:t xml:space="preserve">ecyclable </w:t>
            </w:r>
            <w:r w:rsidR="008F5282">
              <w:t>m</w:t>
            </w:r>
            <w:r>
              <w:t xml:space="preserve">aterial </w:t>
            </w:r>
            <w:r w:rsidR="008F5282">
              <w:t>c</w:t>
            </w:r>
            <w:r>
              <w:t>ollectors</w:t>
            </w:r>
            <w:r w:rsidR="00275BB5">
              <w:t xml:space="preserve"> </w:t>
            </w:r>
            <w:r w:rsidR="008F5282">
              <w:t>h</w:t>
            </w:r>
            <w:r w:rsidR="00275BB5">
              <w:t xml:space="preserve">ourly </w:t>
            </w:r>
            <w:r w:rsidR="008F5282">
              <w:t>w</w:t>
            </w:r>
            <w:r w:rsidR="00275BB5">
              <w:t>age</w:t>
            </w:r>
          </w:p>
        </w:tc>
        <w:tc>
          <w:tcPr>
            <w:tcW w:w="2394" w:type="dxa"/>
          </w:tcPr>
          <w:p w14:paraId="0BB7395B" w14:textId="1B1D7CA2" w:rsidR="00107AC7" w:rsidRDefault="00107AC7" w:rsidP="009D1FB5">
            <w:pPr>
              <w:jc w:val="center"/>
              <w:cnfStyle w:val="000000100000" w:firstRow="0" w:lastRow="0" w:firstColumn="0" w:lastColumn="0" w:oddVBand="0" w:evenVBand="0" w:oddHBand="1" w:evenHBand="0" w:firstRowFirstColumn="0" w:firstRowLastColumn="0" w:lastRowFirstColumn="0" w:lastRowLastColumn="0"/>
            </w:pPr>
            <w:r>
              <w:t>State</w:t>
            </w:r>
          </w:p>
        </w:tc>
        <w:tc>
          <w:tcPr>
            <w:tcW w:w="2394" w:type="dxa"/>
          </w:tcPr>
          <w:p w14:paraId="0F200A6A" w14:textId="369B307E" w:rsidR="00107AC7" w:rsidRDefault="00F31E6F" w:rsidP="00F31E6F">
            <w:pPr>
              <w:jc w:val="center"/>
              <w:cnfStyle w:val="000000100000" w:firstRow="0" w:lastRow="0" w:firstColumn="0" w:lastColumn="0" w:oddVBand="0" w:evenVBand="0" w:oddHBand="1" w:evenHBand="0" w:firstRowFirstColumn="0" w:firstRowLastColumn="0" w:lastRowFirstColumn="0" w:lastRowLastColumn="0"/>
            </w:pPr>
            <w:r>
              <w:t>Bureau of Labor Statistics,</w:t>
            </w:r>
            <w:r w:rsidR="00107AC7">
              <w:t xml:space="preserve"> 2016</w:t>
            </w:r>
            <w:r w:rsidR="00251BEB">
              <w:t xml:space="preserve"> </w:t>
            </w:r>
            <w:r w:rsidR="00251BEB">
              <w:fldChar w:fldCharType="begin" w:fldLock="1"/>
            </w:r>
            <w:r w:rsidR="00BE247C">
              <w:instrText>ADDIN CSL_CITATION { "citationItems" : [ { "id" : "ITEM-1", "itemData" : { "author" : [ { "dropping-particle" : "", "family" : "BLS", "given" : "", "non-dropping-particle" : "", "parse-names" : false, "suffix" : "" } ], "id" : "ITEM-1", "issued" : { "date-parts" : [ [ "2016" ] ] }, "publisher" : "United States Bureau of Labor Statistics", "title" : "Occupation: Refuse and Recyclable Material Collectors", "type" : "article" }, "uris" : [ "http://www.mendeley.com/documents/?uuid=031acc12-3f75-4e9c-b7ee-775c2d61d0e2" ] } ], "mendeley" : { "formattedCitation" : "[6]", "plainTextFormattedCitation" : "[6]", "previouslyFormattedCitation" : "[6]" }, "properties" : { "noteIndex" : 7 }, "schema" : "https://github.com/citation-style-language/schema/raw/master/csl-citation.json" }</w:instrText>
            </w:r>
            <w:r w:rsidR="00251BEB">
              <w:fldChar w:fldCharType="separate"/>
            </w:r>
            <w:r w:rsidR="00BE247C" w:rsidRPr="00BE247C">
              <w:rPr>
                <w:noProof/>
              </w:rPr>
              <w:t>[6]</w:t>
            </w:r>
            <w:r w:rsidR="00251BEB">
              <w:fldChar w:fldCharType="end"/>
            </w:r>
          </w:p>
        </w:tc>
      </w:tr>
      <w:tr w:rsidR="00107AC7" w14:paraId="2349364F" w14:textId="77777777" w:rsidTr="00107AC7">
        <w:tc>
          <w:tcPr>
            <w:cnfStyle w:val="001000000000" w:firstRow="0" w:lastRow="0" w:firstColumn="1" w:lastColumn="0" w:oddVBand="0" w:evenVBand="0" w:oddHBand="0" w:evenHBand="0" w:firstRowFirstColumn="0" w:firstRowLastColumn="0" w:lastRowFirstColumn="0" w:lastRowLastColumn="0"/>
            <w:tcW w:w="2394" w:type="dxa"/>
          </w:tcPr>
          <w:p w14:paraId="30988C15" w14:textId="6E45B13D" w:rsidR="00107AC7" w:rsidRDefault="00655A09" w:rsidP="00655A09">
            <w:pPr>
              <w:jc w:val="center"/>
            </w:pPr>
            <w:r>
              <w:t xml:space="preserve">MRF, </w:t>
            </w:r>
            <w:r w:rsidR="00812A87">
              <w:t>t</w:t>
            </w:r>
            <w:r w:rsidR="00107AC7">
              <w:t xml:space="preserve">ransfer </w:t>
            </w:r>
            <w:r w:rsidR="00812A87">
              <w:t>s</w:t>
            </w:r>
            <w:r w:rsidR="00107AC7">
              <w:t>tations</w:t>
            </w:r>
            <w:r>
              <w:t xml:space="preserve"> and landfills</w:t>
            </w:r>
          </w:p>
        </w:tc>
        <w:tc>
          <w:tcPr>
            <w:tcW w:w="2394" w:type="dxa"/>
          </w:tcPr>
          <w:p w14:paraId="6742CA3B" w14:textId="50AF67E1" w:rsidR="00107AC7" w:rsidRDefault="00107AC7" w:rsidP="009D1FB5">
            <w:pPr>
              <w:jc w:val="center"/>
              <w:cnfStyle w:val="000000000000" w:firstRow="0" w:lastRow="0" w:firstColumn="0" w:lastColumn="0" w:oddVBand="0" w:evenVBand="0" w:oddHBand="0" w:evenHBand="0" w:firstRowFirstColumn="0" w:firstRowLastColumn="0" w:lastRowFirstColumn="0" w:lastRowLastColumn="0"/>
            </w:pPr>
            <w:r>
              <w:t xml:space="preserve">Locations and </w:t>
            </w:r>
            <w:r w:rsidR="008F5282">
              <w:t>t</w:t>
            </w:r>
            <w:r>
              <w:t xml:space="preserve">ipping </w:t>
            </w:r>
            <w:r w:rsidR="008F5282">
              <w:t>f</w:t>
            </w:r>
            <w:r>
              <w:t>ees</w:t>
            </w:r>
          </w:p>
        </w:tc>
        <w:tc>
          <w:tcPr>
            <w:tcW w:w="2394" w:type="dxa"/>
          </w:tcPr>
          <w:p w14:paraId="08553A04" w14:textId="4E4A3F9D" w:rsidR="00107AC7" w:rsidRDefault="00107AC7" w:rsidP="009D1FB5">
            <w:pPr>
              <w:jc w:val="center"/>
              <w:cnfStyle w:val="000000000000" w:firstRow="0" w:lastRow="0" w:firstColumn="0" w:lastColumn="0" w:oddVBand="0" w:evenVBand="0" w:oddHBand="0" w:evenHBand="0" w:firstRowFirstColumn="0" w:firstRowLastColumn="0" w:lastRowFirstColumn="0" w:lastRowLastColumn="0"/>
            </w:pPr>
            <w:r>
              <w:t>Point</w:t>
            </w:r>
          </w:p>
        </w:tc>
        <w:tc>
          <w:tcPr>
            <w:tcW w:w="2394" w:type="dxa"/>
          </w:tcPr>
          <w:p w14:paraId="489F533D" w14:textId="0341DC57" w:rsidR="00107AC7" w:rsidRDefault="00107AC7" w:rsidP="009D1FB5">
            <w:pPr>
              <w:jc w:val="center"/>
              <w:cnfStyle w:val="000000000000" w:firstRow="0" w:lastRow="0" w:firstColumn="0" w:lastColumn="0" w:oddVBand="0" w:evenVBand="0" w:oddHBand="0" w:evenHBand="0" w:firstRowFirstColumn="0" w:firstRowLastColumn="0" w:lastRowFirstColumn="0" w:lastRowLastColumn="0"/>
            </w:pPr>
            <w:r>
              <w:t>Waste Business Journal, 2016</w:t>
            </w:r>
            <w:r w:rsidR="00251BEB">
              <w:t xml:space="preserve"> </w:t>
            </w:r>
            <w:r w:rsidR="00251BEB">
              <w:fldChar w:fldCharType="begin" w:fldLock="1"/>
            </w:r>
            <w:r w:rsidR="00BE247C">
              <w:instrText>ADDIN CSL_CITATION { "citationItems" : [ { "id" : "ITEM-1", "itemData" : { "author" : [ { "dropping-particle" : "", "family" : "Journal", "given" : "Waste Business", "non-dropping-particle" : "", "parse-names" : false, "suffix" : "" } ], "id" : "ITEM-1", "issued" : { "date-parts" : [ [ "2016" ] ] }, "publisher" : "Waste Business Journal", "title" : "Directory of Waste Processing &amp; Disposal Sites", "type" : "report" }, "uris" : [ "http://www.mendeley.com/documents/?uuid=0b41084f-0a33-49b4-a0ec-2d508ff09f29" ] } ], "mendeley" : { "formattedCitation" : "[5]", "plainTextFormattedCitation" : "[5]", "previouslyFormattedCitation" : "[5]" }, "properties" : { "noteIndex" : 7 }, "schema" : "https://github.com/citation-style-language/schema/raw/master/csl-citation.json" }</w:instrText>
            </w:r>
            <w:r w:rsidR="00251BEB">
              <w:fldChar w:fldCharType="separate"/>
            </w:r>
            <w:r w:rsidR="00BE247C" w:rsidRPr="00BE247C">
              <w:rPr>
                <w:noProof/>
              </w:rPr>
              <w:t>[5]</w:t>
            </w:r>
            <w:r w:rsidR="00251BEB">
              <w:fldChar w:fldCharType="end"/>
            </w:r>
          </w:p>
        </w:tc>
      </w:tr>
      <w:tr w:rsidR="00107AC7" w14:paraId="3F787B15" w14:textId="77777777" w:rsidTr="00107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3F5B6EB9" w14:textId="17A13392" w:rsidR="00107AC7" w:rsidRDefault="00107AC7" w:rsidP="009D1FB5">
            <w:pPr>
              <w:jc w:val="center"/>
            </w:pPr>
            <w:r>
              <w:t xml:space="preserve">Food </w:t>
            </w:r>
            <w:r w:rsidR="00812A87">
              <w:t>w</w:t>
            </w:r>
            <w:r>
              <w:t xml:space="preserve">aste </w:t>
            </w:r>
            <w:r w:rsidR="00812A87">
              <w:t>p</w:t>
            </w:r>
            <w:r>
              <w:t>roduction</w:t>
            </w:r>
          </w:p>
        </w:tc>
        <w:tc>
          <w:tcPr>
            <w:tcW w:w="2394" w:type="dxa"/>
          </w:tcPr>
          <w:p w14:paraId="31B38FCA" w14:textId="556ADEED" w:rsidR="00107AC7" w:rsidRDefault="00107AC7" w:rsidP="009D1FB5">
            <w:pPr>
              <w:jc w:val="center"/>
              <w:cnfStyle w:val="000000100000" w:firstRow="0" w:lastRow="0" w:firstColumn="0" w:lastColumn="0" w:oddVBand="0" w:evenVBand="0" w:oddHBand="1" w:evenHBand="0" w:firstRowFirstColumn="0" w:firstRowLastColumn="0" w:lastRowFirstColumn="0" w:lastRowLastColumn="0"/>
            </w:pPr>
            <w:r>
              <w:t>Food waste production values in wet tons</w:t>
            </w:r>
          </w:p>
        </w:tc>
        <w:tc>
          <w:tcPr>
            <w:tcW w:w="2394" w:type="dxa"/>
          </w:tcPr>
          <w:p w14:paraId="50A01764" w14:textId="7FF7020F" w:rsidR="00107AC7" w:rsidRDefault="00107AC7" w:rsidP="009D1FB5">
            <w:pPr>
              <w:jc w:val="center"/>
              <w:cnfStyle w:val="000000100000" w:firstRow="0" w:lastRow="0" w:firstColumn="0" w:lastColumn="0" w:oddVBand="0" w:evenVBand="0" w:oddHBand="1" w:evenHBand="0" w:firstRowFirstColumn="0" w:firstRowLastColumn="0" w:lastRowFirstColumn="0" w:lastRowLastColumn="0"/>
            </w:pPr>
            <w:r>
              <w:t>County</w:t>
            </w:r>
          </w:p>
        </w:tc>
        <w:tc>
          <w:tcPr>
            <w:tcW w:w="2394" w:type="dxa"/>
          </w:tcPr>
          <w:p w14:paraId="28AE3D75" w14:textId="6AFF4AFD" w:rsidR="00107AC7" w:rsidRDefault="00107AC7" w:rsidP="009D1FB5">
            <w:pPr>
              <w:jc w:val="center"/>
              <w:cnfStyle w:val="000000100000" w:firstRow="0" w:lastRow="0" w:firstColumn="0" w:lastColumn="0" w:oddVBand="0" w:evenVBand="0" w:oddHBand="1" w:evenHBand="0" w:firstRowFirstColumn="0" w:firstRowLastColumn="0" w:lastRowFirstColumn="0" w:lastRowLastColumn="0"/>
            </w:pPr>
            <w:r>
              <w:t>Milbrandt et al, 2017</w:t>
            </w:r>
            <w:r w:rsidR="00251BEB">
              <w:t xml:space="preserve"> </w:t>
            </w:r>
            <w:r w:rsidR="00251BEB">
              <w:fldChar w:fldCharType="begin" w:fldLock="1"/>
            </w:r>
            <w:r w:rsidR="00085A22">
              <w:instrText>ADDIN CSL_CITATION { "citationItems" : [ { "id" : "ITEM-1", "itemData" : { "author" : [ { "dropping-particle" : "", "family" : "Milbrandt", "given" : "Anelia", "non-dropping-particle" : "", "parse-names" : false, "suffix" : "" }, { "dropping-particle" : "", "family" : "Seiple", "given" : "Timothy", "non-dropping-particle" : "", "parse-names" : false, "suffix" : "" }, { "dropping-particle" : "", "family" : "Heimiller", "given" : "Donna", "non-dropping-particle" : "", "parse-names" : false, "suffix" : "" }, { "dropping-particle" : "", "family" : "Skaggs", "given" : "Richard", "non-dropping-particle" : "", "parse-names" : false, "suffix" : "" }, { "dropping-particle" : "", "family" : "Coleman", "given" : "Andre", "non-dropping-particle" : "", "parse-names" : false, "suffix" : "" } ], "id" : "ITEM-1", "issued" : { "date-parts" : [ [ "0" ] ] }, "title" : "Wet Waste-to-Energy Resource Assessment (Pending Publication)", "type" : "article-journal" }, "uris" : [ "http://www.mendeley.com/documents/?uuid=88dd26c4-4f16-43ef-914a-ffb456e8f4c2" ] } ], "mendeley" : { "formattedCitation" : "[1]", "plainTextFormattedCitation" : "[1]", "previouslyFormattedCitation" : "[1]" }, "properties" : { "noteIndex" : 7 }, "schema" : "https://github.com/citation-style-language/schema/raw/master/csl-citation.json" }</w:instrText>
            </w:r>
            <w:r w:rsidR="00251BEB">
              <w:fldChar w:fldCharType="separate"/>
            </w:r>
            <w:r w:rsidR="00251BEB" w:rsidRPr="00251BEB">
              <w:rPr>
                <w:noProof/>
              </w:rPr>
              <w:t>[1]</w:t>
            </w:r>
            <w:r w:rsidR="00251BEB">
              <w:fldChar w:fldCharType="end"/>
            </w:r>
          </w:p>
        </w:tc>
      </w:tr>
      <w:tr w:rsidR="00107AC7" w14:paraId="44F02FD3" w14:textId="77777777" w:rsidTr="00107AC7">
        <w:tc>
          <w:tcPr>
            <w:cnfStyle w:val="001000000000" w:firstRow="0" w:lastRow="0" w:firstColumn="1" w:lastColumn="0" w:oddVBand="0" w:evenVBand="0" w:oddHBand="0" w:evenHBand="0" w:firstRowFirstColumn="0" w:firstRowLastColumn="0" w:lastRowFirstColumn="0" w:lastRowLastColumn="0"/>
            <w:tcW w:w="2394" w:type="dxa"/>
          </w:tcPr>
          <w:p w14:paraId="2B725E10" w14:textId="1E442ACD" w:rsidR="00107AC7" w:rsidRDefault="00107AC7" w:rsidP="009D1FB5">
            <w:pPr>
              <w:jc w:val="center"/>
            </w:pPr>
            <w:r>
              <w:t xml:space="preserve">Diesel </w:t>
            </w:r>
            <w:r w:rsidR="00812A87">
              <w:t>c</w:t>
            </w:r>
            <w:r>
              <w:t>ost</w:t>
            </w:r>
          </w:p>
        </w:tc>
        <w:tc>
          <w:tcPr>
            <w:tcW w:w="2394" w:type="dxa"/>
          </w:tcPr>
          <w:p w14:paraId="5D8F59D0" w14:textId="19286965" w:rsidR="00107AC7" w:rsidRDefault="00107AC7" w:rsidP="009D1FB5">
            <w:pPr>
              <w:jc w:val="center"/>
              <w:cnfStyle w:val="000000000000" w:firstRow="0" w:lastRow="0" w:firstColumn="0" w:lastColumn="0" w:oddVBand="0" w:evenVBand="0" w:oddHBand="0" w:evenHBand="0" w:firstRowFirstColumn="0" w:firstRowLastColumn="0" w:lastRowFirstColumn="0" w:lastRowLastColumn="0"/>
            </w:pPr>
            <w:r>
              <w:t>Cost for diesel fuel in $/gallon</w:t>
            </w:r>
          </w:p>
        </w:tc>
        <w:tc>
          <w:tcPr>
            <w:tcW w:w="2394" w:type="dxa"/>
          </w:tcPr>
          <w:p w14:paraId="5F755DC6" w14:textId="3E600D26" w:rsidR="00107AC7" w:rsidRDefault="00107AC7" w:rsidP="009D1FB5">
            <w:pPr>
              <w:jc w:val="center"/>
              <w:cnfStyle w:val="000000000000" w:firstRow="0" w:lastRow="0" w:firstColumn="0" w:lastColumn="0" w:oddVBand="0" w:evenVBand="0" w:oddHBand="0" w:evenHBand="0" w:firstRowFirstColumn="0" w:firstRowLastColumn="0" w:lastRowFirstColumn="0" w:lastRowLastColumn="0"/>
            </w:pPr>
            <w:r>
              <w:t>State</w:t>
            </w:r>
          </w:p>
        </w:tc>
        <w:tc>
          <w:tcPr>
            <w:tcW w:w="2394" w:type="dxa"/>
          </w:tcPr>
          <w:p w14:paraId="349B4D45" w14:textId="5D36FD35" w:rsidR="00107AC7" w:rsidRDefault="00107AC7" w:rsidP="009D1FB5">
            <w:pPr>
              <w:jc w:val="center"/>
              <w:cnfStyle w:val="000000000000" w:firstRow="0" w:lastRow="0" w:firstColumn="0" w:lastColumn="0" w:oddVBand="0" w:evenVBand="0" w:oddHBand="0" w:evenHBand="0" w:firstRowFirstColumn="0" w:firstRowLastColumn="0" w:lastRowFirstColumn="0" w:lastRowLastColumn="0"/>
            </w:pPr>
            <w:r>
              <w:t>E</w:t>
            </w:r>
            <w:r w:rsidR="00F31E6F">
              <w:t>nergy Information Administration</w:t>
            </w:r>
            <w:r>
              <w:t>, 2017</w:t>
            </w:r>
            <w:r w:rsidR="00251BEB">
              <w:t xml:space="preserve"> </w:t>
            </w:r>
            <w:r w:rsidR="00251BEB">
              <w:fldChar w:fldCharType="begin" w:fldLock="1"/>
            </w:r>
            <w:r w:rsidR="00BE247C">
              <w:instrText>ADDIN CSL_CITATION { "citationItems" : [ { "id" : "ITEM-1", "itemData" : { "author" : [ { "dropping-particle" : "", "family" : "EIA", "given" : "", "non-dropping-particle" : "", "parse-names" : false, "suffix" : "" } ], "id" : "ITEM-1", "issued" : { "date-parts" : [ [ "0" ] ] }, "publisher" : "United States Energy Information Administration", "title" : "Gasoline and Diesel Fuel Update", "type" : "article" }, "uris" : [ "http://www.mendeley.com/documents/?uuid=f5c54789-a5ff-4510-95cd-75455723cd72" ] } ], "mendeley" : { "formattedCitation" : "[7]", "plainTextFormattedCitation" : "[7]", "previouslyFormattedCitation" : "[7]" }, "properties" : { "noteIndex" : 7 }, "schema" : "https://github.com/citation-style-language/schema/raw/master/csl-citation.json" }</w:instrText>
            </w:r>
            <w:r w:rsidR="00251BEB">
              <w:fldChar w:fldCharType="separate"/>
            </w:r>
            <w:r w:rsidR="00BE247C" w:rsidRPr="00BE247C">
              <w:rPr>
                <w:noProof/>
              </w:rPr>
              <w:t>[7]</w:t>
            </w:r>
            <w:r w:rsidR="00251BEB">
              <w:fldChar w:fldCharType="end"/>
            </w:r>
          </w:p>
        </w:tc>
      </w:tr>
      <w:tr w:rsidR="00107AC7" w14:paraId="45AD0770" w14:textId="77777777" w:rsidTr="00107A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Pr>
          <w:p w14:paraId="025E71F3" w14:textId="219CCE8B" w:rsidR="00107AC7" w:rsidRDefault="00107AC7" w:rsidP="009D1FB5">
            <w:pPr>
              <w:jc w:val="center"/>
            </w:pPr>
            <w:r>
              <w:t xml:space="preserve">Electricity </w:t>
            </w:r>
            <w:r w:rsidR="00812A87">
              <w:t>c</w:t>
            </w:r>
            <w:r>
              <w:t>ost</w:t>
            </w:r>
          </w:p>
        </w:tc>
        <w:tc>
          <w:tcPr>
            <w:tcW w:w="2394" w:type="dxa"/>
          </w:tcPr>
          <w:p w14:paraId="7C4632D8" w14:textId="04D9FE08" w:rsidR="00107AC7" w:rsidRDefault="00107AC7" w:rsidP="009D1FB5">
            <w:pPr>
              <w:jc w:val="center"/>
              <w:cnfStyle w:val="000000100000" w:firstRow="0" w:lastRow="0" w:firstColumn="0" w:lastColumn="0" w:oddVBand="0" w:evenVBand="0" w:oddHBand="1" w:evenHBand="0" w:firstRowFirstColumn="0" w:firstRowLastColumn="0" w:lastRowFirstColumn="0" w:lastRowLastColumn="0"/>
            </w:pPr>
            <w:r>
              <w:t>Cost of electricity in $/</w:t>
            </w:r>
            <w:proofErr w:type="spellStart"/>
            <w:r>
              <w:t>kWhr</w:t>
            </w:r>
            <w:proofErr w:type="spellEnd"/>
          </w:p>
        </w:tc>
        <w:tc>
          <w:tcPr>
            <w:tcW w:w="2394" w:type="dxa"/>
          </w:tcPr>
          <w:p w14:paraId="2C1971D2" w14:textId="39F3336D" w:rsidR="00107AC7" w:rsidRDefault="00107AC7" w:rsidP="009D1FB5">
            <w:pPr>
              <w:jc w:val="center"/>
              <w:cnfStyle w:val="000000100000" w:firstRow="0" w:lastRow="0" w:firstColumn="0" w:lastColumn="0" w:oddVBand="0" w:evenVBand="0" w:oddHBand="1" w:evenHBand="0" w:firstRowFirstColumn="0" w:firstRowLastColumn="0" w:lastRowFirstColumn="0" w:lastRowLastColumn="0"/>
            </w:pPr>
            <w:r>
              <w:t>State</w:t>
            </w:r>
          </w:p>
        </w:tc>
        <w:tc>
          <w:tcPr>
            <w:tcW w:w="2394" w:type="dxa"/>
          </w:tcPr>
          <w:p w14:paraId="67305EAD" w14:textId="17AC80BE" w:rsidR="00107AC7" w:rsidRDefault="00EE3CF4" w:rsidP="009D1FB5">
            <w:pPr>
              <w:jc w:val="center"/>
              <w:cnfStyle w:val="000000100000" w:firstRow="0" w:lastRow="0" w:firstColumn="0" w:lastColumn="0" w:oddVBand="0" w:evenVBand="0" w:oddHBand="1" w:evenHBand="0" w:firstRowFirstColumn="0" w:firstRowLastColumn="0" w:lastRowFirstColumn="0" w:lastRowLastColumn="0"/>
            </w:pPr>
            <w:r>
              <w:t>Energy Information Administration</w:t>
            </w:r>
            <w:r w:rsidR="00107AC7">
              <w:t>, 2017</w:t>
            </w:r>
            <w:r w:rsidR="00251BEB">
              <w:t xml:space="preserve"> </w:t>
            </w:r>
            <w:r w:rsidR="00251BEB">
              <w:fldChar w:fldCharType="begin" w:fldLock="1"/>
            </w:r>
            <w:r w:rsidR="00BE247C">
              <w:instrText>ADDIN CSL_CITATION { "citationItems" : [ { "id" : "ITEM-1", "itemData" : { "author" : [ { "dropping-particle" : "", "family" : "EIA", "given" : "", "non-dropping-particle" : "", "parse-names" : false, "suffix" : "" } ], "id" : "ITEM-1", "issued" : { "date-parts" : [ [ "0" ] ] }, "publisher" : "United States Energy Information Administration", "title" : "Average Price of Electricity to Ultimate Customers by End-Use Sector", "type" : "article" }, "uris" : [ "http://www.mendeley.com/documents/?uuid=8d797649-130e-4f85-afb5-42ee93123cc9" ] } ], "mendeley" : { "formattedCitation" : "[8]", "plainTextFormattedCitation" : "[8]", "previouslyFormattedCitation" : "[8]" }, "properties" : { "noteIndex" : 7 }, "schema" : "https://github.com/citation-style-language/schema/raw/master/csl-citation.json" }</w:instrText>
            </w:r>
            <w:r w:rsidR="00251BEB">
              <w:fldChar w:fldCharType="separate"/>
            </w:r>
            <w:r w:rsidR="00BE247C" w:rsidRPr="00BE247C">
              <w:rPr>
                <w:noProof/>
              </w:rPr>
              <w:t>[8]</w:t>
            </w:r>
            <w:r w:rsidR="00251BEB">
              <w:fldChar w:fldCharType="end"/>
            </w:r>
            <w:r w:rsidR="00251BEB">
              <w:t xml:space="preserve"> </w:t>
            </w:r>
          </w:p>
        </w:tc>
      </w:tr>
      <w:tr w:rsidR="00107AC7" w14:paraId="67051C31" w14:textId="77777777" w:rsidTr="00107AC7">
        <w:tc>
          <w:tcPr>
            <w:cnfStyle w:val="001000000000" w:firstRow="0" w:lastRow="0" w:firstColumn="1" w:lastColumn="0" w:oddVBand="0" w:evenVBand="0" w:oddHBand="0" w:evenHBand="0" w:firstRowFirstColumn="0" w:firstRowLastColumn="0" w:lastRowFirstColumn="0" w:lastRowLastColumn="0"/>
            <w:tcW w:w="2394" w:type="dxa"/>
          </w:tcPr>
          <w:p w14:paraId="5C018755" w14:textId="37571640" w:rsidR="00107AC7" w:rsidRDefault="00107AC7" w:rsidP="009D1FB5">
            <w:pPr>
              <w:jc w:val="center"/>
            </w:pPr>
            <w:r>
              <w:t>Depackaging</w:t>
            </w:r>
          </w:p>
        </w:tc>
        <w:tc>
          <w:tcPr>
            <w:tcW w:w="2394" w:type="dxa"/>
          </w:tcPr>
          <w:p w14:paraId="41B1C23D" w14:textId="1081F78D" w:rsidR="00107AC7" w:rsidRDefault="00107AC7" w:rsidP="009D1FB5">
            <w:pPr>
              <w:jc w:val="center"/>
              <w:cnfStyle w:val="000000000000" w:firstRow="0" w:lastRow="0" w:firstColumn="0" w:lastColumn="0" w:oddVBand="0" w:evenVBand="0" w:oddHBand="0" w:evenHBand="0" w:firstRowFirstColumn="0" w:firstRowLastColumn="0" w:lastRowFirstColumn="0" w:lastRowLastColumn="0"/>
            </w:pPr>
            <w:r>
              <w:t xml:space="preserve">Summary of </w:t>
            </w:r>
            <w:r w:rsidR="008F5282">
              <w:t>f</w:t>
            </w:r>
            <w:r>
              <w:t xml:space="preserve">ood </w:t>
            </w:r>
            <w:r w:rsidR="008F5282">
              <w:t>d</w:t>
            </w:r>
            <w:r>
              <w:t xml:space="preserve">epackaging </w:t>
            </w:r>
            <w:r w:rsidR="008F5282">
              <w:t>t</w:t>
            </w:r>
            <w:r>
              <w:t>echnologies</w:t>
            </w:r>
          </w:p>
        </w:tc>
        <w:tc>
          <w:tcPr>
            <w:tcW w:w="2394" w:type="dxa"/>
          </w:tcPr>
          <w:p w14:paraId="5B756963" w14:textId="6DAA6467" w:rsidR="00107AC7" w:rsidRDefault="00107AC7" w:rsidP="009D1FB5">
            <w:pPr>
              <w:jc w:val="center"/>
              <w:cnfStyle w:val="000000000000" w:firstRow="0" w:lastRow="0" w:firstColumn="0" w:lastColumn="0" w:oddVBand="0" w:evenVBand="0" w:oddHBand="0" w:evenHBand="0" w:firstRowFirstColumn="0" w:firstRowLastColumn="0" w:lastRowFirstColumn="0" w:lastRowLastColumn="0"/>
            </w:pPr>
            <w:r>
              <w:t>National</w:t>
            </w:r>
          </w:p>
        </w:tc>
        <w:tc>
          <w:tcPr>
            <w:tcW w:w="2394" w:type="dxa"/>
          </w:tcPr>
          <w:p w14:paraId="4258E2E4" w14:textId="0848A432" w:rsidR="00107AC7" w:rsidRDefault="00107AC7" w:rsidP="009D1FB5">
            <w:pPr>
              <w:jc w:val="center"/>
              <w:cnfStyle w:val="000000000000" w:firstRow="0" w:lastRow="0" w:firstColumn="0" w:lastColumn="0" w:oddVBand="0" w:evenVBand="0" w:oddHBand="0" w:evenHBand="0" w:firstRowFirstColumn="0" w:firstRowLastColumn="0" w:lastRowFirstColumn="0" w:lastRowLastColumn="0"/>
            </w:pPr>
            <w:r>
              <w:t>Recycling Works Massachusetts, 2014</w:t>
            </w:r>
            <w:r w:rsidR="00251BEB">
              <w:t xml:space="preserve"> </w:t>
            </w:r>
            <w:r w:rsidR="00251BEB">
              <w:fldChar w:fldCharType="begin" w:fldLock="1"/>
            </w:r>
            <w:r w:rsidR="00BE247C">
              <w:instrText>ADDIN CSL_CITATION { "citationItems" : [ { "id" : "ITEM-1", "itemData" : { "author" : [ { "dropping-particle" : "", "family" : "BLS", "given" : "", "non-dropping-particle" : "", "parse-names" : false, "suffix" : "" } ], "id" : "ITEM-1", "issued" : { "date-parts" : [ [ "2014" ] ] }, "publisher" : "Recycling Works Massachusetts", "title" : "Summary of Food De-Packaging Technologies", "type" : "report" }, "uris" : [ "http://www.mendeley.com/documents/?uuid=d22da8fc-3455-47bd-8162-0b341a2d45b6" ] } ], "mendeley" : { "formattedCitation" : "[9]", "plainTextFormattedCitation" : "[9]", "previouslyFormattedCitation" : "[9]" }, "properties" : { "noteIndex" : 7 }, "schema" : "https://github.com/citation-style-language/schema/raw/master/csl-citation.json" }</w:instrText>
            </w:r>
            <w:r w:rsidR="00251BEB">
              <w:fldChar w:fldCharType="separate"/>
            </w:r>
            <w:r w:rsidR="00BE247C" w:rsidRPr="00BE247C">
              <w:rPr>
                <w:noProof/>
              </w:rPr>
              <w:t>[9]</w:t>
            </w:r>
            <w:r w:rsidR="00251BEB">
              <w:fldChar w:fldCharType="end"/>
            </w:r>
          </w:p>
        </w:tc>
      </w:tr>
    </w:tbl>
    <w:p w14:paraId="70459535" w14:textId="77777777" w:rsidR="00107AC7" w:rsidRDefault="00107AC7" w:rsidP="00C900C6"/>
    <w:p w14:paraId="5032634F" w14:textId="285862D8" w:rsidR="00FD7B49" w:rsidRDefault="00FD7B49" w:rsidP="00FD7B49">
      <w:pPr>
        <w:pStyle w:val="Heading1"/>
      </w:pPr>
      <w:r>
        <w:t>5. Supply Curves</w:t>
      </w:r>
    </w:p>
    <w:p w14:paraId="1E9ED535" w14:textId="3BAD7837" w:rsidR="00874BA9" w:rsidRDefault="00043F37" w:rsidP="00874BA9">
      <w:r>
        <w:t>This section presents</w:t>
      </w:r>
      <w:r w:rsidR="00F359E8">
        <w:t xml:space="preserve"> modeled</w:t>
      </w:r>
      <w:r>
        <w:t xml:space="preserve"> national supply curves for food waste and discusses pertinent aspects of </w:t>
      </w:r>
      <w:r w:rsidR="001E2051">
        <w:t>those</w:t>
      </w:r>
      <w:r>
        <w:t xml:space="preserve"> curves. </w:t>
      </w:r>
    </w:p>
    <w:p w14:paraId="47A6B197" w14:textId="77777777" w:rsidR="002E5E14" w:rsidRDefault="002E5E14" w:rsidP="002E5E14">
      <w:r>
        <w:t>Two food waste sorting cost scenarios were modeled as part of this work:</w:t>
      </w:r>
    </w:p>
    <w:p w14:paraId="60F7C73E" w14:textId="182E1E9F" w:rsidR="002E5E14" w:rsidRDefault="002E5E14" w:rsidP="002E5E14">
      <w:pPr>
        <w:pStyle w:val="ListParagraph"/>
        <w:numPr>
          <w:ilvl w:val="0"/>
          <w:numId w:val="12"/>
        </w:numPr>
      </w:pPr>
      <w:r>
        <w:t>Costs for sorting included full capital and construction costs associated with constructing a new</w:t>
      </w:r>
      <w:r w:rsidR="007E4FBB">
        <w:t xml:space="preserve"> standalone organics</w:t>
      </w:r>
      <w:r w:rsidR="00FD2C90">
        <w:t xml:space="preserve"> MRF (capital cost s</w:t>
      </w:r>
      <w:r>
        <w:t>cenario)</w:t>
      </w:r>
    </w:p>
    <w:p w14:paraId="1CA38A1D" w14:textId="6DE57B67" w:rsidR="002E5E14" w:rsidRDefault="002E5E14" w:rsidP="002E5E14">
      <w:pPr>
        <w:pStyle w:val="ListParagraph"/>
        <w:numPr>
          <w:ilvl w:val="0"/>
          <w:numId w:val="12"/>
        </w:numPr>
      </w:pPr>
      <w:r>
        <w:t xml:space="preserve">Costs for sorting were limited to supplemental equipment needed to modify an existing </w:t>
      </w:r>
      <w:r w:rsidR="008B62C5">
        <w:t xml:space="preserve">waste management </w:t>
      </w:r>
      <w:r w:rsidR="005F1BD2">
        <w:t xml:space="preserve">facility </w:t>
      </w:r>
      <w:r w:rsidR="00FD2C90">
        <w:t>to process food waste (add-on cost s</w:t>
      </w:r>
      <w:r>
        <w:t>cenario)</w:t>
      </w:r>
    </w:p>
    <w:p w14:paraId="48F6464A" w14:textId="2D3D659E" w:rsidR="002E5E14" w:rsidRDefault="003769BF" w:rsidP="002E5E14">
      <w:r>
        <w:lastRenderedPageBreak/>
        <w:t xml:space="preserve">Our model considers if there is an existing MRF, TS or landfill within the county, and if so assigns the add-on cost scenario. This is under the assumption that </w:t>
      </w:r>
      <w:r w:rsidR="004B2FD6">
        <w:t xml:space="preserve">any food WTE project would be developed on that site to minimize capital and operating expenses. If no such facility exists, the model assigns the capital cost scenario, assuming a standalone processing facility would be constructed. </w:t>
      </w:r>
      <w:r w:rsidR="0072558B">
        <w:t>As Illustrated in Figure 6</w:t>
      </w:r>
      <w:r w:rsidR="002E5E14">
        <w:t>, these scenarios</w:t>
      </w:r>
      <w:r w:rsidR="000862DA">
        <w:t xml:space="preserve"> produce</w:t>
      </w:r>
      <w:r w:rsidR="002E5E14">
        <w:t xml:space="preserve"> </w:t>
      </w:r>
      <w:r w:rsidR="00233E0E">
        <w:t>a varied aggregate</w:t>
      </w:r>
      <w:r w:rsidR="00A45260">
        <w:t xml:space="preserve"> </w:t>
      </w:r>
      <w:r w:rsidR="00233E0E">
        <w:t>supply curve</w:t>
      </w:r>
      <w:r w:rsidR="0044189F">
        <w:t xml:space="preserve">, with a majority of food waste available at a low cost, but becoming prohibitively expensive quickly when including small </w:t>
      </w:r>
      <w:r w:rsidR="0072039B">
        <w:t xml:space="preserve">amounts of food waste produced </w:t>
      </w:r>
      <w:r w:rsidR="0044189F">
        <w:t>in areas without existing waste management infrastructure</w:t>
      </w:r>
      <w:r w:rsidR="00233E0E">
        <w:t xml:space="preserve">. </w:t>
      </w:r>
      <w:r w:rsidR="002E5E14">
        <w:t xml:space="preserve"> </w:t>
      </w:r>
    </w:p>
    <w:p w14:paraId="53505E09" w14:textId="25E47B6F" w:rsidR="00801514" w:rsidRDefault="00801514" w:rsidP="00B87288">
      <w:pPr>
        <w:keepNext/>
        <w:jc w:val="center"/>
      </w:pPr>
      <w:r w:rsidRPr="00801514">
        <w:rPr>
          <w:noProof/>
        </w:rPr>
        <mc:AlternateContent>
          <mc:Choice Requires="wpg">
            <w:drawing>
              <wp:inline distT="0" distB="0" distL="0" distR="0" wp14:anchorId="53CBD80B" wp14:editId="348E6367">
                <wp:extent cx="5915663" cy="3925557"/>
                <wp:effectExtent l="0" t="0" r="0" b="12065"/>
                <wp:docPr id="14" name="Group 1"/>
                <wp:cNvGraphicFramePr/>
                <a:graphic xmlns:a="http://schemas.openxmlformats.org/drawingml/2006/main">
                  <a:graphicData uri="http://schemas.microsoft.com/office/word/2010/wordprocessingGroup">
                    <wpg:wgp>
                      <wpg:cNvGrpSpPr/>
                      <wpg:grpSpPr>
                        <a:xfrm>
                          <a:off x="0" y="0"/>
                          <a:ext cx="5915663" cy="3925557"/>
                          <a:chOff x="0" y="0"/>
                          <a:chExt cx="7375156" cy="4893945"/>
                        </a:xfrm>
                      </wpg:grpSpPr>
                      <wpg:graphicFrame>
                        <wpg:cNvPr id="15" name="Chart 15"/>
                        <wpg:cNvFrPr/>
                        <wpg:xfrm>
                          <a:off x="0" y="0"/>
                          <a:ext cx="5943600" cy="4893945"/>
                        </wpg:xfrm>
                        <a:graphic>
                          <a:graphicData uri="http://schemas.openxmlformats.org/drawingml/2006/chart">
                            <c:chart xmlns:c="http://schemas.openxmlformats.org/drawingml/2006/chart" xmlns:r="http://schemas.openxmlformats.org/officeDocument/2006/relationships" r:id="rId15"/>
                          </a:graphicData>
                        </a:graphic>
                      </wpg:graphicFrame>
                      <wps:wsp>
                        <wps:cNvPr id="16" name="Right Brace 16"/>
                        <wps:cNvSpPr/>
                        <wps:spPr>
                          <a:xfrm>
                            <a:off x="5068229" y="194427"/>
                            <a:ext cx="334537" cy="2453268"/>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Right Brace 17"/>
                        <wps:cNvSpPr/>
                        <wps:spPr>
                          <a:xfrm rot="5201839">
                            <a:off x="2635665" y="1799652"/>
                            <a:ext cx="334537" cy="3058819"/>
                          </a:xfrm>
                          <a:prstGeom prst="rightBrac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Text Box 18"/>
                        <wps:cNvSpPr txBox="1"/>
                        <wps:spPr>
                          <a:xfrm>
                            <a:off x="5479118" y="1076303"/>
                            <a:ext cx="1896038" cy="1282603"/>
                          </a:xfrm>
                          <a:prstGeom prst="rect">
                            <a:avLst/>
                          </a:prstGeom>
                          <a:noFill/>
                        </wps:spPr>
                        <wps:txbx>
                          <w:txbxContent>
                            <w:p w14:paraId="450E21E1" w14:textId="7AED83F8" w:rsidR="00801514" w:rsidRPr="0089270E" w:rsidRDefault="00801514" w:rsidP="00801514">
                              <w:pPr>
                                <w:pStyle w:val="NormalWeb"/>
                                <w:spacing w:before="0" w:beforeAutospacing="0" w:after="0" w:afterAutospacing="0"/>
                                <w:rPr>
                                  <w:sz w:val="24"/>
                                  <w:szCs w:val="24"/>
                                </w:rPr>
                              </w:pPr>
                              <w:r w:rsidRPr="0089270E">
                                <w:rPr>
                                  <w:rFonts w:asciiTheme="minorHAnsi" w:hAnsi="Cambria" w:cstheme="minorBidi"/>
                                  <w:color w:val="000000" w:themeColor="text1"/>
                                  <w:kern w:val="24"/>
                                  <w:sz w:val="24"/>
                                  <w:szCs w:val="24"/>
                                </w:rPr>
                                <w:t>Capital cost scenario</w:t>
                              </w:r>
                              <w:r w:rsidR="00E8669B" w:rsidRPr="0089270E">
                                <w:rPr>
                                  <w:rFonts w:asciiTheme="minorHAnsi" w:hAnsi="Cambria" w:cstheme="minorBidi"/>
                                  <w:color w:val="000000" w:themeColor="text1"/>
                                  <w:kern w:val="24"/>
                                  <w:sz w:val="24"/>
                                  <w:szCs w:val="24"/>
                                </w:rPr>
                                <w:t xml:space="preserve"> &amp;</w:t>
                              </w:r>
                              <w:r w:rsidR="002C5937" w:rsidRPr="0089270E">
                                <w:rPr>
                                  <w:rFonts w:asciiTheme="minorHAnsi" w:hAnsi="Cambria" w:cstheme="minorBidi"/>
                                  <w:color w:val="000000" w:themeColor="text1"/>
                                  <w:kern w:val="24"/>
                                  <w:sz w:val="24"/>
                                  <w:szCs w:val="24"/>
                                </w:rPr>
                                <w:t xml:space="preserve"> low FW production</w:t>
                              </w:r>
                            </w:p>
                          </w:txbxContent>
                        </wps:txbx>
                        <wps:bodyPr wrap="square" rtlCol="0">
                          <a:noAutofit/>
                        </wps:bodyPr>
                      </wps:wsp>
                      <wps:wsp>
                        <wps:cNvPr id="19" name="Text Box 19"/>
                        <wps:cNvSpPr txBox="1"/>
                        <wps:spPr>
                          <a:xfrm>
                            <a:off x="1916718" y="3641365"/>
                            <a:ext cx="1896038" cy="559694"/>
                          </a:xfrm>
                          <a:prstGeom prst="rect">
                            <a:avLst/>
                          </a:prstGeom>
                          <a:noFill/>
                        </wps:spPr>
                        <wps:txbx>
                          <w:txbxContent>
                            <w:p w14:paraId="4A36886F" w14:textId="77777777" w:rsidR="00801514" w:rsidRPr="0089270E" w:rsidRDefault="00801514" w:rsidP="00801514">
                              <w:pPr>
                                <w:pStyle w:val="NormalWeb"/>
                                <w:spacing w:before="0" w:beforeAutospacing="0" w:after="0" w:afterAutospacing="0"/>
                                <w:rPr>
                                  <w:sz w:val="24"/>
                                  <w:szCs w:val="24"/>
                                </w:rPr>
                              </w:pPr>
                              <w:r w:rsidRPr="0089270E">
                                <w:rPr>
                                  <w:rFonts w:asciiTheme="minorHAnsi" w:hAnsi="Cambria" w:cstheme="minorBidi"/>
                                  <w:color w:val="000000" w:themeColor="text1"/>
                                  <w:kern w:val="24"/>
                                  <w:sz w:val="24"/>
                                  <w:szCs w:val="24"/>
                                </w:rPr>
                                <w:t>Add-on scenario &amp; organics bans</w:t>
                              </w:r>
                            </w:p>
                          </w:txbxContent>
                        </wps:txbx>
                        <wps:bodyPr wrap="square" rtlCol="0">
                          <a:spAutoFit/>
                        </wps:bodyPr>
                      </wps:wsp>
                    </wpg:wgp>
                  </a:graphicData>
                </a:graphic>
              </wp:inline>
            </w:drawing>
          </mc:Choice>
          <mc:Fallback>
            <w:pict>
              <v:group w14:anchorId="53CBD80B" id="Group 1" o:spid="_x0000_s1032" style="width:465.8pt;height:309.1pt;mso-position-horizontal-relative:char;mso-position-vertical-relative:line" coordsize="7375156,4893945" o:gfxdata="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">
                <v:shape id="Chart 15" o:spid="_x0000_s1033" type="#_x0000_t75" style="position:absolute;width:5943188;height:4894278;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">
                  <v:imagedata r:id="rId16" o:title=""/>
                  <o:lock v:ext="edit" aspectratio="f"/>
                </v:shape>
                <v:shapetype id="_x0000_t88" coordsize="21600,21600" o:spt="88" adj="1800,10800" path="m0,0qx10800@0l10800@2qy21600@11,10800@3l10800@1qy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6" o:spid="_x0000_s1034" type="#_x0000_t88" style="position:absolute;left:5068229;top:194427;width:334537;height:2453268;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zZa27wgAA&#10;ANsAAAAPAAAAZHJzL2Rvd25yZXYueG1sRE9NawIxEL0X/A9hhN66WQsVuxqlWoo9iNZt8Txsxs3S&#10;zWRJUt3+eyMI3ubxPme26G0rTuRD41jBKMtBEFdON1wr+Pn+eJqACBFZY+uYFPxTgMV88DDDQrsz&#10;7+lUxlqkEA4FKjAxdoWUoTJkMWSuI07c0XmLMUFfS+3xnMJtK5/zfCwtNpwaDHa0MlT9ln9WweZl&#10;vT9+7crX9bsvd31YLnl7MEo9Dvu3KYhIfbyLb+5PneaP4fpLOkDOL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PNlrbvCAAAA2wAAAA8AAAAAAAAAAAAAAAAAlwIAAGRycy9kb3du&#10;cmV2LnhtbFBLBQYAAAAABAAEAPUAAACGAwAAAAA=&#10;" adj="245" strokecolor="black [3213]" strokeweight="1pt"/>
                <v:shape id="Right Brace 17" o:spid="_x0000_s1035" type="#_x0000_t88" style="position:absolute;left:2635665;top:1799652;width:334537;height:3058819;rotation:5681795fd;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K778cwQAA&#10;ANsAAAAPAAAAZHJzL2Rvd25yZXYueG1sRE9Ni8IwEL0L/ocwwt7WVJfVpWsUKSgqXqwLehya2abY&#10;TEoTtf77jbDgbR7vc2aLztbiRq2vHCsYDRMQxIXTFZcKfo6r9y8QPiBrrB2Tggd5WMz7vRmm2t35&#10;QLc8lCKGsE9RgQmhSaX0hSGLfuga4sj9utZiiLAtpW7xHsNtLcdJMpEWK44NBhvKDBWX/GoVrItd&#10;3Xy61X77kcnJ2bj8tNlnSr0NuuU3iEBdeIn/3Rsd50/h+Us8QM7/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yu+/HMEAAADbAAAADwAAAAAAAAAAAAAAAACXAgAAZHJzL2Rvd25y&#10;ZXYueG1sUEsFBgAAAAAEAAQA9QAAAIUDAAAAAA==&#10;" adj="197" strokecolor="black [3213]" strokeweight="1pt"/>
                <v:shape id="Text Box 18" o:spid="_x0000_s1036" type="#_x0000_t202" style="position:absolute;left:5479118;top:1076303;width:1896038;height:1282603;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9tn/xAAA&#10;ANsAAAAPAAAAZHJzL2Rvd25yZXYueG1sRI9Pa8JAEMXvQr/DMgVvuttiRaOrlJaCpxbjH/A2ZMck&#10;NDsbslsTv33nUOhthvfmvd+st4Nv1I26WAe28DQ1oIiL4GouLRwPH5MFqJiQHTaBycKdImw3D6M1&#10;Zi70vKdbnkolIRwztFCl1GZax6Iij3EaWmLRrqHzmGTtSu067CXcN/rZmLn2WLM0VNjSW0XFd/7j&#10;LZw+r5fzzHyV7/6l7cNgNPultnb8OLyuQCUa0r/573rnBF9g5RcZQG9+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ovbZ/8QAAADbAAAADwAAAAAAAAAAAAAAAACXAgAAZHJzL2Rv&#10;d25yZXYueG1sUEsFBgAAAAAEAAQA9QAAAIgDAAAAAA==&#10;" filled="f" stroked="f">
                  <v:textbox>
                    <w:txbxContent>
                      <w:p w14:paraId="450E21E1" w14:textId="7AED83F8" w:rsidR="00801514" w:rsidRPr="0089270E" w:rsidRDefault="00801514" w:rsidP="00801514">
                        <w:pPr>
                          <w:pStyle w:val="NormalWeb"/>
                          <w:spacing w:before="0" w:beforeAutospacing="0" w:after="0" w:afterAutospacing="0"/>
                          <w:rPr>
                            <w:sz w:val="24"/>
                            <w:szCs w:val="24"/>
                          </w:rPr>
                        </w:pPr>
                        <w:r w:rsidRPr="0089270E">
                          <w:rPr>
                            <w:rFonts w:asciiTheme="minorHAnsi" w:hAnsi="Cambria" w:cstheme="minorBidi"/>
                            <w:color w:val="000000" w:themeColor="text1"/>
                            <w:kern w:val="24"/>
                            <w:sz w:val="24"/>
                            <w:szCs w:val="24"/>
                          </w:rPr>
                          <w:t>Capital cost scenario</w:t>
                        </w:r>
                        <w:r w:rsidR="00E8669B" w:rsidRPr="0089270E">
                          <w:rPr>
                            <w:rFonts w:asciiTheme="minorHAnsi" w:hAnsi="Cambria" w:cstheme="minorBidi"/>
                            <w:color w:val="000000" w:themeColor="text1"/>
                            <w:kern w:val="24"/>
                            <w:sz w:val="24"/>
                            <w:szCs w:val="24"/>
                          </w:rPr>
                          <w:t xml:space="preserve"> &amp;</w:t>
                        </w:r>
                        <w:r w:rsidR="002C5937" w:rsidRPr="0089270E">
                          <w:rPr>
                            <w:rFonts w:asciiTheme="minorHAnsi" w:hAnsi="Cambria" w:cstheme="minorBidi"/>
                            <w:color w:val="000000" w:themeColor="text1"/>
                            <w:kern w:val="24"/>
                            <w:sz w:val="24"/>
                            <w:szCs w:val="24"/>
                          </w:rPr>
                          <w:t xml:space="preserve"> low FW production</w:t>
                        </w:r>
                      </w:p>
                    </w:txbxContent>
                  </v:textbox>
                </v:shape>
                <v:shape id="Text Box 19" o:spid="_x0000_s1037" type="#_x0000_t202" style="position:absolute;left:1916718;top:3641365;width:1896038;height:55969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buc6lvwAA&#10;ANsAAAAPAAAAZHJzL2Rvd25yZXYueG1sRE9La8JAEL4X/A/LCN7qxoKlja4iPsBDL7XxPmTHbDA7&#10;G7JTE/+9KxR6m4/vOcv14Bt1oy7WgQ3Mphko4jLYmisDxc/h9QNUFGSLTWAycKcI69XoZYm5DT1/&#10;0+0klUohHHM04ETaXOtYOvIYp6ElTtwldB4lwa7StsM+hftGv2XZu/ZYc2pw2NLWUXk9/XoDInYz&#10;uxd7H4/n4WvXu6ycY2HMZDxsFqCEBvkX/7mPNs3/hOcv6QC9eg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Fu5zqW/AAAA2wAAAA8AAAAAAAAAAAAAAAAAlwIAAGRycy9kb3ducmV2&#10;LnhtbFBLBQYAAAAABAAEAPUAAACDAwAAAAA=&#10;" filled="f" stroked="f">
                  <v:textbox style="mso-fit-shape-to-text:t">
                    <w:txbxContent>
                      <w:p w14:paraId="4A36886F" w14:textId="77777777" w:rsidR="00801514" w:rsidRPr="0089270E" w:rsidRDefault="00801514" w:rsidP="00801514">
                        <w:pPr>
                          <w:pStyle w:val="NormalWeb"/>
                          <w:spacing w:before="0" w:beforeAutospacing="0" w:after="0" w:afterAutospacing="0"/>
                          <w:rPr>
                            <w:sz w:val="24"/>
                            <w:szCs w:val="24"/>
                          </w:rPr>
                        </w:pPr>
                        <w:r w:rsidRPr="0089270E">
                          <w:rPr>
                            <w:rFonts w:asciiTheme="minorHAnsi" w:hAnsi="Cambria" w:cstheme="minorBidi"/>
                            <w:color w:val="000000" w:themeColor="text1"/>
                            <w:kern w:val="24"/>
                            <w:sz w:val="24"/>
                            <w:szCs w:val="24"/>
                          </w:rPr>
                          <w:t>Add-on scenario &amp; organics bans</w:t>
                        </w:r>
                      </w:p>
                    </w:txbxContent>
                  </v:textbox>
                </v:shape>
                <w10:anchorlock/>
              </v:group>
            </w:pict>
          </mc:Fallback>
        </mc:AlternateContent>
      </w:r>
    </w:p>
    <w:p w14:paraId="7B9A745D" w14:textId="0BA604BE" w:rsidR="0077036F" w:rsidRDefault="00043F37" w:rsidP="00043F37">
      <w:pPr>
        <w:pStyle w:val="Caption"/>
        <w:jc w:val="center"/>
        <w:rPr>
          <w:noProof/>
        </w:rPr>
      </w:pPr>
      <w:r>
        <w:t xml:space="preserve">Figure </w:t>
      </w:r>
      <w:r w:rsidR="0072558B">
        <w:t>6</w:t>
      </w:r>
      <w:r w:rsidR="00B44D1A">
        <w:rPr>
          <w:noProof/>
        </w:rPr>
        <w:t>: National f</w:t>
      </w:r>
      <w:r w:rsidR="002E5E14">
        <w:rPr>
          <w:noProof/>
        </w:rPr>
        <w:t>o</w:t>
      </w:r>
      <w:r w:rsidR="005553AF">
        <w:rPr>
          <w:noProof/>
        </w:rPr>
        <w:t>od waste supply curve</w:t>
      </w:r>
      <w:r w:rsidR="002E5E14">
        <w:rPr>
          <w:noProof/>
        </w:rPr>
        <w:t>.</w:t>
      </w:r>
    </w:p>
    <w:p w14:paraId="124C2010" w14:textId="19484BB3" w:rsidR="004E5953" w:rsidRDefault="009E68D1" w:rsidP="00ED3E83">
      <w:r>
        <w:t xml:space="preserve">If a state where the cost is being computed has implemented an organic waste ban, the sorting cost </w:t>
      </w:r>
      <w:r w:rsidR="00CF2890">
        <w:t>wa</w:t>
      </w:r>
      <w:r>
        <w:t>s set to equal zero</w:t>
      </w:r>
      <w:r w:rsidR="004101AC">
        <w:t>, and the cost of food waste was assumed to be the avoided (negative) cost of the landfill tipping fee</w:t>
      </w:r>
      <w:r w:rsidR="00C43466">
        <w:t xml:space="preserve"> less a depackaging and slurry creation cost</w:t>
      </w:r>
      <w:r>
        <w:t>. These states</w:t>
      </w:r>
      <w:r w:rsidR="00CF2890">
        <w:t xml:space="preserve"> immediately</w:t>
      </w:r>
      <w:r>
        <w:t xml:space="preserve"> f</w:t>
      </w:r>
      <w:r w:rsidR="00CF2890">
        <w:t>ell</w:t>
      </w:r>
      <w:r>
        <w:t xml:space="preserve"> under the negative cost </w:t>
      </w:r>
      <w:r w:rsidR="009838F0">
        <w:t>section of the curve</w:t>
      </w:r>
      <w:r>
        <w:t xml:space="preserve"> since the avoided landfill tipping fee is greater than the additional processing costs.</w:t>
      </w:r>
      <w:r w:rsidR="00497AF8">
        <w:t xml:space="preserve"> This means that a portion of each curve is always mapped as negative, as states with organic waste bans had food waste modeled at negative costs.</w:t>
      </w:r>
      <w:r>
        <w:t xml:space="preserve"> </w:t>
      </w:r>
    </w:p>
    <w:p w14:paraId="13B4CBBC" w14:textId="058CDFA8" w:rsidR="009E68D1" w:rsidRDefault="009E68D1" w:rsidP="00ED3E83">
      <w:r>
        <w:t>Areas with extremely high tipping fees (greater than costs for sorting</w:t>
      </w:r>
      <w:r w:rsidR="00BF7765">
        <w:t xml:space="preserve"> and depackaging</w:t>
      </w:r>
      <w:r>
        <w:t xml:space="preserve"> food waste)</w:t>
      </w:r>
      <w:r w:rsidR="009838F0">
        <w:t xml:space="preserve"> and existing waste infrastructure (add-on cost scenario)</w:t>
      </w:r>
      <w:r>
        <w:t xml:space="preserve"> can also </w:t>
      </w:r>
      <w:r w:rsidR="004E5953">
        <w:t>produce negative food waste costs</w:t>
      </w:r>
      <w:r>
        <w:t>.</w:t>
      </w:r>
      <w:r w:rsidR="00CF2890">
        <w:t xml:space="preserve"> This is the main driver behind the higher amount of food waste available at a negative cost</w:t>
      </w:r>
      <w:r w:rsidR="00BE1E0B">
        <w:t xml:space="preserve"> in counties with existing waste processing facilities</w:t>
      </w:r>
      <w:r w:rsidR="00B6195C">
        <w:t xml:space="preserve">, because the lower cost per ton of sorting food </w:t>
      </w:r>
      <w:r w:rsidR="00B6195C">
        <w:lastRenderedPageBreak/>
        <w:t>waste increases the chances that the landfill tipping fee will be greater than costs of additional processing</w:t>
      </w:r>
      <w:r w:rsidR="00BF7765">
        <w:t>.</w:t>
      </w:r>
    </w:p>
    <w:p w14:paraId="21879CBC" w14:textId="056B19A7" w:rsidR="008763DA" w:rsidRDefault="0066144D" w:rsidP="00ED3E83">
      <w:r>
        <w:t>Figure 6</w:t>
      </w:r>
      <w:r w:rsidR="00377264">
        <w:t xml:space="preserve"> shows a relatively low price for</w:t>
      </w:r>
      <w:r w:rsidR="00DF0B09">
        <w:t xml:space="preserve"> the majority of</w:t>
      </w:r>
      <w:r w:rsidR="00377264">
        <w:t xml:space="preserve"> food waste, </w:t>
      </w:r>
      <w:r w:rsidR="001959E4">
        <w:t>which increases</w:t>
      </w:r>
      <w:r w:rsidR="00377264">
        <w:t xml:space="preserve"> drastically in areas with low food waste production and no waste management infrastructure</w:t>
      </w:r>
      <w:r>
        <w:t>. Figure 7</w:t>
      </w:r>
      <w:r w:rsidR="00C80065">
        <w:t xml:space="preserve"> explores this difference further by mapping costs per wet ton for every county in the United States under the two</w:t>
      </w:r>
      <w:r w:rsidR="00BE362D">
        <w:t xml:space="preserve"> possible county</w:t>
      </w:r>
      <w:r w:rsidR="00C80065">
        <w:t xml:space="preserve"> scenarios. </w:t>
      </w:r>
    </w:p>
    <w:p w14:paraId="2CA4CF2D" w14:textId="0CA7434F" w:rsidR="00C80065" w:rsidRDefault="00244E6B" w:rsidP="00ED3E83">
      <w:r>
        <w:t>Costs for the a</w:t>
      </w:r>
      <w:r w:rsidR="00C80065">
        <w:t xml:space="preserve">dd-on </w:t>
      </w:r>
      <w:r>
        <w:t>cost s</w:t>
      </w:r>
      <w:r w:rsidR="00C80065">
        <w:t xml:space="preserve">cenario center around zero, </w:t>
      </w:r>
      <w:r w:rsidR="00406DBC">
        <w:t>while t</w:t>
      </w:r>
      <w:r w:rsidR="00C80065">
        <w:t>he capital cost scenario produces costs per ton that are</w:t>
      </w:r>
      <w:r w:rsidR="0066144D">
        <w:t xml:space="preserve"> higher</w:t>
      </w:r>
      <w:r w:rsidR="00C80065">
        <w:t xml:space="preserve"> and exhibit a wider distribution. </w:t>
      </w:r>
      <w:r w:rsidR="00BF7765">
        <w:t xml:space="preserve">This difference in cost is the primary driver behind the different supply curves presented above. </w:t>
      </w:r>
    </w:p>
    <w:p w14:paraId="01DA1D2F" w14:textId="03A28A68" w:rsidR="00C80065" w:rsidRDefault="003B603B" w:rsidP="00C80065">
      <w:pPr>
        <w:keepNext/>
        <w:jc w:val="center"/>
      </w:pPr>
      <w:r>
        <w:rPr>
          <w:noProof/>
        </w:rPr>
        <w:drawing>
          <wp:inline distT="0" distB="0" distL="0" distR="0" wp14:anchorId="0DA474ED" wp14:editId="37094E32">
            <wp:extent cx="5468112" cy="398678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RF_Hybrid.png"/>
                    <pic:cNvPicPr/>
                  </pic:nvPicPr>
                  <pic:blipFill>
                    <a:blip r:embed="rId17">
                      <a:extLst>
                        <a:ext uri="{28A0092B-C50C-407E-A947-70E740481C1C}">
                          <a14:useLocalDpi xmlns:a14="http://schemas.microsoft.com/office/drawing/2010/main" val="0"/>
                        </a:ext>
                      </a:extLst>
                    </a:blip>
                    <a:stretch>
                      <a:fillRect/>
                    </a:stretch>
                  </pic:blipFill>
                  <pic:spPr>
                    <a:xfrm>
                      <a:off x="0" y="0"/>
                      <a:ext cx="5468112" cy="3986784"/>
                    </a:xfrm>
                    <a:prstGeom prst="rect">
                      <a:avLst/>
                    </a:prstGeom>
                  </pic:spPr>
                </pic:pic>
              </a:graphicData>
            </a:graphic>
          </wp:inline>
        </w:drawing>
      </w:r>
    </w:p>
    <w:p w14:paraId="103F54F5" w14:textId="7B09B3EB" w:rsidR="00C80065" w:rsidRDefault="00C80065" w:rsidP="00C80065">
      <w:pPr>
        <w:pStyle w:val="Caption"/>
        <w:jc w:val="center"/>
      </w:pPr>
      <w:r>
        <w:t xml:space="preserve">Figure </w:t>
      </w:r>
      <w:r w:rsidR="0066144D">
        <w:t>7</w:t>
      </w:r>
      <w:r>
        <w:t>: Cost per wet ton distribution for food waste</w:t>
      </w:r>
      <w:bookmarkStart w:id="0" w:name="_GoBack"/>
      <w:bookmarkEnd w:id="0"/>
      <w:r>
        <w:t>.</w:t>
      </w:r>
    </w:p>
    <w:p w14:paraId="41197486" w14:textId="5A0897C2" w:rsidR="00FD7B49" w:rsidRDefault="00905E03" w:rsidP="00FD7B49">
      <w:pPr>
        <w:pStyle w:val="Heading1"/>
      </w:pPr>
      <w:r>
        <w:t>6</w:t>
      </w:r>
      <w:r w:rsidR="00FD7B49">
        <w:t xml:space="preserve">. </w:t>
      </w:r>
      <w:r w:rsidR="00556589">
        <w:t>State Supply Curves</w:t>
      </w:r>
    </w:p>
    <w:p w14:paraId="77DD4CEF" w14:textId="6D390E11" w:rsidR="008A60CA" w:rsidRDefault="008A60CA" w:rsidP="008A60CA">
      <w:r>
        <w:t>Since the food waste economic model was built to operate at a county level,</w:t>
      </w:r>
      <w:r w:rsidR="0098280B">
        <w:t xml:space="preserve"> resul</w:t>
      </w:r>
      <w:r w:rsidR="00387296">
        <w:t>ts can be aggregated</w:t>
      </w:r>
      <w:r w:rsidR="009A4377">
        <w:t xml:space="preserve"> in</w:t>
      </w:r>
      <w:r w:rsidR="00387296">
        <w:t>t</w:t>
      </w:r>
      <w:r w:rsidR="009A4377">
        <w:t>o</w:t>
      </w:r>
      <w:r w:rsidR="00387296">
        <w:t xml:space="preserve"> either</w:t>
      </w:r>
      <w:r w:rsidR="0098280B">
        <w:t xml:space="preserve"> s</w:t>
      </w:r>
      <w:r w:rsidR="008B5868">
        <w:t>tate or national</w:t>
      </w:r>
      <w:r w:rsidR="009A4377">
        <w:t xml:space="preserve"> supply curves</w:t>
      </w:r>
      <w:r w:rsidR="008B5868">
        <w:t>. Figure 8</w:t>
      </w:r>
      <w:r w:rsidR="0098280B">
        <w:t xml:space="preserve"> shows a cluster of supp</w:t>
      </w:r>
      <w:r w:rsidR="008B5868">
        <w:t>ly curves for all 50 U</w:t>
      </w:r>
      <w:r w:rsidR="00F50139">
        <w:t>.</w:t>
      </w:r>
      <w:r w:rsidR="008B5868">
        <w:t>S</w:t>
      </w:r>
      <w:r w:rsidR="00F50139">
        <w:t>.</w:t>
      </w:r>
      <w:r w:rsidR="008B5868">
        <w:t xml:space="preserve"> states. As seen in the national supply curves in Figure 6, </w:t>
      </w:r>
      <w:r w:rsidR="00100933">
        <w:t xml:space="preserve">portions of the supply curve put food waste at a negative cost and others at a positive cost. </w:t>
      </w:r>
      <w:r w:rsidR="00304633">
        <w:t xml:space="preserve">The add-on cost </w:t>
      </w:r>
      <w:r w:rsidR="00A00D9D">
        <w:t>scenario produces more state supply curves with negative cost feedstocks, as expected with the lower cost per ton</w:t>
      </w:r>
      <w:r w:rsidR="008210F7">
        <w:t xml:space="preserve"> of sorting</w:t>
      </w:r>
      <w:r w:rsidR="00A00D9D">
        <w:t xml:space="preserve">. </w:t>
      </w:r>
    </w:p>
    <w:p w14:paraId="02335AE9" w14:textId="02897920" w:rsidR="003243F3" w:rsidRDefault="008976F0" w:rsidP="00D53EA7">
      <w:pPr>
        <w:jc w:val="center"/>
      </w:pPr>
      <w:r>
        <w:rPr>
          <w:noProof/>
        </w:rPr>
        <w:lastRenderedPageBreak/>
        <w:drawing>
          <wp:inline distT="0" distB="0" distL="0" distR="0" wp14:anchorId="6EF8645D" wp14:editId="10422154">
            <wp:extent cx="5340096" cy="401421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RF_Hybrid.png"/>
                    <pic:cNvPicPr/>
                  </pic:nvPicPr>
                  <pic:blipFill>
                    <a:blip r:embed="rId18">
                      <a:extLst>
                        <a:ext uri="{28A0092B-C50C-407E-A947-70E740481C1C}">
                          <a14:useLocalDpi xmlns:a14="http://schemas.microsoft.com/office/drawing/2010/main" val="0"/>
                        </a:ext>
                      </a:extLst>
                    </a:blip>
                    <a:stretch>
                      <a:fillRect/>
                    </a:stretch>
                  </pic:blipFill>
                  <pic:spPr>
                    <a:xfrm>
                      <a:off x="0" y="0"/>
                      <a:ext cx="5340096" cy="4014216"/>
                    </a:xfrm>
                    <a:prstGeom prst="rect">
                      <a:avLst/>
                    </a:prstGeom>
                  </pic:spPr>
                </pic:pic>
              </a:graphicData>
            </a:graphic>
          </wp:inline>
        </w:drawing>
      </w:r>
    </w:p>
    <w:p w14:paraId="1F6FB64D" w14:textId="29D2F94A" w:rsidR="0098280B" w:rsidRDefault="0098280B" w:rsidP="00D53EA7">
      <w:pPr>
        <w:pStyle w:val="Caption"/>
        <w:jc w:val="center"/>
      </w:pPr>
      <w:r>
        <w:t xml:space="preserve">Figure </w:t>
      </w:r>
      <w:r w:rsidR="008B5868">
        <w:t>8</w:t>
      </w:r>
      <w:r>
        <w:t>: Food waste supply curves for all 50 US states</w:t>
      </w:r>
    </w:p>
    <w:p w14:paraId="617A65B9" w14:textId="43FF9BB7" w:rsidR="00EF59E5" w:rsidRDefault="00EF59E5" w:rsidP="00EF59E5">
      <w:pPr>
        <w:pStyle w:val="Heading1"/>
      </w:pPr>
      <w:r>
        <w:t>7. Future Work</w:t>
      </w:r>
    </w:p>
    <w:p w14:paraId="19953A43" w14:textId="667B953F" w:rsidR="00B45D4B" w:rsidRDefault="00EF59E5" w:rsidP="004F4611">
      <w:r>
        <w:t xml:space="preserve">Future work </w:t>
      </w:r>
      <w:r w:rsidR="00A9279A">
        <w:t>will</w:t>
      </w:r>
      <w:r>
        <w:t xml:space="preserve"> characterize the available MSW processing infrastructure across the country, and how food waste sorting facilities affect the economics of these sites. </w:t>
      </w:r>
      <w:r w:rsidR="00704076">
        <w:t>Variations between sites with respect to equipment and degree of</w:t>
      </w:r>
      <w:r w:rsidR="00965ABE">
        <w:t xml:space="preserve"> sorting</w:t>
      </w:r>
      <w:r w:rsidR="00704076">
        <w:t xml:space="preserve"> automation are expected, and a conceptual framework for food waste sorting will be developed to </w:t>
      </w:r>
      <w:r w:rsidR="00987A61">
        <w:t>account for</w:t>
      </w:r>
      <w:r w:rsidR="00704076">
        <w:t xml:space="preserve"> these variations. </w:t>
      </w:r>
      <w:r w:rsidR="00987A61">
        <w:t>Accurately understanding what level of capital investment is necessary to sort and process food waste for use as a</w:t>
      </w:r>
      <w:r w:rsidR="00A9279A">
        <w:t xml:space="preserve"> WTE</w:t>
      </w:r>
      <w:r w:rsidR="00987A61">
        <w:t xml:space="preserve"> feedstock directly relates to the economic viability of its potential</w:t>
      </w:r>
      <w:r w:rsidR="00724F3B">
        <w:t xml:space="preserve"> use in the WTE industry</w:t>
      </w:r>
      <w:r w:rsidR="00987A61">
        <w:t xml:space="preserve">. </w:t>
      </w:r>
    </w:p>
    <w:p w14:paraId="36BBF674" w14:textId="15DBC275" w:rsidR="00714C40" w:rsidRPr="00714C40" w:rsidRDefault="00901199" w:rsidP="00D900C7">
      <w:pPr>
        <w:pStyle w:val="Heading1"/>
      </w:pPr>
      <w:r>
        <w:br w:type="column"/>
      </w:r>
      <w:r w:rsidR="00EF59E5">
        <w:lastRenderedPageBreak/>
        <w:t>8</w:t>
      </w:r>
      <w:r>
        <w:t>. References</w:t>
      </w:r>
    </w:p>
    <w:p w14:paraId="6B36BE12" w14:textId="030DEB03" w:rsidR="00607254" w:rsidRPr="00607254" w:rsidRDefault="00924626" w:rsidP="00607254">
      <w:pPr>
        <w:widowControl w:val="0"/>
        <w:autoSpaceDE w:val="0"/>
        <w:autoSpaceDN w:val="0"/>
        <w:adjustRightInd w:val="0"/>
        <w:spacing w:line="240" w:lineRule="auto"/>
        <w:ind w:left="640" w:hanging="640"/>
        <w:rPr>
          <w:rFonts w:ascii="Cambria" w:eastAsia="Times New Roman" w:hAnsi="Cambria" w:cs="Times New Roman"/>
          <w:noProof/>
        </w:rPr>
      </w:pPr>
      <w:r>
        <w:fldChar w:fldCharType="begin" w:fldLock="1"/>
      </w:r>
      <w:r>
        <w:instrText xml:space="preserve">ADDIN Mendeley Bibliography CSL_BIBLIOGRAPHY </w:instrText>
      </w:r>
      <w:r>
        <w:fldChar w:fldCharType="separate"/>
      </w:r>
      <w:r w:rsidR="00607254" w:rsidRPr="00607254">
        <w:rPr>
          <w:rFonts w:ascii="Cambria" w:eastAsia="Times New Roman" w:hAnsi="Cambria" w:cs="Times New Roman"/>
          <w:noProof/>
        </w:rPr>
        <w:t>[1]</w:t>
      </w:r>
      <w:r w:rsidR="00607254" w:rsidRPr="00607254">
        <w:rPr>
          <w:rFonts w:ascii="Cambria" w:eastAsia="Times New Roman" w:hAnsi="Cambria" w:cs="Times New Roman"/>
          <w:noProof/>
        </w:rPr>
        <w:tab/>
        <w:t>A. Milbrandt, T. Seiple, D. Heimiller, R. Skaggs, and A. Coleman, “Wet Waste-to-Energy Resource Assessment (Pending Publication).”</w:t>
      </w:r>
    </w:p>
    <w:p w14:paraId="2E26B7D8" w14:textId="77777777" w:rsidR="00607254" w:rsidRPr="00607254" w:rsidRDefault="00607254" w:rsidP="00607254">
      <w:pPr>
        <w:widowControl w:val="0"/>
        <w:autoSpaceDE w:val="0"/>
        <w:autoSpaceDN w:val="0"/>
        <w:adjustRightInd w:val="0"/>
        <w:spacing w:line="240" w:lineRule="auto"/>
        <w:ind w:left="640" w:hanging="640"/>
        <w:rPr>
          <w:rFonts w:ascii="Cambria" w:eastAsia="Times New Roman" w:hAnsi="Cambria" w:cs="Times New Roman"/>
          <w:noProof/>
        </w:rPr>
      </w:pPr>
      <w:r w:rsidRPr="00607254">
        <w:rPr>
          <w:rFonts w:ascii="Cambria" w:eastAsia="Times New Roman" w:hAnsi="Cambria" w:cs="Times New Roman"/>
          <w:noProof/>
        </w:rPr>
        <w:t>[2]</w:t>
      </w:r>
      <w:r w:rsidRPr="00607254">
        <w:rPr>
          <w:rFonts w:ascii="Cambria" w:eastAsia="Times New Roman" w:hAnsi="Cambria" w:cs="Times New Roman"/>
          <w:noProof/>
        </w:rPr>
        <w:tab/>
        <w:t>A. Badgett and A. Milbrandt, “Policy Analysis of Wet Waste-to-Energy Feedstocks (In progress),” National Renewable Energy Laboratory.</w:t>
      </w:r>
    </w:p>
    <w:p w14:paraId="1E67A453" w14:textId="77777777" w:rsidR="00607254" w:rsidRPr="00607254" w:rsidRDefault="00607254" w:rsidP="00607254">
      <w:pPr>
        <w:widowControl w:val="0"/>
        <w:autoSpaceDE w:val="0"/>
        <w:autoSpaceDN w:val="0"/>
        <w:adjustRightInd w:val="0"/>
        <w:spacing w:line="240" w:lineRule="auto"/>
        <w:ind w:left="640" w:hanging="640"/>
        <w:rPr>
          <w:rFonts w:ascii="Cambria" w:eastAsia="Times New Roman" w:hAnsi="Cambria" w:cs="Times New Roman"/>
          <w:noProof/>
        </w:rPr>
      </w:pPr>
      <w:r w:rsidRPr="00607254">
        <w:rPr>
          <w:rFonts w:ascii="Cambria" w:eastAsia="Times New Roman" w:hAnsi="Cambria" w:cs="Times New Roman"/>
          <w:noProof/>
        </w:rPr>
        <w:t>[3]</w:t>
      </w:r>
      <w:r w:rsidRPr="00607254">
        <w:rPr>
          <w:rFonts w:ascii="Cambria" w:eastAsia="Times New Roman" w:hAnsi="Cambria" w:cs="Times New Roman"/>
          <w:noProof/>
        </w:rPr>
        <w:tab/>
        <w:t xml:space="preserve">P. Pressley, J. Levis, A. Damgaard, M. A. Barlaz, and J. F. DeCarolis, “Analysis of Material Recovery Facilities for Use in Life-Cycle Assessment,” </w:t>
      </w:r>
      <w:r w:rsidRPr="00607254">
        <w:rPr>
          <w:rFonts w:ascii="Cambria" w:eastAsia="Times New Roman" w:hAnsi="Cambria" w:cs="Times New Roman"/>
          <w:i/>
          <w:iCs/>
          <w:noProof/>
        </w:rPr>
        <w:t>Waste Manag.</w:t>
      </w:r>
      <w:r w:rsidRPr="00607254">
        <w:rPr>
          <w:rFonts w:ascii="Cambria" w:eastAsia="Times New Roman" w:hAnsi="Cambria" w:cs="Times New Roman"/>
          <w:noProof/>
        </w:rPr>
        <w:t>, vol. 35, pp. 307–317, 2015.</w:t>
      </w:r>
    </w:p>
    <w:p w14:paraId="0917C93D" w14:textId="77777777" w:rsidR="00607254" w:rsidRPr="00607254" w:rsidRDefault="00607254" w:rsidP="00607254">
      <w:pPr>
        <w:widowControl w:val="0"/>
        <w:autoSpaceDE w:val="0"/>
        <w:autoSpaceDN w:val="0"/>
        <w:adjustRightInd w:val="0"/>
        <w:spacing w:line="240" w:lineRule="auto"/>
        <w:ind w:left="640" w:hanging="640"/>
        <w:rPr>
          <w:rFonts w:ascii="Cambria" w:eastAsia="Times New Roman" w:hAnsi="Cambria" w:cs="Times New Roman"/>
          <w:noProof/>
        </w:rPr>
      </w:pPr>
      <w:r w:rsidRPr="00607254">
        <w:rPr>
          <w:rFonts w:ascii="Cambria" w:eastAsia="Times New Roman" w:hAnsi="Cambria" w:cs="Times New Roman"/>
          <w:noProof/>
        </w:rPr>
        <w:t>[4]</w:t>
      </w:r>
      <w:r w:rsidRPr="00607254">
        <w:rPr>
          <w:rFonts w:ascii="Cambria" w:eastAsia="Times New Roman" w:hAnsi="Cambria" w:cs="Times New Roman"/>
          <w:noProof/>
        </w:rPr>
        <w:tab/>
        <w:t>A. R. Combs, “Life Cycle Analysis of Recycling Facilities in a Carbon Constrained World,” North Carolina State University, 2012.</w:t>
      </w:r>
    </w:p>
    <w:p w14:paraId="708FEEC4" w14:textId="77777777" w:rsidR="00607254" w:rsidRPr="00607254" w:rsidRDefault="00607254" w:rsidP="00607254">
      <w:pPr>
        <w:widowControl w:val="0"/>
        <w:autoSpaceDE w:val="0"/>
        <w:autoSpaceDN w:val="0"/>
        <w:adjustRightInd w:val="0"/>
        <w:spacing w:line="240" w:lineRule="auto"/>
        <w:ind w:left="640" w:hanging="640"/>
        <w:rPr>
          <w:rFonts w:ascii="Cambria" w:eastAsia="Times New Roman" w:hAnsi="Cambria" w:cs="Times New Roman"/>
          <w:noProof/>
        </w:rPr>
      </w:pPr>
      <w:r w:rsidRPr="00607254">
        <w:rPr>
          <w:rFonts w:ascii="Cambria" w:eastAsia="Times New Roman" w:hAnsi="Cambria" w:cs="Times New Roman"/>
          <w:noProof/>
        </w:rPr>
        <w:t>[5]</w:t>
      </w:r>
      <w:r w:rsidRPr="00607254">
        <w:rPr>
          <w:rFonts w:ascii="Cambria" w:eastAsia="Times New Roman" w:hAnsi="Cambria" w:cs="Times New Roman"/>
          <w:noProof/>
        </w:rPr>
        <w:tab/>
        <w:t>W. B. Journal, “Directory of Waste Processing &amp; Disposal Sites,” Waste Business Journal, 2016.</w:t>
      </w:r>
    </w:p>
    <w:p w14:paraId="5CC7CB97" w14:textId="77777777" w:rsidR="00607254" w:rsidRPr="00607254" w:rsidRDefault="00607254" w:rsidP="00607254">
      <w:pPr>
        <w:widowControl w:val="0"/>
        <w:autoSpaceDE w:val="0"/>
        <w:autoSpaceDN w:val="0"/>
        <w:adjustRightInd w:val="0"/>
        <w:spacing w:line="240" w:lineRule="auto"/>
        <w:ind w:left="640" w:hanging="640"/>
        <w:rPr>
          <w:rFonts w:ascii="Cambria" w:eastAsia="Times New Roman" w:hAnsi="Cambria" w:cs="Times New Roman"/>
          <w:noProof/>
        </w:rPr>
      </w:pPr>
      <w:r w:rsidRPr="00607254">
        <w:rPr>
          <w:rFonts w:ascii="Cambria" w:eastAsia="Times New Roman" w:hAnsi="Cambria" w:cs="Times New Roman"/>
          <w:noProof/>
        </w:rPr>
        <w:t>[6]</w:t>
      </w:r>
      <w:r w:rsidRPr="00607254">
        <w:rPr>
          <w:rFonts w:ascii="Cambria" w:eastAsia="Times New Roman" w:hAnsi="Cambria" w:cs="Times New Roman"/>
          <w:noProof/>
        </w:rPr>
        <w:tab/>
        <w:t>BLS, “Occupation: Refuse and Recyclable Material Collectors.” United States Bureau of Labor Statistics, 2016.</w:t>
      </w:r>
    </w:p>
    <w:p w14:paraId="77DA3964" w14:textId="77777777" w:rsidR="00607254" w:rsidRPr="00607254" w:rsidRDefault="00607254" w:rsidP="00607254">
      <w:pPr>
        <w:widowControl w:val="0"/>
        <w:autoSpaceDE w:val="0"/>
        <w:autoSpaceDN w:val="0"/>
        <w:adjustRightInd w:val="0"/>
        <w:spacing w:line="240" w:lineRule="auto"/>
        <w:ind w:left="640" w:hanging="640"/>
        <w:rPr>
          <w:rFonts w:ascii="Cambria" w:eastAsia="Times New Roman" w:hAnsi="Cambria" w:cs="Times New Roman"/>
          <w:noProof/>
        </w:rPr>
      </w:pPr>
      <w:r w:rsidRPr="00607254">
        <w:rPr>
          <w:rFonts w:ascii="Cambria" w:eastAsia="Times New Roman" w:hAnsi="Cambria" w:cs="Times New Roman"/>
          <w:noProof/>
        </w:rPr>
        <w:t>[7]</w:t>
      </w:r>
      <w:r w:rsidRPr="00607254">
        <w:rPr>
          <w:rFonts w:ascii="Cambria" w:eastAsia="Times New Roman" w:hAnsi="Cambria" w:cs="Times New Roman"/>
          <w:noProof/>
        </w:rPr>
        <w:tab/>
        <w:t>EIA, “Gasoline and Diesel Fuel Update.” United States Energy Information Administration.</w:t>
      </w:r>
    </w:p>
    <w:p w14:paraId="09D8B3DB" w14:textId="77777777" w:rsidR="00607254" w:rsidRPr="00607254" w:rsidRDefault="00607254" w:rsidP="00607254">
      <w:pPr>
        <w:widowControl w:val="0"/>
        <w:autoSpaceDE w:val="0"/>
        <w:autoSpaceDN w:val="0"/>
        <w:adjustRightInd w:val="0"/>
        <w:spacing w:line="240" w:lineRule="auto"/>
        <w:ind w:left="640" w:hanging="640"/>
        <w:rPr>
          <w:rFonts w:ascii="Cambria" w:eastAsia="Times New Roman" w:hAnsi="Cambria" w:cs="Times New Roman"/>
          <w:noProof/>
        </w:rPr>
      </w:pPr>
      <w:r w:rsidRPr="00607254">
        <w:rPr>
          <w:rFonts w:ascii="Cambria" w:eastAsia="Times New Roman" w:hAnsi="Cambria" w:cs="Times New Roman"/>
          <w:noProof/>
        </w:rPr>
        <w:t>[8]</w:t>
      </w:r>
      <w:r w:rsidRPr="00607254">
        <w:rPr>
          <w:rFonts w:ascii="Cambria" w:eastAsia="Times New Roman" w:hAnsi="Cambria" w:cs="Times New Roman"/>
          <w:noProof/>
        </w:rPr>
        <w:tab/>
        <w:t>EIA, “Average Price of Electricity to Ultimate Customers by End-Use Sector.” United States Energy Information Administration.</w:t>
      </w:r>
    </w:p>
    <w:p w14:paraId="59789C38" w14:textId="77777777" w:rsidR="00607254" w:rsidRPr="00607254" w:rsidRDefault="00607254" w:rsidP="00607254">
      <w:pPr>
        <w:widowControl w:val="0"/>
        <w:autoSpaceDE w:val="0"/>
        <w:autoSpaceDN w:val="0"/>
        <w:adjustRightInd w:val="0"/>
        <w:spacing w:line="240" w:lineRule="auto"/>
        <w:ind w:left="640" w:hanging="640"/>
        <w:rPr>
          <w:rFonts w:ascii="Cambria" w:hAnsi="Cambria"/>
          <w:noProof/>
        </w:rPr>
      </w:pPr>
      <w:r w:rsidRPr="00607254">
        <w:rPr>
          <w:rFonts w:ascii="Cambria" w:eastAsia="Times New Roman" w:hAnsi="Cambria" w:cs="Times New Roman"/>
          <w:noProof/>
        </w:rPr>
        <w:t>[9]</w:t>
      </w:r>
      <w:r w:rsidRPr="00607254">
        <w:rPr>
          <w:rFonts w:ascii="Cambria" w:eastAsia="Times New Roman" w:hAnsi="Cambria" w:cs="Times New Roman"/>
          <w:noProof/>
        </w:rPr>
        <w:tab/>
        <w:t>BLS, “Summary of Food De-Packaging Technologies,” Recycling Works Massachusetts, 2014.</w:t>
      </w:r>
    </w:p>
    <w:p w14:paraId="79E407E7" w14:textId="5F96C08E" w:rsidR="00901199" w:rsidRPr="00901199" w:rsidRDefault="00924626" w:rsidP="00607254">
      <w:pPr>
        <w:widowControl w:val="0"/>
        <w:autoSpaceDE w:val="0"/>
        <w:autoSpaceDN w:val="0"/>
        <w:adjustRightInd w:val="0"/>
        <w:spacing w:line="240" w:lineRule="auto"/>
        <w:ind w:left="640" w:hanging="640"/>
      </w:pPr>
      <w:r>
        <w:fldChar w:fldCharType="end"/>
      </w:r>
    </w:p>
    <w:sectPr w:rsidR="00901199" w:rsidRPr="00901199">
      <w:head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D8A10A" w14:textId="77777777" w:rsidR="00A341B2" w:rsidRDefault="00A341B2" w:rsidP="00895F4B">
      <w:pPr>
        <w:spacing w:after="0" w:line="240" w:lineRule="auto"/>
      </w:pPr>
      <w:r>
        <w:separator/>
      </w:r>
    </w:p>
  </w:endnote>
  <w:endnote w:type="continuationSeparator" w:id="0">
    <w:p w14:paraId="2D407989" w14:textId="77777777" w:rsidR="00A341B2" w:rsidRDefault="00A341B2" w:rsidP="00895F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Times">
    <w:panose1 w:val="02000500000000000000"/>
    <w:charset w:val="00"/>
    <w:family w:val="roman"/>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2A6253" w14:textId="77777777" w:rsidR="00A341B2" w:rsidRDefault="00A341B2" w:rsidP="00895F4B">
      <w:pPr>
        <w:spacing w:after="0" w:line="240" w:lineRule="auto"/>
      </w:pPr>
      <w:r>
        <w:separator/>
      </w:r>
    </w:p>
  </w:footnote>
  <w:footnote w:type="continuationSeparator" w:id="0">
    <w:p w14:paraId="10D7A9A6" w14:textId="77777777" w:rsidR="00A341B2" w:rsidRDefault="00A341B2" w:rsidP="00895F4B">
      <w:pPr>
        <w:spacing w:after="0" w:line="240" w:lineRule="auto"/>
      </w:pPr>
      <w:r>
        <w:continuationSeparator/>
      </w:r>
    </w:p>
  </w:footnote>
  <w:footnote w:id="1">
    <w:p w14:paraId="2AC486A3" w14:textId="27833BD7" w:rsidR="00AA77CC" w:rsidRDefault="00AA77CC">
      <w:pPr>
        <w:pStyle w:val="FootnoteText"/>
      </w:pPr>
      <w:r w:rsidRPr="00EE6683">
        <w:rPr>
          <w:rStyle w:val="FootnoteReference"/>
          <w:sz w:val="18"/>
        </w:rPr>
        <w:footnoteRef/>
      </w:r>
      <w:r w:rsidRPr="00EE6683">
        <w:rPr>
          <w:sz w:val="18"/>
        </w:rPr>
        <w:t xml:space="preserve"> We have reached this conclusion through conversations with food waste industry experts, however no published literature exists to confirm this statement.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B6DE07" w14:textId="77777777" w:rsidR="00381EF1" w:rsidRDefault="00381EF1" w:rsidP="00895F4B">
    <w:pPr>
      <w:pStyle w:val="Header"/>
      <w:rPr>
        <w:b/>
        <w:color w:val="FF0000"/>
        <w:sz w:val="28"/>
        <w:szCs w:val="28"/>
      </w:rPr>
    </w:pPr>
    <w:r>
      <w:rPr>
        <w:b/>
        <w:color w:val="FF0000"/>
        <w:sz w:val="28"/>
        <w:szCs w:val="28"/>
      </w:rPr>
      <w:t xml:space="preserve">NREL </w:t>
    </w:r>
    <w:r>
      <w:rPr>
        <w:b/>
        <w:color w:val="FF0000"/>
        <w:sz w:val="28"/>
        <w:szCs w:val="28"/>
      </w:rPr>
      <w:tab/>
    </w:r>
    <w:r>
      <w:rPr>
        <w:b/>
        <w:color w:val="FF0000"/>
        <w:sz w:val="28"/>
        <w:szCs w:val="28"/>
      </w:rPr>
      <w:tab/>
      <w:t xml:space="preserve">   </w:t>
    </w:r>
    <w:r w:rsidRPr="00CD3385">
      <w:rPr>
        <w:b/>
        <w:color w:val="FF0000"/>
        <w:sz w:val="28"/>
        <w:szCs w:val="28"/>
      </w:rPr>
      <w:t>DO NOT CITE OR DISTRIBUTE</w:t>
    </w:r>
  </w:p>
  <w:p w14:paraId="1170AC4E" w14:textId="6F3A325D" w:rsidR="00381EF1" w:rsidRPr="00B24B3B" w:rsidRDefault="008277A9" w:rsidP="00895F4B">
    <w:pPr>
      <w:pStyle w:val="Header"/>
      <w:rPr>
        <w:b/>
        <w:color w:val="FF0000"/>
        <w:sz w:val="28"/>
        <w:szCs w:val="28"/>
      </w:rPr>
    </w:pPr>
    <w:r>
      <w:rPr>
        <w:b/>
        <w:color w:val="FF0000"/>
        <w:sz w:val="28"/>
        <w:szCs w:val="28"/>
      </w:rPr>
      <w:t>10/</w:t>
    </w:r>
    <w:r w:rsidR="000E2DEB">
      <w:rPr>
        <w:b/>
        <w:color w:val="FF0000"/>
        <w:sz w:val="28"/>
        <w:szCs w:val="28"/>
      </w:rPr>
      <w:t>24</w:t>
    </w:r>
    <w:r w:rsidR="00381EF1">
      <w:rPr>
        <w:b/>
        <w:color w:val="FF0000"/>
        <w:sz w:val="28"/>
        <w:szCs w:val="28"/>
      </w:rPr>
      <w:t>/2017</w:t>
    </w:r>
  </w:p>
  <w:p w14:paraId="03A0BD13" w14:textId="77777777" w:rsidR="00381EF1" w:rsidRDefault="00381EF1">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ED0B3E"/>
    <w:multiLevelType w:val="hybridMultilevel"/>
    <w:tmpl w:val="EF260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93257C"/>
    <w:multiLevelType w:val="hybridMultilevel"/>
    <w:tmpl w:val="65501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D2C5AF1"/>
    <w:multiLevelType w:val="hybridMultilevel"/>
    <w:tmpl w:val="370AC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237260"/>
    <w:multiLevelType w:val="hybridMultilevel"/>
    <w:tmpl w:val="16AC4E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A890525"/>
    <w:multiLevelType w:val="hybridMultilevel"/>
    <w:tmpl w:val="244A81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840D8"/>
    <w:multiLevelType w:val="hybridMultilevel"/>
    <w:tmpl w:val="D9C01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4CE50FF"/>
    <w:multiLevelType w:val="hybridMultilevel"/>
    <w:tmpl w:val="F7645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DC533E0"/>
    <w:multiLevelType w:val="hybridMultilevel"/>
    <w:tmpl w:val="CCCC5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3783764"/>
    <w:multiLevelType w:val="hybridMultilevel"/>
    <w:tmpl w:val="6BBC6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6B92584"/>
    <w:multiLevelType w:val="hybridMultilevel"/>
    <w:tmpl w:val="F118B4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73D5F0D"/>
    <w:multiLevelType w:val="hybridMultilevel"/>
    <w:tmpl w:val="8B48E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1896FAE"/>
    <w:multiLevelType w:val="hybridMultilevel"/>
    <w:tmpl w:val="85F6A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7193683D"/>
    <w:multiLevelType w:val="hybridMultilevel"/>
    <w:tmpl w:val="4E22F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46A5209"/>
    <w:multiLevelType w:val="hybridMultilevel"/>
    <w:tmpl w:val="DB1E9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49E175E"/>
    <w:multiLevelType w:val="hybridMultilevel"/>
    <w:tmpl w:val="F47E0854"/>
    <w:lvl w:ilvl="0" w:tplc="D9EA7AD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6"/>
  </w:num>
  <w:num w:numId="3">
    <w:abstractNumId w:val="3"/>
  </w:num>
  <w:num w:numId="4">
    <w:abstractNumId w:val="8"/>
  </w:num>
  <w:num w:numId="5">
    <w:abstractNumId w:val="2"/>
  </w:num>
  <w:num w:numId="6">
    <w:abstractNumId w:val="9"/>
  </w:num>
  <w:num w:numId="7">
    <w:abstractNumId w:val="11"/>
  </w:num>
  <w:num w:numId="8">
    <w:abstractNumId w:val="12"/>
  </w:num>
  <w:num w:numId="9">
    <w:abstractNumId w:val="1"/>
  </w:num>
  <w:num w:numId="10">
    <w:abstractNumId w:val="7"/>
  </w:num>
  <w:num w:numId="11">
    <w:abstractNumId w:val="13"/>
  </w:num>
  <w:num w:numId="12">
    <w:abstractNumId w:val="5"/>
  </w:num>
  <w:num w:numId="13">
    <w:abstractNumId w:val="0"/>
  </w:num>
  <w:num w:numId="14">
    <w:abstractNumId w:val="4"/>
  </w:num>
  <w:num w:numId="1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08E3"/>
    <w:rsid w:val="00004B1F"/>
    <w:rsid w:val="00021BC0"/>
    <w:rsid w:val="000238D9"/>
    <w:rsid w:val="000247A6"/>
    <w:rsid w:val="00027231"/>
    <w:rsid w:val="000319A2"/>
    <w:rsid w:val="00033E16"/>
    <w:rsid w:val="00037589"/>
    <w:rsid w:val="00043F37"/>
    <w:rsid w:val="00045022"/>
    <w:rsid w:val="00045056"/>
    <w:rsid w:val="00045898"/>
    <w:rsid w:val="0005418B"/>
    <w:rsid w:val="000603D5"/>
    <w:rsid w:val="000617D5"/>
    <w:rsid w:val="00065272"/>
    <w:rsid w:val="000664A4"/>
    <w:rsid w:val="000722A9"/>
    <w:rsid w:val="00085A22"/>
    <w:rsid w:val="000862DA"/>
    <w:rsid w:val="000927E3"/>
    <w:rsid w:val="00094C91"/>
    <w:rsid w:val="00095281"/>
    <w:rsid w:val="000A418A"/>
    <w:rsid w:val="000A72B7"/>
    <w:rsid w:val="000B0585"/>
    <w:rsid w:val="000B747C"/>
    <w:rsid w:val="000C072B"/>
    <w:rsid w:val="000C131F"/>
    <w:rsid w:val="000C289B"/>
    <w:rsid w:val="000E1FBC"/>
    <w:rsid w:val="000E2DEB"/>
    <w:rsid w:val="000E5AE6"/>
    <w:rsid w:val="000E63AC"/>
    <w:rsid w:val="000F09A5"/>
    <w:rsid w:val="000F126A"/>
    <w:rsid w:val="00100933"/>
    <w:rsid w:val="001026E8"/>
    <w:rsid w:val="00104327"/>
    <w:rsid w:val="00107AC7"/>
    <w:rsid w:val="00110429"/>
    <w:rsid w:val="0011709B"/>
    <w:rsid w:val="001215E9"/>
    <w:rsid w:val="00125118"/>
    <w:rsid w:val="00125CFE"/>
    <w:rsid w:val="0012787A"/>
    <w:rsid w:val="00131788"/>
    <w:rsid w:val="0014130F"/>
    <w:rsid w:val="0014339D"/>
    <w:rsid w:val="001448C4"/>
    <w:rsid w:val="001449C5"/>
    <w:rsid w:val="00144CBC"/>
    <w:rsid w:val="001552EB"/>
    <w:rsid w:val="00157D53"/>
    <w:rsid w:val="0016011D"/>
    <w:rsid w:val="0016139A"/>
    <w:rsid w:val="00170534"/>
    <w:rsid w:val="00171339"/>
    <w:rsid w:val="00171524"/>
    <w:rsid w:val="00171812"/>
    <w:rsid w:val="00171925"/>
    <w:rsid w:val="001776CC"/>
    <w:rsid w:val="001959E4"/>
    <w:rsid w:val="001A22F2"/>
    <w:rsid w:val="001A2AD8"/>
    <w:rsid w:val="001A333B"/>
    <w:rsid w:val="001B2DFC"/>
    <w:rsid w:val="001B3156"/>
    <w:rsid w:val="001B34C3"/>
    <w:rsid w:val="001B4BF4"/>
    <w:rsid w:val="001C55C9"/>
    <w:rsid w:val="001C61CD"/>
    <w:rsid w:val="001E2051"/>
    <w:rsid w:val="001F1C27"/>
    <w:rsid w:val="001F5AB1"/>
    <w:rsid w:val="001F6506"/>
    <w:rsid w:val="001F7656"/>
    <w:rsid w:val="002049FC"/>
    <w:rsid w:val="00227126"/>
    <w:rsid w:val="0022715D"/>
    <w:rsid w:val="00233AE3"/>
    <w:rsid w:val="00233E0E"/>
    <w:rsid w:val="00244E6B"/>
    <w:rsid w:val="00251BEB"/>
    <w:rsid w:val="002558F1"/>
    <w:rsid w:val="002578FF"/>
    <w:rsid w:val="00260A61"/>
    <w:rsid w:val="00263578"/>
    <w:rsid w:val="00271CF7"/>
    <w:rsid w:val="00272340"/>
    <w:rsid w:val="00275BB5"/>
    <w:rsid w:val="002813A9"/>
    <w:rsid w:val="00282B62"/>
    <w:rsid w:val="00282E14"/>
    <w:rsid w:val="002870FC"/>
    <w:rsid w:val="002871CF"/>
    <w:rsid w:val="002918A1"/>
    <w:rsid w:val="00295E97"/>
    <w:rsid w:val="002A12C4"/>
    <w:rsid w:val="002A1DD6"/>
    <w:rsid w:val="002A2684"/>
    <w:rsid w:val="002A2F78"/>
    <w:rsid w:val="002A2F95"/>
    <w:rsid w:val="002A43AC"/>
    <w:rsid w:val="002B0531"/>
    <w:rsid w:val="002B41E3"/>
    <w:rsid w:val="002B68EA"/>
    <w:rsid w:val="002B757E"/>
    <w:rsid w:val="002C09A2"/>
    <w:rsid w:val="002C1E73"/>
    <w:rsid w:val="002C5937"/>
    <w:rsid w:val="002C6B59"/>
    <w:rsid w:val="002D20CC"/>
    <w:rsid w:val="002D2E9D"/>
    <w:rsid w:val="002E441E"/>
    <w:rsid w:val="002E5E14"/>
    <w:rsid w:val="002F57CC"/>
    <w:rsid w:val="002F5F4A"/>
    <w:rsid w:val="002F6ECD"/>
    <w:rsid w:val="00303217"/>
    <w:rsid w:val="00304633"/>
    <w:rsid w:val="00305A9E"/>
    <w:rsid w:val="003075D0"/>
    <w:rsid w:val="0031074E"/>
    <w:rsid w:val="003127B0"/>
    <w:rsid w:val="00312D91"/>
    <w:rsid w:val="003214A8"/>
    <w:rsid w:val="003226EB"/>
    <w:rsid w:val="00322BF0"/>
    <w:rsid w:val="00322DA4"/>
    <w:rsid w:val="00323520"/>
    <w:rsid w:val="00323F43"/>
    <w:rsid w:val="003243F3"/>
    <w:rsid w:val="00326BEC"/>
    <w:rsid w:val="003373E6"/>
    <w:rsid w:val="00337E6E"/>
    <w:rsid w:val="0034008D"/>
    <w:rsid w:val="00345EFE"/>
    <w:rsid w:val="00346023"/>
    <w:rsid w:val="00346282"/>
    <w:rsid w:val="0035286C"/>
    <w:rsid w:val="00354D8F"/>
    <w:rsid w:val="00361BB2"/>
    <w:rsid w:val="00365E32"/>
    <w:rsid w:val="0037267D"/>
    <w:rsid w:val="003764DD"/>
    <w:rsid w:val="003769BF"/>
    <w:rsid w:val="00377264"/>
    <w:rsid w:val="00381EF1"/>
    <w:rsid w:val="00384515"/>
    <w:rsid w:val="00385724"/>
    <w:rsid w:val="0038656A"/>
    <w:rsid w:val="00387296"/>
    <w:rsid w:val="003957B3"/>
    <w:rsid w:val="00396E0D"/>
    <w:rsid w:val="00397BC6"/>
    <w:rsid w:val="003A047A"/>
    <w:rsid w:val="003A3A6E"/>
    <w:rsid w:val="003A3F95"/>
    <w:rsid w:val="003A7A79"/>
    <w:rsid w:val="003B18A4"/>
    <w:rsid w:val="003B2812"/>
    <w:rsid w:val="003B421C"/>
    <w:rsid w:val="003B603B"/>
    <w:rsid w:val="003C2FBB"/>
    <w:rsid w:val="003C46D6"/>
    <w:rsid w:val="003D26CE"/>
    <w:rsid w:val="003D49A1"/>
    <w:rsid w:val="003D70F0"/>
    <w:rsid w:val="003E2EE8"/>
    <w:rsid w:val="00401A67"/>
    <w:rsid w:val="00402C6D"/>
    <w:rsid w:val="0040450B"/>
    <w:rsid w:val="00406DBC"/>
    <w:rsid w:val="004101AC"/>
    <w:rsid w:val="004314B2"/>
    <w:rsid w:val="00431CFB"/>
    <w:rsid w:val="0043312A"/>
    <w:rsid w:val="00434CC9"/>
    <w:rsid w:val="004408B3"/>
    <w:rsid w:val="00440F66"/>
    <w:rsid w:val="0044189F"/>
    <w:rsid w:val="00441C4C"/>
    <w:rsid w:val="00443ADA"/>
    <w:rsid w:val="00445EF9"/>
    <w:rsid w:val="00452DA4"/>
    <w:rsid w:val="00453216"/>
    <w:rsid w:val="00464FBA"/>
    <w:rsid w:val="00465E92"/>
    <w:rsid w:val="00467C87"/>
    <w:rsid w:val="004741A3"/>
    <w:rsid w:val="00474AAC"/>
    <w:rsid w:val="00474D0B"/>
    <w:rsid w:val="004753D2"/>
    <w:rsid w:val="004811B9"/>
    <w:rsid w:val="004839F9"/>
    <w:rsid w:val="00496694"/>
    <w:rsid w:val="00497AF8"/>
    <w:rsid w:val="004A4937"/>
    <w:rsid w:val="004A624C"/>
    <w:rsid w:val="004A6ACD"/>
    <w:rsid w:val="004B1B42"/>
    <w:rsid w:val="004B2FD6"/>
    <w:rsid w:val="004B3E2C"/>
    <w:rsid w:val="004C298D"/>
    <w:rsid w:val="004C62B8"/>
    <w:rsid w:val="004D267A"/>
    <w:rsid w:val="004D59B8"/>
    <w:rsid w:val="004D6962"/>
    <w:rsid w:val="004E5953"/>
    <w:rsid w:val="004E7424"/>
    <w:rsid w:val="004F4611"/>
    <w:rsid w:val="005012D7"/>
    <w:rsid w:val="00505CB5"/>
    <w:rsid w:val="00517149"/>
    <w:rsid w:val="00523D1C"/>
    <w:rsid w:val="005246B3"/>
    <w:rsid w:val="005247EB"/>
    <w:rsid w:val="00527BF0"/>
    <w:rsid w:val="00541B8B"/>
    <w:rsid w:val="005443CB"/>
    <w:rsid w:val="00544400"/>
    <w:rsid w:val="00550418"/>
    <w:rsid w:val="005553AF"/>
    <w:rsid w:val="00556589"/>
    <w:rsid w:val="005628F7"/>
    <w:rsid w:val="005709FA"/>
    <w:rsid w:val="00572783"/>
    <w:rsid w:val="00576FC4"/>
    <w:rsid w:val="00581227"/>
    <w:rsid w:val="00584418"/>
    <w:rsid w:val="0059110B"/>
    <w:rsid w:val="005B2402"/>
    <w:rsid w:val="005C07B1"/>
    <w:rsid w:val="005C348D"/>
    <w:rsid w:val="005C52DC"/>
    <w:rsid w:val="005D4E38"/>
    <w:rsid w:val="005E08E3"/>
    <w:rsid w:val="005E13D5"/>
    <w:rsid w:val="005F1BD2"/>
    <w:rsid w:val="005F2B39"/>
    <w:rsid w:val="005F6CB3"/>
    <w:rsid w:val="00600D74"/>
    <w:rsid w:val="00603928"/>
    <w:rsid w:val="00607254"/>
    <w:rsid w:val="006075D0"/>
    <w:rsid w:val="00610207"/>
    <w:rsid w:val="00611A6B"/>
    <w:rsid w:val="00612D7F"/>
    <w:rsid w:val="0061336D"/>
    <w:rsid w:val="006146EA"/>
    <w:rsid w:val="00620001"/>
    <w:rsid w:val="006202D0"/>
    <w:rsid w:val="00622F39"/>
    <w:rsid w:val="00626D41"/>
    <w:rsid w:val="00633259"/>
    <w:rsid w:val="006352CC"/>
    <w:rsid w:val="00636653"/>
    <w:rsid w:val="006417B7"/>
    <w:rsid w:val="00642761"/>
    <w:rsid w:val="006456CC"/>
    <w:rsid w:val="006519A9"/>
    <w:rsid w:val="00655A09"/>
    <w:rsid w:val="006569B7"/>
    <w:rsid w:val="0066144D"/>
    <w:rsid w:val="006628F0"/>
    <w:rsid w:val="00663E87"/>
    <w:rsid w:val="006676C3"/>
    <w:rsid w:val="00672221"/>
    <w:rsid w:val="00682977"/>
    <w:rsid w:val="00687039"/>
    <w:rsid w:val="00691087"/>
    <w:rsid w:val="006A2824"/>
    <w:rsid w:val="006A4DE4"/>
    <w:rsid w:val="006B4C8D"/>
    <w:rsid w:val="006C1790"/>
    <w:rsid w:val="006C40D2"/>
    <w:rsid w:val="006C5947"/>
    <w:rsid w:val="006C7524"/>
    <w:rsid w:val="006D02DC"/>
    <w:rsid w:val="006D34BA"/>
    <w:rsid w:val="006E5E5F"/>
    <w:rsid w:val="00704076"/>
    <w:rsid w:val="0070459B"/>
    <w:rsid w:val="007135CF"/>
    <w:rsid w:val="00714C40"/>
    <w:rsid w:val="007163D6"/>
    <w:rsid w:val="0072039B"/>
    <w:rsid w:val="007228C9"/>
    <w:rsid w:val="00722CB0"/>
    <w:rsid w:val="00724F3B"/>
    <w:rsid w:val="0072558B"/>
    <w:rsid w:val="007276D9"/>
    <w:rsid w:val="00727B39"/>
    <w:rsid w:val="00732EC4"/>
    <w:rsid w:val="00734272"/>
    <w:rsid w:val="00734480"/>
    <w:rsid w:val="007372D9"/>
    <w:rsid w:val="00740866"/>
    <w:rsid w:val="00740A29"/>
    <w:rsid w:val="0074128E"/>
    <w:rsid w:val="00744BAC"/>
    <w:rsid w:val="007524B7"/>
    <w:rsid w:val="00763716"/>
    <w:rsid w:val="0077036F"/>
    <w:rsid w:val="007710AF"/>
    <w:rsid w:val="0077129E"/>
    <w:rsid w:val="007731AA"/>
    <w:rsid w:val="00776DF1"/>
    <w:rsid w:val="00786EBB"/>
    <w:rsid w:val="00787105"/>
    <w:rsid w:val="00790DE9"/>
    <w:rsid w:val="0079549E"/>
    <w:rsid w:val="007A5965"/>
    <w:rsid w:val="007C2380"/>
    <w:rsid w:val="007C2E3F"/>
    <w:rsid w:val="007C5B2B"/>
    <w:rsid w:val="007C6395"/>
    <w:rsid w:val="007C68B5"/>
    <w:rsid w:val="007C6F13"/>
    <w:rsid w:val="007C7F45"/>
    <w:rsid w:val="007D20B6"/>
    <w:rsid w:val="007D41B3"/>
    <w:rsid w:val="007D63B5"/>
    <w:rsid w:val="007E230A"/>
    <w:rsid w:val="007E4FBB"/>
    <w:rsid w:val="007F00C3"/>
    <w:rsid w:val="007F6DBD"/>
    <w:rsid w:val="00801514"/>
    <w:rsid w:val="008032E2"/>
    <w:rsid w:val="00807C72"/>
    <w:rsid w:val="00812A87"/>
    <w:rsid w:val="00815247"/>
    <w:rsid w:val="008171F4"/>
    <w:rsid w:val="008210F7"/>
    <w:rsid w:val="00822B75"/>
    <w:rsid w:val="008235E8"/>
    <w:rsid w:val="008277A9"/>
    <w:rsid w:val="00830087"/>
    <w:rsid w:val="00831074"/>
    <w:rsid w:val="00831121"/>
    <w:rsid w:val="008320A5"/>
    <w:rsid w:val="00832E39"/>
    <w:rsid w:val="00843397"/>
    <w:rsid w:val="008503F4"/>
    <w:rsid w:val="00851578"/>
    <w:rsid w:val="00862F02"/>
    <w:rsid w:val="00863E0A"/>
    <w:rsid w:val="00874BA9"/>
    <w:rsid w:val="008763DA"/>
    <w:rsid w:val="00877861"/>
    <w:rsid w:val="00882747"/>
    <w:rsid w:val="008870E8"/>
    <w:rsid w:val="0089270E"/>
    <w:rsid w:val="00893E7B"/>
    <w:rsid w:val="00894DC9"/>
    <w:rsid w:val="00895F4B"/>
    <w:rsid w:val="008976F0"/>
    <w:rsid w:val="00897EDC"/>
    <w:rsid w:val="008A1713"/>
    <w:rsid w:val="008A3817"/>
    <w:rsid w:val="008A46AF"/>
    <w:rsid w:val="008A60CA"/>
    <w:rsid w:val="008B5868"/>
    <w:rsid w:val="008B62C5"/>
    <w:rsid w:val="008B7FD4"/>
    <w:rsid w:val="008C23AF"/>
    <w:rsid w:val="008C758C"/>
    <w:rsid w:val="008D134B"/>
    <w:rsid w:val="008D47BB"/>
    <w:rsid w:val="008E1941"/>
    <w:rsid w:val="008E7534"/>
    <w:rsid w:val="008E76AF"/>
    <w:rsid w:val="008F1DD0"/>
    <w:rsid w:val="008F5282"/>
    <w:rsid w:val="00901199"/>
    <w:rsid w:val="00901D49"/>
    <w:rsid w:val="00902BE9"/>
    <w:rsid w:val="00905325"/>
    <w:rsid w:val="00905E03"/>
    <w:rsid w:val="00911172"/>
    <w:rsid w:val="009128DD"/>
    <w:rsid w:val="009163A8"/>
    <w:rsid w:val="00916836"/>
    <w:rsid w:val="009168AD"/>
    <w:rsid w:val="009221BD"/>
    <w:rsid w:val="00924626"/>
    <w:rsid w:val="009272F6"/>
    <w:rsid w:val="00927F30"/>
    <w:rsid w:val="009429CE"/>
    <w:rsid w:val="00943336"/>
    <w:rsid w:val="0094607A"/>
    <w:rsid w:val="0095254E"/>
    <w:rsid w:val="009560E2"/>
    <w:rsid w:val="009630D8"/>
    <w:rsid w:val="00965ABE"/>
    <w:rsid w:val="009665F1"/>
    <w:rsid w:val="00967BC6"/>
    <w:rsid w:val="0098280B"/>
    <w:rsid w:val="0098336C"/>
    <w:rsid w:val="009838F0"/>
    <w:rsid w:val="00986948"/>
    <w:rsid w:val="00987A61"/>
    <w:rsid w:val="00994E5A"/>
    <w:rsid w:val="00997270"/>
    <w:rsid w:val="009A4377"/>
    <w:rsid w:val="009A7E48"/>
    <w:rsid w:val="009B1BA9"/>
    <w:rsid w:val="009B4C61"/>
    <w:rsid w:val="009C06B4"/>
    <w:rsid w:val="009D08D5"/>
    <w:rsid w:val="009D13D9"/>
    <w:rsid w:val="009D1FB5"/>
    <w:rsid w:val="009D1FD5"/>
    <w:rsid w:val="009D518B"/>
    <w:rsid w:val="009E15E2"/>
    <w:rsid w:val="009E25CF"/>
    <w:rsid w:val="009E68D1"/>
    <w:rsid w:val="009E76B4"/>
    <w:rsid w:val="009F1B2F"/>
    <w:rsid w:val="009F3298"/>
    <w:rsid w:val="00A00D9D"/>
    <w:rsid w:val="00A04505"/>
    <w:rsid w:val="00A05277"/>
    <w:rsid w:val="00A203C2"/>
    <w:rsid w:val="00A27ED1"/>
    <w:rsid w:val="00A341B2"/>
    <w:rsid w:val="00A343E9"/>
    <w:rsid w:val="00A418E0"/>
    <w:rsid w:val="00A44B41"/>
    <w:rsid w:val="00A44D37"/>
    <w:rsid w:val="00A45260"/>
    <w:rsid w:val="00A51E55"/>
    <w:rsid w:val="00A73138"/>
    <w:rsid w:val="00A81A76"/>
    <w:rsid w:val="00A85B26"/>
    <w:rsid w:val="00A874DD"/>
    <w:rsid w:val="00A91FD0"/>
    <w:rsid w:val="00A9279A"/>
    <w:rsid w:val="00A963BF"/>
    <w:rsid w:val="00A96BA7"/>
    <w:rsid w:val="00A97D20"/>
    <w:rsid w:val="00AA5FC7"/>
    <w:rsid w:val="00AA70A6"/>
    <w:rsid w:val="00AA77CC"/>
    <w:rsid w:val="00AB0626"/>
    <w:rsid w:val="00AB18BF"/>
    <w:rsid w:val="00AB52A8"/>
    <w:rsid w:val="00AC66CD"/>
    <w:rsid w:val="00AC6D45"/>
    <w:rsid w:val="00AD59B4"/>
    <w:rsid w:val="00AD6EF4"/>
    <w:rsid w:val="00AD7EB2"/>
    <w:rsid w:val="00AE4249"/>
    <w:rsid w:val="00AE4E69"/>
    <w:rsid w:val="00B0246D"/>
    <w:rsid w:val="00B03810"/>
    <w:rsid w:val="00B14528"/>
    <w:rsid w:val="00B2135A"/>
    <w:rsid w:val="00B219EE"/>
    <w:rsid w:val="00B26949"/>
    <w:rsid w:val="00B2722C"/>
    <w:rsid w:val="00B3136A"/>
    <w:rsid w:val="00B31706"/>
    <w:rsid w:val="00B346E7"/>
    <w:rsid w:val="00B34DCA"/>
    <w:rsid w:val="00B4460D"/>
    <w:rsid w:val="00B44D1A"/>
    <w:rsid w:val="00B45D4B"/>
    <w:rsid w:val="00B4734A"/>
    <w:rsid w:val="00B5024B"/>
    <w:rsid w:val="00B6195C"/>
    <w:rsid w:val="00B87288"/>
    <w:rsid w:val="00BA3248"/>
    <w:rsid w:val="00BA411B"/>
    <w:rsid w:val="00BA73A2"/>
    <w:rsid w:val="00BB09A7"/>
    <w:rsid w:val="00BB18D1"/>
    <w:rsid w:val="00BB4DB6"/>
    <w:rsid w:val="00BC33D0"/>
    <w:rsid w:val="00BC7D4B"/>
    <w:rsid w:val="00BD0104"/>
    <w:rsid w:val="00BD23E8"/>
    <w:rsid w:val="00BE09C8"/>
    <w:rsid w:val="00BE0E28"/>
    <w:rsid w:val="00BE186B"/>
    <w:rsid w:val="00BE1E0B"/>
    <w:rsid w:val="00BE247C"/>
    <w:rsid w:val="00BE362D"/>
    <w:rsid w:val="00BE5FAF"/>
    <w:rsid w:val="00BF4195"/>
    <w:rsid w:val="00BF5DDE"/>
    <w:rsid w:val="00BF7765"/>
    <w:rsid w:val="00C01850"/>
    <w:rsid w:val="00C023F6"/>
    <w:rsid w:val="00C03E06"/>
    <w:rsid w:val="00C070D3"/>
    <w:rsid w:val="00C152CE"/>
    <w:rsid w:val="00C22582"/>
    <w:rsid w:val="00C31182"/>
    <w:rsid w:val="00C3531A"/>
    <w:rsid w:val="00C40D16"/>
    <w:rsid w:val="00C42062"/>
    <w:rsid w:val="00C43466"/>
    <w:rsid w:val="00C47F51"/>
    <w:rsid w:val="00C50E21"/>
    <w:rsid w:val="00C5547C"/>
    <w:rsid w:val="00C61BE4"/>
    <w:rsid w:val="00C6623F"/>
    <w:rsid w:val="00C719F1"/>
    <w:rsid w:val="00C72C51"/>
    <w:rsid w:val="00C75E78"/>
    <w:rsid w:val="00C80065"/>
    <w:rsid w:val="00C81E17"/>
    <w:rsid w:val="00C826C9"/>
    <w:rsid w:val="00C866BB"/>
    <w:rsid w:val="00C900C6"/>
    <w:rsid w:val="00C9357B"/>
    <w:rsid w:val="00C94D45"/>
    <w:rsid w:val="00CA2C70"/>
    <w:rsid w:val="00CA7352"/>
    <w:rsid w:val="00CB7EDB"/>
    <w:rsid w:val="00CC3581"/>
    <w:rsid w:val="00CC4BC3"/>
    <w:rsid w:val="00CD0F12"/>
    <w:rsid w:val="00CD5DE9"/>
    <w:rsid w:val="00CE24E7"/>
    <w:rsid w:val="00CE7074"/>
    <w:rsid w:val="00CF1480"/>
    <w:rsid w:val="00CF2723"/>
    <w:rsid w:val="00CF2890"/>
    <w:rsid w:val="00CF48C0"/>
    <w:rsid w:val="00D02D2A"/>
    <w:rsid w:val="00D03B2D"/>
    <w:rsid w:val="00D05AA3"/>
    <w:rsid w:val="00D06C1A"/>
    <w:rsid w:val="00D07CFA"/>
    <w:rsid w:val="00D11DAC"/>
    <w:rsid w:val="00D204DF"/>
    <w:rsid w:val="00D225D5"/>
    <w:rsid w:val="00D22DB2"/>
    <w:rsid w:val="00D342DF"/>
    <w:rsid w:val="00D4042A"/>
    <w:rsid w:val="00D44B6A"/>
    <w:rsid w:val="00D52949"/>
    <w:rsid w:val="00D53EA7"/>
    <w:rsid w:val="00D5609F"/>
    <w:rsid w:val="00D66CB5"/>
    <w:rsid w:val="00D71052"/>
    <w:rsid w:val="00D7211A"/>
    <w:rsid w:val="00D77BE3"/>
    <w:rsid w:val="00D8156C"/>
    <w:rsid w:val="00D900C7"/>
    <w:rsid w:val="00D91583"/>
    <w:rsid w:val="00D96840"/>
    <w:rsid w:val="00DA0AD3"/>
    <w:rsid w:val="00DA0F3F"/>
    <w:rsid w:val="00DA23C9"/>
    <w:rsid w:val="00DA2856"/>
    <w:rsid w:val="00DA6804"/>
    <w:rsid w:val="00DB3B46"/>
    <w:rsid w:val="00DB5E2B"/>
    <w:rsid w:val="00DC1127"/>
    <w:rsid w:val="00DC179C"/>
    <w:rsid w:val="00DC1DFA"/>
    <w:rsid w:val="00DC7B9A"/>
    <w:rsid w:val="00DD1329"/>
    <w:rsid w:val="00DE109D"/>
    <w:rsid w:val="00DE7B7A"/>
    <w:rsid w:val="00DF0B09"/>
    <w:rsid w:val="00DF226C"/>
    <w:rsid w:val="00DF3745"/>
    <w:rsid w:val="00DF65FA"/>
    <w:rsid w:val="00DF66FD"/>
    <w:rsid w:val="00DF6E4B"/>
    <w:rsid w:val="00E132DF"/>
    <w:rsid w:val="00E14918"/>
    <w:rsid w:val="00E151C5"/>
    <w:rsid w:val="00E16920"/>
    <w:rsid w:val="00E244E6"/>
    <w:rsid w:val="00E3324F"/>
    <w:rsid w:val="00E375FD"/>
    <w:rsid w:val="00E41DE2"/>
    <w:rsid w:val="00E448D6"/>
    <w:rsid w:val="00E51F98"/>
    <w:rsid w:val="00E622A9"/>
    <w:rsid w:val="00E62380"/>
    <w:rsid w:val="00E64DFE"/>
    <w:rsid w:val="00E670D2"/>
    <w:rsid w:val="00E73D48"/>
    <w:rsid w:val="00E76968"/>
    <w:rsid w:val="00E81E39"/>
    <w:rsid w:val="00E845AA"/>
    <w:rsid w:val="00E8669B"/>
    <w:rsid w:val="00E907D8"/>
    <w:rsid w:val="00E91A55"/>
    <w:rsid w:val="00E92861"/>
    <w:rsid w:val="00E95792"/>
    <w:rsid w:val="00E95F1E"/>
    <w:rsid w:val="00E971BE"/>
    <w:rsid w:val="00E979E2"/>
    <w:rsid w:val="00EA092C"/>
    <w:rsid w:val="00EB1D0F"/>
    <w:rsid w:val="00EB5CE4"/>
    <w:rsid w:val="00EB7687"/>
    <w:rsid w:val="00EC39C0"/>
    <w:rsid w:val="00EC3B22"/>
    <w:rsid w:val="00ED03F8"/>
    <w:rsid w:val="00ED33B9"/>
    <w:rsid w:val="00ED3E83"/>
    <w:rsid w:val="00ED4AB1"/>
    <w:rsid w:val="00ED6546"/>
    <w:rsid w:val="00ED7EB1"/>
    <w:rsid w:val="00EE3CF4"/>
    <w:rsid w:val="00EE6683"/>
    <w:rsid w:val="00EF5975"/>
    <w:rsid w:val="00EF59E5"/>
    <w:rsid w:val="00F00FE3"/>
    <w:rsid w:val="00F02712"/>
    <w:rsid w:val="00F037F5"/>
    <w:rsid w:val="00F06B4F"/>
    <w:rsid w:val="00F201A6"/>
    <w:rsid w:val="00F21924"/>
    <w:rsid w:val="00F2443D"/>
    <w:rsid w:val="00F306F1"/>
    <w:rsid w:val="00F31E6F"/>
    <w:rsid w:val="00F359E8"/>
    <w:rsid w:val="00F36653"/>
    <w:rsid w:val="00F41EC7"/>
    <w:rsid w:val="00F50139"/>
    <w:rsid w:val="00F517FF"/>
    <w:rsid w:val="00F5488B"/>
    <w:rsid w:val="00F552DB"/>
    <w:rsid w:val="00F627A1"/>
    <w:rsid w:val="00F627ED"/>
    <w:rsid w:val="00F72EC9"/>
    <w:rsid w:val="00F73202"/>
    <w:rsid w:val="00F74BEF"/>
    <w:rsid w:val="00F77844"/>
    <w:rsid w:val="00F81928"/>
    <w:rsid w:val="00F83C3D"/>
    <w:rsid w:val="00F867D8"/>
    <w:rsid w:val="00F877E8"/>
    <w:rsid w:val="00F87AD0"/>
    <w:rsid w:val="00F96405"/>
    <w:rsid w:val="00F97C0F"/>
    <w:rsid w:val="00FA7F13"/>
    <w:rsid w:val="00FB1529"/>
    <w:rsid w:val="00FB57C3"/>
    <w:rsid w:val="00FC03FC"/>
    <w:rsid w:val="00FC0411"/>
    <w:rsid w:val="00FC255B"/>
    <w:rsid w:val="00FD0758"/>
    <w:rsid w:val="00FD19E6"/>
    <w:rsid w:val="00FD2C90"/>
    <w:rsid w:val="00FD58CE"/>
    <w:rsid w:val="00FD7B49"/>
    <w:rsid w:val="00FE79C5"/>
    <w:rsid w:val="00FF6E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DF1BEB"/>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08E3"/>
    <w:pPr>
      <w:spacing w:after="200" w:line="276" w:lineRule="auto"/>
    </w:pPr>
    <w:rPr>
      <w:rFonts w:eastAsiaTheme="minorHAnsi"/>
      <w:sz w:val="22"/>
      <w:szCs w:val="22"/>
    </w:rPr>
  </w:style>
  <w:style w:type="paragraph" w:styleId="Heading1">
    <w:name w:val="heading 1"/>
    <w:basedOn w:val="Normal"/>
    <w:next w:val="Normal"/>
    <w:link w:val="Heading1Char"/>
    <w:uiPriority w:val="9"/>
    <w:qFormat/>
    <w:rsid w:val="00734480"/>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9221BD"/>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E08E3"/>
    <w:pPr>
      <w:ind w:left="720"/>
      <w:contextualSpacing/>
    </w:pPr>
  </w:style>
  <w:style w:type="character" w:customStyle="1" w:styleId="Heading1Char">
    <w:name w:val="Heading 1 Char"/>
    <w:basedOn w:val="DefaultParagraphFont"/>
    <w:link w:val="Heading1"/>
    <w:uiPriority w:val="9"/>
    <w:rsid w:val="00734480"/>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semiHidden/>
    <w:unhideWhenUsed/>
    <w:rsid w:val="00603928"/>
    <w:pPr>
      <w:spacing w:before="100" w:beforeAutospacing="1" w:after="100" w:afterAutospacing="1" w:line="240" w:lineRule="auto"/>
    </w:pPr>
    <w:rPr>
      <w:rFonts w:ascii="Times" w:eastAsiaTheme="minorEastAsia" w:hAnsi="Times" w:cs="Times New Roman"/>
      <w:sz w:val="20"/>
      <w:szCs w:val="20"/>
    </w:rPr>
  </w:style>
  <w:style w:type="paragraph" w:styleId="BalloonText">
    <w:name w:val="Balloon Text"/>
    <w:basedOn w:val="Normal"/>
    <w:link w:val="BalloonTextChar"/>
    <w:uiPriority w:val="99"/>
    <w:semiHidden/>
    <w:unhideWhenUsed/>
    <w:rsid w:val="0060392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3928"/>
    <w:rPr>
      <w:rFonts w:ascii="Lucida Grande" w:eastAsiaTheme="minorHAnsi" w:hAnsi="Lucida Grande" w:cs="Lucida Grande"/>
      <w:sz w:val="18"/>
      <w:szCs w:val="18"/>
    </w:rPr>
  </w:style>
  <w:style w:type="paragraph" w:styleId="Caption">
    <w:name w:val="caption"/>
    <w:basedOn w:val="Normal"/>
    <w:next w:val="Normal"/>
    <w:uiPriority w:val="35"/>
    <w:unhideWhenUsed/>
    <w:qFormat/>
    <w:rsid w:val="00603928"/>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9221B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9221BD"/>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9221BD"/>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107AC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107AC7"/>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9E15E2"/>
    <w:rPr>
      <w:sz w:val="18"/>
      <w:szCs w:val="18"/>
    </w:rPr>
  </w:style>
  <w:style w:type="paragraph" w:styleId="CommentText">
    <w:name w:val="annotation text"/>
    <w:basedOn w:val="Normal"/>
    <w:link w:val="CommentTextChar"/>
    <w:uiPriority w:val="99"/>
    <w:semiHidden/>
    <w:unhideWhenUsed/>
    <w:rsid w:val="009E15E2"/>
    <w:pPr>
      <w:spacing w:line="240" w:lineRule="auto"/>
    </w:pPr>
    <w:rPr>
      <w:sz w:val="24"/>
      <w:szCs w:val="24"/>
    </w:rPr>
  </w:style>
  <w:style w:type="character" w:customStyle="1" w:styleId="CommentTextChar">
    <w:name w:val="Comment Text Char"/>
    <w:basedOn w:val="DefaultParagraphFont"/>
    <w:link w:val="CommentText"/>
    <w:uiPriority w:val="99"/>
    <w:semiHidden/>
    <w:rsid w:val="009E15E2"/>
    <w:rPr>
      <w:rFonts w:eastAsiaTheme="minorHAnsi"/>
    </w:rPr>
  </w:style>
  <w:style w:type="paragraph" w:styleId="CommentSubject">
    <w:name w:val="annotation subject"/>
    <w:basedOn w:val="CommentText"/>
    <w:next w:val="CommentText"/>
    <w:link w:val="CommentSubjectChar"/>
    <w:uiPriority w:val="99"/>
    <w:semiHidden/>
    <w:unhideWhenUsed/>
    <w:rsid w:val="009E15E2"/>
    <w:rPr>
      <w:b/>
      <w:bCs/>
      <w:sz w:val="20"/>
      <w:szCs w:val="20"/>
    </w:rPr>
  </w:style>
  <w:style w:type="character" w:customStyle="1" w:styleId="CommentSubjectChar">
    <w:name w:val="Comment Subject Char"/>
    <w:basedOn w:val="CommentTextChar"/>
    <w:link w:val="CommentSubject"/>
    <w:uiPriority w:val="99"/>
    <w:semiHidden/>
    <w:rsid w:val="009E15E2"/>
    <w:rPr>
      <w:rFonts w:eastAsiaTheme="minorHAnsi"/>
      <w:b/>
      <w:bCs/>
      <w:sz w:val="20"/>
      <w:szCs w:val="20"/>
    </w:rPr>
  </w:style>
  <w:style w:type="paragraph" w:styleId="Header">
    <w:name w:val="header"/>
    <w:basedOn w:val="Normal"/>
    <w:link w:val="HeaderChar"/>
    <w:uiPriority w:val="99"/>
    <w:unhideWhenUsed/>
    <w:rsid w:val="00895F4B"/>
    <w:pPr>
      <w:tabs>
        <w:tab w:val="center" w:pos="4320"/>
        <w:tab w:val="right" w:pos="8640"/>
      </w:tabs>
      <w:spacing w:after="0" w:line="240" w:lineRule="auto"/>
    </w:pPr>
  </w:style>
  <w:style w:type="character" w:customStyle="1" w:styleId="HeaderChar">
    <w:name w:val="Header Char"/>
    <w:basedOn w:val="DefaultParagraphFont"/>
    <w:link w:val="Header"/>
    <w:uiPriority w:val="99"/>
    <w:rsid w:val="00895F4B"/>
    <w:rPr>
      <w:rFonts w:eastAsiaTheme="minorHAnsi"/>
      <w:sz w:val="22"/>
      <w:szCs w:val="22"/>
    </w:rPr>
  </w:style>
  <w:style w:type="paragraph" w:styleId="Footer">
    <w:name w:val="footer"/>
    <w:basedOn w:val="Normal"/>
    <w:link w:val="FooterChar"/>
    <w:uiPriority w:val="99"/>
    <w:unhideWhenUsed/>
    <w:rsid w:val="00895F4B"/>
    <w:pPr>
      <w:tabs>
        <w:tab w:val="center" w:pos="4320"/>
        <w:tab w:val="right" w:pos="8640"/>
      </w:tabs>
      <w:spacing w:after="0" w:line="240" w:lineRule="auto"/>
    </w:pPr>
  </w:style>
  <w:style w:type="character" w:customStyle="1" w:styleId="FooterChar">
    <w:name w:val="Footer Char"/>
    <w:basedOn w:val="DefaultParagraphFont"/>
    <w:link w:val="Footer"/>
    <w:uiPriority w:val="99"/>
    <w:rsid w:val="00895F4B"/>
    <w:rPr>
      <w:rFonts w:eastAsiaTheme="minorHAnsi"/>
      <w:sz w:val="22"/>
      <w:szCs w:val="22"/>
    </w:rPr>
  </w:style>
  <w:style w:type="paragraph" w:styleId="Revision">
    <w:name w:val="Revision"/>
    <w:hidden/>
    <w:uiPriority w:val="99"/>
    <w:semiHidden/>
    <w:rsid w:val="00830087"/>
    <w:rPr>
      <w:rFonts w:eastAsiaTheme="minorHAnsi"/>
      <w:sz w:val="22"/>
      <w:szCs w:val="22"/>
    </w:rPr>
  </w:style>
  <w:style w:type="paragraph" w:styleId="FootnoteText">
    <w:name w:val="footnote text"/>
    <w:basedOn w:val="Normal"/>
    <w:link w:val="FootnoteTextChar"/>
    <w:uiPriority w:val="99"/>
    <w:unhideWhenUsed/>
    <w:rsid w:val="00AA77CC"/>
    <w:pPr>
      <w:spacing w:after="0" w:line="240" w:lineRule="auto"/>
    </w:pPr>
    <w:rPr>
      <w:sz w:val="24"/>
      <w:szCs w:val="24"/>
    </w:rPr>
  </w:style>
  <w:style w:type="character" w:customStyle="1" w:styleId="FootnoteTextChar">
    <w:name w:val="Footnote Text Char"/>
    <w:basedOn w:val="DefaultParagraphFont"/>
    <w:link w:val="FootnoteText"/>
    <w:uiPriority w:val="99"/>
    <w:rsid w:val="00AA77CC"/>
    <w:rPr>
      <w:rFonts w:eastAsiaTheme="minorHAnsi"/>
    </w:rPr>
  </w:style>
  <w:style w:type="character" w:styleId="FootnoteReference">
    <w:name w:val="footnote reference"/>
    <w:basedOn w:val="DefaultParagraphFont"/>
    <w:uiPriority w:val="99"/>
    <w:unhideWhenUsed/>
    <w:rsid w:val="00AA77CC"/>
    <w:rPr>
      <w:vertAlign w:val="superscript"/>
    </w:rPr>
  </w:style>
  <w:style w:type="character" w:styleId="PlaceholderText">
    <w:name w:val="Placeholder Text"/>
    <w:basedOn w:val="DefaultParagraphFont"/>
    <w:uiPriority w:val="99"/>
    <w:semiHidden/>
    <w:rsid w:val="003845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527436">
      <w:bodyDiv w:val="1"/>
      <w:marLeft w:val="0"/>
      <w:marRight w:val="0"/>
      <w:marTop w:val="0"/>
      <w:marBottom w:val="0"/>
      <w:divBdr>
        <w:top w:val="none" w:sz="0" w:space="0" w:color="auto"/>
        <w:left w:val="none" w:sz="0" w:space="0" w:color="auto"/>
        <w:bottom w:val="none" w:sz="0" w:space="0" w:color="auto"/>
        <w:right w:val="none" w:sz="0" w:space="0" w:color="auto"/>
      </w:divBdr>
      <w:divsChild>
        <w:div w:id="1103652117">
          <w:marLeft w:val="0"/>
          <w:marRight w:val="0"/>
          <w:marTop w:val="0"/>
          <w:marBottom w:val="0"/>
          <w:divBdr>
            <w:top w:val="none" w:sz="0" w:space="0" w:color="auto"/>
            <w:left w:val="none" w:sz="0" w:space="0" w:color="auto"/>
            <w:bottom w:val="none" w:sz="0" w:space="0" w:color="auto"/>
            <w:right w:val="none" w:sz="0" w:space="0" w:color="auto"/>
          </w:divBdr>
          <w:divsChild>
            <w:div w:id="1794061343">
              <w:marLeft w:val="0"/>
              <w:marRight w:val="0"/>
              <w:marTop w:val="0"/>
              <w:marBottom w:val="0"/>
              <w:divBdr>
                <w:top w:val="none" w:sz="0" w:space="0" w:color="auto"/>
                <w:left w:val="none" w:sz="0" w:space="0" w:color="auto"/>
                <w:bottom w:val="none" w:sz="0" w:space="0" w:color="auto"/>
                <w:right w:val="none" w:sz="0" w:space="0" w:color="auto"/>
              </w:divBdr>
            </w:div>
            <w:div w:id="849296171">
              <w:marLeft w:val="0"/>
              <w:marRight w:val="0"/>
              <w:marTop w:val="0"/>
              <w:marBottom w:val="0"/>
              <w:divBdr>
                <w:top w:val="none" w:sz="0" w:space="0" w:color="auto"/>
                <w:left w:val="none" w:sz="0" w:space="0" w:color="auto"/>
                <w:bottom w:val="none" w:sz="0" w:space="0" w:color="auto"/>
                <w:right w:val="none" w:sz="0" w:space="0" w:color="auto"/>
              </w:divBdr>
            </w:div>
            <w:div w:id="1911577236">
              <w:marLeft w:val="0"/>
              <w:marRight w:val="0"/>
              <w:marTop w:val="0"/>
              <w:marBottom w:val="0"/>
              <w:divBdr>
                <w:top w:val="none" w:sz="0" w:space="0" w:color="auto"/>
                <w:left w:val="none" w:sz="0" w:space="0" w:color="auto"/>
                <w:bottom w:val="none" w:sz="0" w:space="0" w:color="auto"/>
                <w:right w:val="none" w:sz="0" w:space="0" w:color="auto"/>
              </w:divBdr>
            </w:div>
            <w:div w:id="1978994912">
              <w:marLeft w:val="0"/>
              <w:marRight w:val="0"/>
              <w:marTop w:val="0"/>
              <w:marBottom w:val="0"/>
              <w:divBdr>
                <w:top w:val="none" w:sz="0" w:space="0" w:color="auto"/>
                <w:left w:val="none" w:sz="0" w:space="0" w:color="auto"/>
                <w:bottom w:val="none" w:sz="0" w:space="0" w:color="auto"/>
                <w:right w:val="none" w:sz="0" w:space="0" w:color="auto"/>
              </w:divBdr>
            </w:div>
            <w:div w:id="1746219271">
              <w:marLeft w:val="0"/>
              <w:marRight w:val="0"/>
              <w:marTop w:val="0"/>
              <w:marBottom w:val="0"/>
              <w:divBdr>
                <w:top w:val="none" w:sz="0" w:space="0" w:color="auto"/>
                <w:left w:val="none" w:sz="0" w:space="0" w:color="auto"/>
                <w:bottom w:val="none" w:sz="0" w:space="0" w:color="auto"/>
                <w:right w:val="none" w:sz="0" w:space="0" w:color="auto"/>
              </w:divBdr>
            </w:div>
            <w:div w:id="1815222949">
              <w:marLeft w:val="0"/>
              <w:marRight w:val="0"/>
              <w:marTop w:val="0"/>
              <w:marBottom w:val="0"/>
              <w:divBdr>
                <w:top w:val="none" w:sz="0" w:space="0" w:color="auto"/>
                <w:left w:val="none" w:sz="0" w:space="0" w:color="auto"/>
                <w:bottom w:val="none" w:sz="0" w:space="0" w:color="auto"/>
                <w:right w:val="none" w:sz="0" w:space="0" w:color="auto"/>
              </w:divBdr>
            </w:div>
            <w:div w:id="1274092304">
              <w:marLeft w:val="0"/>
              <w:marRight w:val="0"/>
              <w:marTop w:val="0"/>
              <w:marBottom w:val="0"/>
              <w:divBdr>
                <w:top w:val="none" w:sz="0" w:space="0" w:color="auto"/>
                <w:left w:val="none" w:sz="0" w:space="0" w:color="auto"/>
                <w:bottom w:val="none" w:sz="0" w:space="0" w:color="auto"/>
                <w:right w:val="none" w:sz="0" w:space="0" w:color="auto"/>
              </w:divBdr>
            </w:div>
            <w:div w:id="1134829714">
              <w:marLeft w:val="0"/>
              <w:marRight w:val="0"/>
              <w:marTop w:val="0"/>
              <w:marBottom w:val="0"/>
              <w:divBdr>
                <w:top w:val="none" w:sz="0" w:space="0" w:color="auto"/>
                <w:left w:val="none" w:sz="0" w:space="0" w:color="auto"/>
                <w:bottom w:val="none" w:sz="0" w:space="0" w:color="auto"/>
                <w:right w:val="none" w:sz="0" w:space="0" w:color="auto"/>
              </w:divBdr>
            </w:div>
            <w:div w:id="14427916">
              <w:marLeft w:val="0"/>
              <w:marRight w:val="0"/>
              <w:marTop w:val="0"/>
              <w:marBottom w:val="0"/>
              <w:divBdr>
                <w:top w:val="none" w:sz="0" w:space="0" w:color="auto"/>
                <w:left w:val="none" w:sz="0" w:space="0" w:color="auto"/>
                <w:bottom w:val="none" w:sz="0" w:space="0" w:color="auto"/>
                <w:right w:val="none" w:sz="0" w:space="0" w:color="auto"/>
              </w:divBdr>
            </w:div>
            <w:div w:id="66273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282696">
      <w:bodyDiv w:val="1"/>
      <w:marLeft w:val="0"/>
      <w:marRight w:val="0"/>
      <w:marTop w:val="0"/>
      <w:marBottom w:val="0"/>
      <w:divBdr>
        <w:top w:val="none" w:sz="0" w:space="0" w:color="auto"/>
        <w:left w:val="none" w:sz="0" w:space="0" w:color="auto"/>
        <w:bottom w:val="none" w:sz="0" w:space="0" w:color="auto"/>
        <w:right w:val="none" w:sz="0" w:space="0" w:color="auto"/>
      </w:divBdr>
      <w:divsChild>
        <w:div w:id="1054887371">
          <w:marLeft w:val="0"/>
          <w:marRight w:val="0"/>
          <w:marTop w:val="0"/>
          <w:marBottom w:val="0"/>
          <w:divBdr>
            <w:top w:val="none" w:sz="0" w:space="0" w:color="auto"/>
            <w:left w:val="none" w:sz="0" w:space="0" w:color="auto"/>
            <w:bottom w:val="none" w:sz="0" w:space="0" w:color="auto"/>
            <w:right w:val="none" w:sz="0" w:space="0" w:color="auto"/>
          </w:divBdr>
          <w:divsChild>
            <w:div w:id="2028601877">
              <w:marLeft w:val="0"/>
              <w:marRight w:val="0"/>
              <w:marTop w:val="0"/>
              <w:marBottom w:val="0"/>
              <w:divBdr>
                <w:top w:val="none" w:sz="0" w:space="0" w:color="auto"/>
                <w:left w:val="none" w:sz="0" w:space="0" w:color="auto"/>
                <w:bottom w:val="none" w:sz="0" w:space="0" w:color="auto"/>
                <w:right w:val="none" w:sz="0" w:space="0" w:color="auto"/>
              </w:divBdr>
            </w:div>
            <w:div w:id="1557156696">
              <w:marLeft w:val="0"/>
              <w:marRight w:val="0"/>
              <w:marTop w:val="0"/>
              <w:marBottom w:val="0"/>
              <w:divBdr>
                <w:top w:val="none" w:sz="0" w:space="0" w:color="auto"/>
                <w:left w:val="none" w:sz="0" w:space="0" w:color="auto"/>
                <w:bottom w:val="none" w:sz="0" w:space="0" w:color="auto"/>
                <w:right w:val="none" w:sz="0" w:space="0" w:color="auto"/>
              </w:divBdr>
            </w:div>
            <w:div w:id="1816678412">
              <w:marLeft w:val="0"/>
              <w:marRight w:val="0"/>
              <w:marTop w:val="0"/>
              <w:marBottom w:val="0"/>
              <w:divBdr>
                <w:top w:val="none" w:sz="0" w:space="0" w:color="auto"/>
                <w:left w:val="none" w:sz="0" w:space="0" w:color="auto"/>
                <w:bottom w:val="none" w:sz="0" w:space="0" w:color="auto"/>
                <w:right w:val="none" w:sz="0" w:space="0" w:color="auto"/>
              </w:divBdr>
            </w:div>
            <w:div w:id="2079011172">
              <w:marLeft w:val="0"/>
              <w:marRight w:val="0"/>
              <w:marTop w:val="0"/>
              <w:marBottom w:val="0"/>
              <w:divBdr>
                <w:top w:val="none" w:sz="0" w:space="0" w:color="auto"/>
                <w:left w:val="none" w:sz="0" w:space="0" w:color="auto"/>
                <w:bottom w:val="none" w:sz="0" w:space="0" w:color="auto"/>
                <w:right w:val="none" w:sz="0" w:space="0" w:color="auto"/>
              </w:divBdr>
            </w:div>
            <w:div w:id="1301880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03396">
      <w:bodyDiv w:val="1"/>
      <w:marLeft w:val="0"/>
      <w:marRight w:val="0"/>
      <w:marTop w:val="0"/>
      <w:marBottom w:val="0"/>
      <w:divBdr>
        <w:top w:val="none" w:sz="0" w:space="0" w:color="auto"/>
        <w:left w:val="none" w:sz="0" w:space="0" w:color="auto"/>
        <w:bottom w:val="none" w:sz="0" w:space="0" w:color="auto"/>
        <w:right w:val="none" w:sz="0" w:space="0" w:color="auto"/>
      </w:divBdr>
      <w:divsChild>
        <w:div w:id="409351780">
          <w:marLeft w:val="0"/>
          <w:marRight w:val="0"/>
          <w:marTop w:val="0"/>
          <w:marBottom w:val="0"/>
          <w:divBdr>
            <w:top w:val="none" w:sz="0" w:space="0" w:color="auto"/>
            <w:left w:val="none" w:sz="0" w:space="0" w:color="auto"/>
            <w:bottom w:val="none" w:sz="0" w:space="0" w:color="auto"/>
            <w:right w:val="none" w:sz="0" w:space="0" w:color="auto"/>
          </w:divBdr>
          <w:divsChild>
            <w:div w:id="415131431">
              <w:marLeft w:val="0"/>
              <w:marRight w:val="0"/>
              <w:marTop w:val="0"/>
              <w:marBottom w:val="0"/>
              <w:divBdr>
                <w:top w:val="none" w:sz="0" w:space="0" w:color="auto"/>
                <w:left w:val="none" w:sz="0" w:space="0" w:color="auto"/>
                <w:bottom w:val="none" w:sz="0" w:space="0" w:color="auto"/>
                <w:right w:val="none" w:sz="0" w:space="0" w:color="auto"/>
              </w:divBdr>
            </w:div>
            <w:div w:id="1635676932">
              <w:marLeft w:val="0"/>
              <w:marRight w:val="0"/>
              <w:marTop w:val="0"/>
              <w:marBottom w:val="0"/>
              <w:divBdr>
                <w:top w:val="none" w:sz="0" w:space="0" w:color="auto"/>
                <w:left w:val="none" w:sz="0" w:space="0" w:color="auto"/>
                <w:bottom w:val="none" w:sz="0" w:space="0" w:color="auto"/>
                <w:right w:val="none" w:sz="0" w:space="0" w:color="auto"/>
              </w:divBdr>
            </w:div>
            <w:div w:id="185607643">
              <w:marLeft w:val="0"/>
              <w:marRight w:val="0"/>
              <w:marTop w:val="0"/>
              <w:marBottom w:val="0"/>
              <w:divBdr>
                <w:top w:val="none" w:sz="0" w:space="0" w:color="auto"/>
                <w:left w:val="none" w:sz="0" w:space="0" w:color="auto"/>
                <w:bottom w:val="none" w:sz="0" w:space="0" w:color="auto"/>
                <w:right w:val="none" w:sz="0" w:space="0" w:color="auto"/>
              </w:divBdr>
            </w:div>
            <w:div w:id="1418939491">
              <w:marLeft w:val="0"/>
              <w:marRight w:val="0"/>
              <w:marTop w:val="0"/>
              <w:marBottom w:val="0"/>
              <w:divBdr>
                <w:top w:val="none" w:sz="0" w:space="0" w:color="auto"/>
                <w:left w:val="none" w:sz="0" w:space="0" w:color="auto"/>
                <w:bottom w:val="none" w:sz="0" w:space="0" w:color="auto"/>
                <w:right w:val="none" w:sz="0" w:space="0" w:color="auto"/>
              </w:divBdr>
            </w:div>
            <w:div w:id="62876150">
              <w:marLeft w:val="0"/>
              <w:marRight w:val="0"/>
              <w:marTop w:val="0"/>
              <w:marBottom w:val="0"/>
              <w:divBdr>
                <w:top w:val="none" w:sz="0" w:space="0" w:color="auto"/>
                <w:left w:val="none" w:sz="0" w:space="0" w:color="auto"/>
                <w:bottom w:val="none" w:sz="0" w:space="0" w:color="auto"/>
                <w:right w:val="none" w:sz="0" w:space="0" w:color="auto"/>
              </w:divBdr>
            </w:div>
            <w:div w:id="925578241">
              <w:marLeft w:val="0"/>
              <w:marRight w:val="0"/>
              <w:marTop w:val="0"/>
              <w:marBottom w:val="0"/>
              <w:divBdr>
                <w:top w:val="none" w:sz="0" w:space="0" w:color="auto"/>
                <w:left w:val="none" w:sz="0" w:space="0" w:color="auto"/>
                <w:bottom w:val="none" w:sz="0" w:space="0" w:color="auto"/>
                <w:right w:val="none" w:sz="0" w:space="0" w:color="auto"/>
              </w:divBdr>
            </w:div>
            <w:div w:id="616254196">
              <w:marLeft w:val="0"/>
              <w:marRight w:val="0"/>
              <w:marTop w:val="0"/>
              <w:marBottom w:val="0"/>
              <w:divBdr>
                <w:top w:val="none" w:sz="0" w:space="0" w:color="auto"/>
                <w:left w:val="none" w:sz="0" w:space="0" w:color="auto"/>
                <w:bottom w:val="none" w:sz="0" w:space="0" w:color="auto"/>
                <w:right w:val="none" w:sz="0" w:space="0" w:color="auto"/>
              </w:divBdr>
            </w:div>
            <w:div w:id="582761213">
              <w:marLeft w:val="0"/>
              <w:marRight w:val="0"/>
              <w:marTop w:val="0"/>
              <w:marBottom w:val="0"/>
              <w:divBdr>
                <w:top w:val="none" w:sz="0" w:space="0" w:color="auto"/>
                <w:left w:val="none" w:sz="0" w:space="0" w:color="auto"/>
                <w:bottom w:val="none" w:sz="0" w:space="0" w:color="auto"/>
                <w:right w:val="none" w:sz="0" w:space="0" w:color="auto"/>
              </w:divBdr>
            </w:div>
            <w:div w:id="480120409">
              <w:marLeft w:val="0"/>
              <w:marRight w:val="0"/>
              <w:marTop w:val="0"/>
              <w:marBottom w:val="0"/>
              <w:divBdr>
                <w:top w:val="none" w:sz="0" w:space="0" w:color="auto"/>
                <w:left w:val="none" w:sz="0" w:space="0" w:color="auto"/>
                <w:bottom w:val="none" w:sz="0" w:space="0" w:color="auto"/>
                <w:right w:val="none" w:sz="0" w:space="0" w:color="auto"/>
              </w:divBdr>
            </w:div>
            <w:div w:id="200196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652697">
      <w:bodyDiv w:val="1"/>
      <w:marLeft w:val="0"/>
      <w:marRight w:val="0"/>
      <w:marTop w:val="0"/>
      <w:marBottom w:val="0"/>
      <w:divBdr>
        <w:top w:val="none" w:sz="0" w:space="0" w:color="auto"/>
        <w:left w:val="none" w:sz="0" w:space="0" w:color="auto"/>
        <w:bottom w:val="none" w:sz="0" w:space="0" w:color="auto"/>
        <w:right w:val="none" w:sz="0" w:space="0" w:color="auto"/>
      </w:divBdr>
      <w:divsChild>
        <w:div w:id="1346445983">
          <w:marLeft w:val="0"/>
          <w:marRight w:val="0"/>
          <w:marTop w:val="0"/>
          <w:marBottom w:val="0"/>
          <w:divBdr>
            <w:top w:val="none" w:sz="0" w:space="0" w:color="auto"/>
            <w:left w:val="none" w:sz="0" w:space="0" w:color="auto"/>
            <w:bottom w:val="none" w:sz="0" w:space="0" w:color="auto"/>
            <w:right w:val="none" w:sz="0" w:space="0" w:color="auto"/>
          </w:divBdr>
          <w:divsChild>
            <w:div w:id="785657576">
              <w:marLeft w:val="0"/>
              <w:marRight w:val="0"/>
              <w:marTop w:val="0"/>
              <w:marBottom w:val="0"/>
              <w:divBdr>
                <w:top w:val="none" w:sz="0" w:space="0" w:color="auto"/>
                <w:left w:val="none" w:sz="0" w:space="0" w:color="auto"/>
                <w:bottom w:val="none" w:sz="0" w:space="0" w:color="auto"/>
                <w:right w:val="none" w:sz="0" w:space="0" w:color="auto"/>
              </w:divBdr>
            </w:div>
            <w:div w:id="361634703">
              <w:marLeft w:val="0"/>
              <w:marRight w:val="0"/>
              <w:marTop w:val="0"/>
              <w:marBottom w:val="0"/>
              <w:divBdr>
                <w:top w:val="none" w:sz="0" w:space="0" w:color="auto"/>
                <w:left w:val="none" w:sz="0" w:space="0" w:color="auto"/>
                <w:bottom w:val="none" w:sz="0" w:space="0" w:color="auto"/>
                <w:right w:val="none" w:sz="0" w:space="0" w:color="auto"/>
              </w:divBdr>
            </w:div>
            <w:div w:id="1415127490">
              <w:marLeft w:val="0"/>
              <w:marRight w:val="0"/>
              <w:marTop w:val="0"/>
              <w:marBottom w:val="0"/>
              <w:divBdr>
                <w:top w:val="none" w:sz="0" w:space="0" w:color="auto"/>
                <w:left w:val="none" w:sz="0" w:space="0" w:color="auto"/>
                <w:bottom w:val="none" w:sz="0" w:space="0" w:color="auto"/>
                <w:right w:val="none" w:sz="0" w:space="0" w:color="auto"/>
              </w:divBdr>
            </w:div>
            <w:div w:id="663315333">
              <w:marLeft w:val="0"/>
              <w:marRight w:val="0"/>
              <w:marTop w:val="0"/>
              <w:marBottom w:val="0"/>
              <w:divBdr>
                <w:top w:val="none" w:sz="0" w:space="0" w:color="auto"/>
                <w:left w:val="none" w:sz="0" w:space="0" w:color="auto"/>
                <w:bottom w:val="none" w:sz="0" w:space="0" w:color="auto"/>
                <w:right w:val="none" w:sz="0" w:space="0" w:color="auto"/>
              </w:divBdr>
            </w:div>
            <w:div w:id="5523464">
              <w:marLeft w:val="0"/>
              <w:marRight w:val="0"/>
              <w:marTop w:val="0"/>
              <w:marBottom w:val="0"/>
              <w:divBdr>
                <w:top w:val="none" w:sz="0" w:space="0" w:color="auto"/>
                <w:left w:val="none" w:sz="0" w:space="0" w:color="auto"/>
                <w:bottom w:val="none" w:sz="0" w:space="0" w:color="auto"/>
                <w:right w:val="none" w:sz="0" w:space="0" w:color="auto"/>
              </w:divBdr>
            </w:div>
            <w:div w:id="1890219466">
              <w:marLeft w:val="0"/>
              <w:marRight w:val="0"/>
              <w:marTop w:val="0"/>
              <w:marBottom w:val="0"/>
              <w:divBdr>
                <w:top w:val="none" w:sz="0" w:space="0" w:color="auto"/>
                <w:left w:val="none" w:sz="0" w:space="0" w:color="auto"/>
                <w:bottom w:val="none" w:sz="0" w:space="0" w:color="auto"/>
                <w:right w:val="none" w:sz="0" w:space="0" w:color="auto"/>
              </w:divBdr>
            </w:div>
            <w:div w:id="1595430632">
              <w:marLeft w:val="0"/>
              <w:marRight w:val="0"/>
              <w:marTop w:val="0"/>
              <w:marBottom w:val="0"/>
              <w:divBdr>
                <w:top w:val="none" w:sz="0" w:space="0" w:color="auto"/>
                <w:left w:val="none" w:sz="0" w:space="0" w:color="auto"/>
                <w:bottom w:val="none" w:sz="0" w:space="0" w:color="auto"/>
                <w:right w:val="none" w:sz="0" w:space="0" w:color="auto"/>
              </w:divBdr>
            </w:div>
            <w:div w:id="838618853">
              <w:marLeft w:val="0"/>
              <w:marRight w:val="0"/>
              <w:marTop w:val="0"/>
              <w:marBottom w:val="0"/>
              <w:divBdr>
                <w:top w:val="none" w:sz="0" w:space="0" w:color="auto"/>
                <w:left w:val="none" w:sz="0" w:space="0" w:color="auto"/>
                <w:bottom w:val="none" w:sz="0" w:space="0" w:color="auto"/>
                <w:right w:val="none" w:sz="0" w:space="0" w:color="auto"/>
              </w:divBdr>
            </w:div>
            <w:div w:id="1312515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150996">
      <w:bodyDiv w:val="1"/>
      <w:marLeft w:val="0"/>
      <w:marRight w:val="0"/>
      <w:marTop w:val="0"/>
      <w:marBottom w:val="0"/>
      <w:divBdr>
        <w:top w:val="none" w:sz="0" w:space="0" w:color="auto"/>
        <w:left w:val="none" w:sz="0" w:space="0" w:color="auto"/>
        <w:bottom w:val="none" w:sz="0" w:space="0" w:color="auto"/>
        <w:right w:val="none" w:sz="0" w:space="0" w:color="auto"/>
      </w:divBdr>
      <w:divsChild>
        <w:div w:id="57215622">
          <w:marLeft w:val="0"/>
          <w:marRight w:val="0"/>
          <w:marTop w:val="0"/>
          <w:marBottom w:val="0"/>
          <w:divBdr>
            <w:top w:val="none" w:sz="0" w:space="0" w:color="auto"/>
            <w:left w:val="none" w:sz="0" w:space="0" w:color="auto"/>
            <w:bottom w:val="none" w:sz="0" w:space="0" w:color="auto"/>
            <w:right w:val="none" w:sz="0" w:space="0" w:color="auto"/>
          </w:divBdr>
          <w:divsChild>
            <w:div w:id="1481267086">
              <w:marLeft w:val="0"/>
              <w:marRight w:val="0"/>
              <w:marTop w:val="0"/>
              <w:marBottom w:val="0"/>
              <w:divBdr>
                <w:top w:val="none" w:sz="0" w:space="0" w:color="auto"/>
                <w:left w:val="none" w:sz="0" w:space="0" w:color="auto"/>
                <w:bottom w:val="none" w:sz="0" w:space="0" w:color="auto"/>
                <w:right w:val="none" w:sz="0" w:space="0" w:color="auto"/>
              </w:divBdr>
            </w:div>
            <w:div w:id="2046560372">
              <w:marLeft w:val="0"/>
              <w:marRight w:val="0"/>
              <w:marTop w:val="0"/>
              <w:marBottom w:val="0"/>
              <w:divBdr>
                <w:top w:val="none" w:sz="0" w:space="0" w:color="auto"/>
                <w:left w:val="none" w:sz="0" w:space="0" w:color="auto"/>
                <w:bottom w:val="none" w:sz="0" w:space="0" w:color="auto"/>
                <w:right w:val="none" w:sz="0" w:space="0" w:color="auto"/>
              </w:divBdr>
            </w:div>
            <w:div w:id="1160655304">
              <w:marLeft w:val="0"/>
              <w:marRight w:val="0"/>
              <w:marTop w:val="0"/>
              <w:marBottom w:val="0"/>
              <w:divBdr>
                <w:top w:val="none" w:sz="0" w:space="0" w:color="auto"/>
                <w:left w:val="none" w:sz="0" w:space="0" w:color="auto"/>
                <w:bottom w:val="none" w:sz="0" w:space="0" w:color="auto"/>
                <w:right w:val="none" w:sz="0" w:space="0" w:color="auto"/>
              </w:divBdr>
            </w:div>
            <w:div w:id="1242062034">
              <w:marLeft w:val="0"/>
              <w:marRight w:val="0"/>
              <w:marTop w:val="0"/>
              <w:marBottom w:val="0"/>
              <w:divBdr>
                <w:top w:val="none" w:sz="0" w:space="0" w:color="auto"/>
                <w:left w:val="none" w:sz="0" w:space="0" w:color="auto"/>
                <w:bottom w:val="none" w:sz="0" w:space="0" w:color="auto"/>
                <w:right w:val="none" w:sz="0" w:space="0" w:color="auto"/>
              </w:divBdr>
            </w:div>
            <w:div w:id="308871371">
              <w:marLeft w:val="0"/>
              <w:marRight w:val="0"/>
              <w:marTop w:val="0"/>
              <w:marBottom w:val="0"/>
              <w:divBdr>
                <w:top w:val="none" w:sz="0" w:space="0" w:color="auto"/>
                <w:left w:val="none" w:sz="0" w:space="0" w:color="auto"/>
                <w:bottom w:val="none" w:sz="0" w:space="0" w:color="auto"/>
                <w:right w:val="none" w:sz="0" w:space="0" w:color="auto"/>
              </w:divBdr>
            </w:div>
            <w:div w:id="1702975228">
              <w:marLeft w:val="0"/>
              <w:marRight w:val="0"/>
              <w:marTop w:val="0"/>
              <w:marBottom w:val="0"/>
              <w:divBdr>
                <w:top w:val="none" w:sz="0" w:space="0" w:color="auto"/>
                <w:left w:val="none" w:sz="0" w:space="0" w:color="auto"/>
                <w:bottom w:val="none" w:sz="0" w:space="0" w:color="auto"/>
                <w:right w:val="none" w:sz="0" w:space="0" w:color="auto"/>
              </w:divBdr>
            </w:div>
            <w:div w:id="375736467">
              <w:marLeft w:val="0"/>
              <w:marRight w:val="0"/>
              <w:marTop w:val="0"/>
              <w:marBottom w:val="0"/>
              <w:divBdr>
                <w:top w:val="none" w:sz="0" w:space="0" w:color="auto"/>
                <w:left w:val="none" w:sz="0" w:space="0" w:color="auto"/>
                <w:bottom w:val="none" w:sz="0" w:space="0" w:color="auto"/>
                <w:right w:val="none" w:sz="0" w:space="0" w:color="auto"/>
              </w:divBdr>
            </w:div>
            <w:div w:id="1597252559">
              <w:marLeft w:val="0"/>
              <w:marRight w:val="0"/>
              <w:marTop w:val="0"/>
              <w:marBottom w:val="0"/>
              <w:divBdr>
                <w:top w:val="none" w:sz="0" w:space="0" w:color="auto"/>
                <w:left w:val="none" w:sz="0" w:space="0" w:color="auto"/>
                <w:bottom w:val="none" w:sz="0" w:space="0" w:color="auto"/>
                <w:right w:val="none" w:sz="0" w:space="0" w:color="auto"/>
              </w:divBdr>
            </w:div>
            <w:div w:id="136868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015346">
      <w:bodyDiv w:val="1"/>
      <w:marLeft w:val="0"/>
      <w:marRight w:val="0"/>
      <w:marTop w:val="0"/>
      <w:marBottom w:val="0"/>
      <w:divBdr>
        <w:top w:val="none" w:sz="0" w:space="0" w:color="auto"/>
        <w:left w:val="none" w:sz="0" w:space="0" w:color="auto"/>
        <w:bottom w:val="none" w:sz="0" w:space="0" w:color="auto"/>
        <w:right w:val="none" w:sz="0" w:space="0" w:color="auto"/>
      </w:divBdr>
      <w:divsChild>
        <w:div w:id="1650792105">
          <w:marLeft w:val="0"/>
          <w:marRight w:val="0"/>
          <w:marTop w:val="0"/>
          <w:marBottom w:val="0"/>
          <w:divBdr>
            <w:top w:val="none" w:sz="0" w:space="0" w:color="auto"/>
            <w:left w:val="none" w:sz="0" w:space="0" w:color="auto"/>
            <w:bottom w:val="none" w:sz="0" w:space="0" w:color="auto"/>
            <w:right w:val="none" w:sz="0" w:space="0" w:color="auto"/>
          </w:divBdr>
          <w:divsChild>
            <w:div w:id="439377418">
              <w:marLeft w:val="0"/>
              <w:marRight w:val="0"/>
              <w:marTop w:val="0"/>
              <w:marBottom w:val="0"/>
              <w:divBdr>
                <w:top w:val="none" w:sz="0" w:space="0" w:color="auto"/>
                <w:left w:val="none" w:sz="0" w:space="0" w:color="auto"/>
                <w:bottom w:val="none" w:sz="0" w:space="0" w:color="auto"/>
                <w:right w:val="none" w:sz="0" w:space="0" w:color="auto"/>
              </w:divBdr>
            </w:div>
            <w:div w:id="1144270998">
              <w:marLeft w:val="0"/>
              <w:marRight w:val="0"/>
              <w:marTop w:val="0"/>
              <w:marBottom w:val="0"/>
              <w:divBdr>
                <w:top w:val="none" w:sz="0" w:space="0" w:color="auto"/>
                <w:left w:val="none" w:sz="0" w:space="0" w:color="auto"/>
                <w:bottom w:val="none" w:sz="0" w:space="0" w:color="auto"/>
                <w:right w:val="none" w:sz="0" w:space="0" w:color="auto"/>
              </w:divBdr>
            </w:div>
            <w:div w:id="155612288">
              <w:marLeft w:val="0"/>
              <w:marRight w:val="0"/>
              <w:marTop w:val="0"/>
              <w:marBottom w:val="0"/>
              <w:divBdr>
                <w:top w:val="none" w:sz="0" w:space="0" w:color="auto"/>
                <w:left w:val="none" w:sz="0" w:space="0" w:color="auto"/>
                <w:bottom w:val="none" w:sz="0" w:space="0" w:color="auto"/>
                <w:right w:val="none" w:sz="0" w:space="0" w:color="auto"/>
              </w:divBdr>
            </w:div>
            <w:div w:id="93717241">
              <w:marLeft w:val="0"/>
              <w:marRight w:val="0"/>
              <w:marTop w:val="0"/>
              <w:marBottom w:val="0"/>
              <w:divBdr>
                <w:top w:val="none" w:sz="0" w:space="0" w:color="auto"/>
                <w:left w:val="none" w:sz="0" w:space="0" w:color="auto"/>
                <w:bottom w:val="none" w:sz="0" w:space="0" w:color="auto"/>
                <w:right w:val="none" w:sz="0" w:space="0" w:color="auto"/>
              </w:divBdr>
            </w:div>
            <w:div w:id="249704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chart" Target="charts/chart1.xml"/><Relationship Id="rId14" Type="http://schemas.openxmlformats.org/officeDocument/2006/relationships/image" Target="media/image6.png"/><Relationship Id="rId15" Type="http://schemas.openxmlformats.org/officeDocument/2006/relationships/chart" Target="charts/chart2.xml"/><Relationship Id="rId16" Type="http://schemas.openxmlformats.org/officeDocument/2006/relationships/image" Target="media/image7.pn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Workbook2"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abadgett/Desktop/WtE/Supply%20Curves/Food%20Waste/Python/MRF.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pieChart>
        <c:varyColors val="1"/>
        <c:ser>
          <c:idx val="0"/>
          <c:order val="0"/>
          <c:spPr>
            <a:solidFill>
              <a:srgbClr val="CC9900"/>
            </a:solidFill>
            <a:ln>
              <a:noFill/>
            </a:ln>
          </c:spPr>
          <c:dPt>
            <c:idx val="0"/>
            <c:bubble3D val="0"/>
            <c:spPr>
              <a:solidFill>
                <a:srgbClr val="336633"/>
              </a:solidFill>
              <a:ln>
                <a:noFill/>
              </a:ln>
            </c:spPr>
          </c:dPt>
          <c:dLbls>
            <c:dLbl>
              <c:idx val="0"/>
              <c:layout>
                <c:manualLayout>
                  <c:x val="0.0155013123359581"/>
                  <c:y val="-0.0742403032954214"/>
                </c:manualLayout>
              </c:layout>
              <c:dLblPos val="bestFit"/>
              <c:showLegendKey val="0"/>
              <c:showVal val="0"/>
              <c:showCatName val="0"/>
              <c:showSerName val="0"/>
              <c:showPercent val="1"/>
              <c:showBubbleSize val="0"/>
              <c:extLst>
                <c:ext xmlns:c15="http://schemas.microsoft.com/office/drawing/2012/chart" uri="{CE6537A1-D6FC-4f65-9D91-7224C49458BB}">
                  <c15:layout/>
                </c:ext>
              </c:extLst>
            </c:dLbl>
            <c:spPr>
              <a:noFill/>
              <a:ln>
                <a:noFill/>
              </a:ln>
              <a:effectLst/>
            </c:spPr>
            <c:dLblPos val="inEnd"/>
            <c:showLegendKey val="0"/>
            <c:showVal val="0"/>
            <c:showCatName val="0"/>
            <c:showSerName val="0"/>
            <c:showPercent val="1"/>
            <c:showBubbleSize val="0"/>
            <c:showLeaderLines val="1"/>
            <c:extLst>
              <c:ext xmlns:c15="http://schemas.microsoft.com/office/drawing/2012/chart" uri="{CE6537A1-D6FC-4f65-9D91-7224C49458BB}">
                <c15:layout/>
              </c:ext>
            </c:extLst>
          </c:dLbls>
          <c:cat>
            <c:strRef>
              <c:f>Sheet1!$C$1:$C$2</c:f>
              <c:strCache>
                <c:ptCount val="2"/>
                <c:pt idx="0">
                  <c:v>Counties without LF, TS, or MRF</c:v>
                </c:pt>
                <c:pt idx="1">
                  <c:v>Counties with LF, TS, MRF</c:v>
                </c:pt>
              </c:strCache>
            </c:strRef>
          </c:cat>
          <c:val>
            <c:numRef>
              <c:f>Sheet1!$B$1:$B$2</c:f>
              <c:numCache>
                <c:formatCode>General</c:formatCode>
                <c:ptCount val="2"/>
                <c:pt idx="0">
                  <c:v>1205.0</c:v>
                </c:pt>
                <c:pt idx="1">
                  <c:v>1936.0</c:v>
                </c:pt>
              </c:numCache>
            </c:numRef>
          </c:val>
        </c:ser>
        <c:dLbls>
          <c:showLegendKey val="0"/>
          <c:showVal val="0"/>
          <c:showCatName val="0"/>
          <c:showSerName val="0"/>
          <c:showPercent val="0"/>
          <c:showBubbleSize val="0"/>
          <c:showLeaderLines val="1"/>
        </c:dLbls>
        <c:firstSliceAng val="0"/>
      </c:pieChart>
    </c:plotArea>
    <c:legend>
      <c:legendPos val="b"/>
      <c:layout/>
      <c:overlay val="0"/>
      <c:txPr>
        <a:bodyPr/>
        <a:lstStyle/>
        <a:p>
          <a:pPr rtl="0">
            <a:defRPr/>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spPr>
            <a:ln w="38100">
              <a:solidFill>
                <a:srgbClr val="407742"/>
              </a:solidFill>
            </a:ln>
          </c:spPr>
          <c:marker>
            <c:symbol val="none"/>
          </c:marker>
          <c:xVal>
            <c:numRef>
              <c:f>Sheet1!$H$2:$H$3139</c:f>
              <c:numCache>
                <c:formatCode>General</c:formatCode>
                <c:ptCount val="3138"/>
                <c:pt idx="0">
                  <c:v>1013.48236577985</c:v>
                </c:pt>
                <c:pt idx="1">
                  <c:v>1564.35346704365</c:v>
                </c:pt>
                <c:pt idx="2">
                  <c:v>5087.570892375848</c:v>
                </c:pt>
                <c:pt idx="3">
                  <c:v>19898.07812078015</c:v>
                </c:pt>
                <c:pt idx="4">
                  <c:v>48769.36677744884</c:v>
                </c:pt>
                <c:pt idx="5">
                  <c:v>51205.68351549014</c:v>
                </c:pt>
                <c:pt idx="6">
                  <c:v>54356.33084762196</c:v>
                </c:pt>
                <c:pt idx="7">
                  <c:v>61394.96133644177</c:v>
                </c:pt>
                <c:pt idx="8">
                  <c:v>67263.04777966996</c:v>
                </c:pt>
                <c:pt idx="9">
                  <c:v>69710.2575549639</c:v>
                </c:pt>
                <c:pt idx="10">
                  <c:v>102102.4487838753</c:v>
                </c:pt>
                <c:pt idx="11">
                  <c:v>108082.5961628553</c:v>
                </c:pt>
                <c:pt idx="12">
                  <c:v>118423.6401615986</c:v>
                </c:pt>
                <c:pt idx="13">
                  <c:v>170448.6185287453</c:v>
                </c:pt>
                <c:pt idx="14">
                  <c:v>353105.7612284144</c:v>
                </c:pt>
                <c:pt idx="15">
                  <c:v>364658.2560337737</c:v>
                </c:pt>
                <c:pt idx="16">
                  <c:v>368111.2893180542</c:v>
                </c:pt>
                <c:pt idx="17">
                  <c:v>400740.4663877808</c:v>
                </c:pt>
                <c:pt idx="18">
                  <c:v>592016.2260178448</c:v>
                </c:pt>
                <c:pt idx="19">
                  <c:v>624576.2220495249</c:v>
                </c:pt>
                <c:pt idx="20">
                  <c:v>630932.5551017693</c:v>
                </c:pt>
                <c:pt idx="21">
                  <c:v>636324.9392351048</c:v>
                </c:pt>
                <c:pt idx="22">
                  <c:v>639242.8997393019</c:v>
                </c:pt>
                <c:pt idx="23">
                  <c:v>645784.6745702344</c:v>
                </c:pt>
                <c:pt idx="24">
                  <c:v>674054.7958795591</c:v>
                </c:pt>
                <c:pt idx="25">
                  <c:v>689364.4185033906</c:v>
                </c:pt>
                <c:pt idx="26">
                  <c:v>721301.928493084</c:v>
                </c:pt>
                <c:pt idx="27">
                  <c:v>736674.4379591793</c:v>
                </c:pt>
                <c:pt idx="28">
                  <c:v>744753.010686903</c:v>
                </c:pt>
                <c:pt idx="29">
                  <c:v>759596.3778060683</c:v>
                </c:pt>
                <c:pt idx="30">
                  <c:v>770073.2044731756</c:v>
                </c:pt>
                <c:pt idx="31">
                  <c:v>967929.9371131546</c:v>
                </c:pt>
                <c:pt idx="32">
                  <c:v>1.11311612295176E6</c:v>
                </c:pt>
                <c:pt idx="33">
                  <c:v>1.22402175961904E6</c:v>
                </c:pt>
                <c:pt idx="34">
                  <c:v>1.23082996301746E6</c:v>
                </c:pt>
                <c:pt idx="35">
                  <c:v>1.31185071402194E6</c:v>
                </c:pt>
                <c:pt idx="36">
                  <c:v>1.34942770217761E6</c:v>
                </c:pt>
                <c:pt idx="37">
                  <c:v>1.35795559891312E6</c:v>
                </c:pt>
                <c:pt idx="38">
                  <c:v>1.36846682870638E6</c:v>
                </c:pt>
                <c:pt idx="39">
                  <c:v>1.5845404189884E6</c:v>
                </c:pt>
                <c:pt idx="40">
                  <c:v>1.64437869894233E6</c:v>
                </c:pt>
                <c:pt idx="41">
                  <c:v>1.76786503304177E6</c:v>
                </c:pt>
                <c:pt idx="42">
                  <c:v>1.93128263805067E6</c:v>
                </c:pt>
                <c:pt idx="43">
                  <c:v>1.93491022228101E6</c:v>
                </c:pt>
                <c:pt idx="44">
                  <c:v>1.9715797990487E6</c:v>
                </c:pt>
                <c:pt idx="45">
                  <c:v>1.97595438637102E6</c:v>
                </c:pt>
                <c:pt idx="46">
                  <c:v>2.0226227175273E6</c:v>
                </c:pt>
                <c:pt idx="47">
                  <c:v>2.03183340773932E6</c:v>
                </c:pt>
                <c:pt idx="48">
                  <c:v>2.15194980075728E6</c:v>
                </c:pt>
                <c:pt idx="49">
                  <c:v>2.15821350661662E6</c:v>
                </c:pt>
                <c:pt idx="50">
                  <c:v>2.1924756031019E6</c:v>
                </c:pt>
                <c:pt idx="51">
                  <c:v>2.2144908921554E6</c:v>
                </c:pt>
                <c:pt idx="52">
                  <c:v>2.2218368249034E6</c:v>
                </c:pt>
                <c:pt idx="53">
                  <c:v>2.22809094065708E6</c:v>
                </c:pt>
                <c:pt idx="54">
                  <c:v>2.30833185072504E6</c:v>
                </c:pt>
                <c:pt idx="55">
                  <c:v>2.30973857151518E6</c:v>
                </c:pt>
                <c:pt idx="56">
                  <c:v>2.31941730297568E6</c:v>
                </c:pt>
                <c:pt idx="57">
                  <c:v>2.35402310002921E6</c:v>
                </c:pt>
                <c:pt idx="58">
                  <c:v>2.57026586197963E6</c:v>
                </c:pt>
                <c:pt idx="59">
                  <c:v>2.60352035803061E6</c:v>
                </c:pt>
                <c:pt idx="60">
                  <c:v>2.6189467043657E6</c:v>
                </c:pt>
                <c:pt idx="61">
                  <c:v>2.63058808952969E6</c:v>
                </c:pt>
                <c:pt idx="62">
                  <c:v>2.64185223080187E6</c:v>
                </c:pt>
                <c:pt idx="63">
                  <c:v>2.78052364842893E6</c:v>
                </c:pt>
                <c:pt idx="64">
                  <c:v>2.81948779576381E6</c:v>
                </c:pt>
                <c:pt idx="65">
                  <c:v>2.83841392439248E6</c:v>
                </c:pt>
                <c:pt idx="66">
                  <c:v>2.84387041893329E6</c:v>
                </c:pt>
                <c:pt idx="67">
                  <c:v>2.85268310873746E6</c:v>
                </c:pt>
                <c:pt idx="68">
                  <c:v>2.90995670783798E6</c:v>
                </c:pt>
                <c:pt idx="69">
                  <c:v>2.9312545688035E6</c:v>
                </c:pt>
                <c:pt idx="70">
                  <c:v>2.96068165368695E6</c:v>
                </c:pt>
                <c:pt idx="71">
                  <c:v>2.99639581342284E6</c:v>
                </c:pt>
                <c:pt idx="72">
                  <c:v>3.15929281899502E6</c:v>
                </c:pt>
                <c:pt idx="73">
                  <c:v>3.18307774709678E6</c:v>
                </c:pt>
                <c:pt idx="74">
                  <c:v>3.20664897016595E6</c:v>
                </c:pt>
                <c:pt idx="75">
                  <c:v>3.22161404344207E6</c:v>
                </c:pt>
                <c:pt idx="76">
                  <c:v>3.28468399058626E6</c:v>
                </c:pt>
                <c:pt idx="77">
                  <c:v>3.31874936865137E6</c:v>
                </c:pt>
                <c:pt idx="78">
                  <c:v>3.35648073546189E6</c:v>
                </c:pt>
                <c:pt idx="79">
                  <c:v>3.37668519210524E6</c:v>
                </c:pt>
                <c:pt idx="80">
                  <c:v>3.39067700193455E6</c:v>
                </c:pt>
                <c:pt idx="81">
                  <c:v>3.41491019582554E6</c:v>
                </c:pt>
                <c:pt idx="82">
                  <c:v>3.42996551530283E6</c:v>
                </c:pt>
                <c:pt idx="83">
                  <c:v>3.46373500002755E6</c:v>
                </c:pt>
                <c:pt idx="84">
                  <c:v>3.48277262741337E6</c:v>
                </c:pt>
                <c:pt idx="85">
                  <c:v>3.5814135551183E6</c:v>
                </c:pt>
                <c:pt idx="86">
                  <c:v>3.780010346291E6</c:v>
                </c:pt>
                <c:pt idx="87">
                  <c:v>3.81761782436878E6</c:v>
                </c:pt>
                <c:pt idx="88">
                  <c:v>3.82302502356189E6</c:v>
                </c:pt>
                <c:pt idx="89">
                  <c:v>3.83268114662389E6</c:v>
                </c:pt>
                <c:pt idx="90">
                  <c:v>3.8408866614858E6</c:v>
                </c:pt>
                <c:pt idx="91">
                  <c:v>3.85877207625787E6</c:v>
                </c:pt>
                <c:pt idx="92">
                  <c:v>3.86297815329838E6</c:v>
                </c:pt>
                <c:pt idx="93">
                  <c:v>3.92757125172924E6</c:v>
                </c:pt>
                <c:pt idx="94">
                  <c:v>3.93286870483969E6</c:v>
                </c:pt>
                <c:pt idx="95">
                  <c:v>3.94080770294923E6</c:v>
                </c:pt>
                <c:pt idx="96">
                  <c:v>4.11371098067097E6</c:v>
                </c:pt>
                <c:pt idx="97">
                  <c:v>4.1342774582913E6</c:v>
                </c:pt>
                <c:pt idx="98">
                  <c:v>4.17900943688442E6</c:v>
                </c:pt>
                <c:pt idx="99">
                  <c:v>4.1890561528244E6</c:v>
                </c:pt>
                <c:pt idx="100">
                  <c:v>4.21247657974944E6</c:v>
                </c:pt>
                <c:pt idx="101">
                  <c:v>4.23925769936672E6</c:v>
                </c:pt>
                <c:pt idx="102">
                  <c:v>4.58386945992272E6</c:v>
                </c:pt>
                <c:pt idx="103">
                  <c:v>4.60101682236809E6</c:v>
                </c:pt>
                <c:pt idx="104">
                  <c:v>4.87919094341286E6</c:v>
                </c:pt>
                <c:pt idx="105">
                  <c:v>4.94188636937338E6</c:v>
                </c:pt>
                <c:pt idx="106">
                  <c:v>4.94513888126456E6</c:v>
                </c:pt>
                <c:pt idx="107">
                  <c:v>4.98799980819788E6</c:v>
                </c:pt>
                <c:pt idx="108">
                  <c:v>4.99198394594266E6</c:v>
                </c:pt>
                <c:pt idx="109">
                  <c:v>4.99224038095867E6</c:v>
                </c:pt>
                <c:pt idx="110">
                  <c:v>5.00049918153408E6</c:v>
                </c:pt>
                <c:pt idx="111">
                  <c:v>5.0048877351367E6</c:v>
                </c:pt>
                <c:pt idx="112">
                  <c:v>5.01574377883231E6</c:v>
                </c:pt>
                <c:pt idx="113">
                  <c:v>5.03474972580013E6</c:v>
                </c:pt>
                <c:pt idx="114">
                  <c:v>5.15451824049118E6</c:v>
                </c:pt>
                <c:pt idx="115">
                  <c:v>5.16622482735053E6</c:v>
                </c:pt>
                <c:pt idx="116">
                  <c:v>5.16738165644272E6</c:v>
                </c:pt>
                <c:pt idx="117">
                  <c:v>5.18085941456262E6</c:v>
                </c:pt>
                <c:pt idx="118">
                  <c:v>5.21755898521249E6</c:v>
                </c:pt>
                <c:pt idx="119">
                  <c:v>5.24842341749477E6</c:v>
                </c:pt>
                <c:pt idx="120">
                  <c:v>5.25211165087605E6</c:v>
                </c:pt>
                <c:pt idx="121">
                  <c:v>5.33035703632665E6</c:v>
                </c:pt>
                <c:pt idx="122">
                  <c:v>5.34103635752354E6</c:v>
                </c:pt>
                <c:pt idx="123">
                  <c:v>5.36796593638562E6</c:v>
                </c:pt>
                <c:pt idx="124">
                  <c:v>5.39419812717361E6</c:v>
                </c:pt>
                <c:pt idx="125">
                  <c:v>5.46508769214657E6</c:v>
                </c:pt>
                <c:pt idx="126">
                  <c:v>5.57638663337686E6</c:v>
                </c:pt>
                <c:pt idx="127">
                  <c:v>5.5856513919432E6</c:v>
                </c:pt>
                <c:pt idx="128">
                  <c:v>5.59641532653206E6</c:v>
                </c:pt>
                <c:pt idx="129">
                  <c:v>5.63267326730489E6</c:v>
                </c:pt>
                <c:pt idx="130">
                  <c:v>5.70258384783698E6</c:v>
                </c:pt>
                <c:pt idx="131">
                  <c:v>5.72748944041181E6</c:v>
                </c:pt>
                <c:pt idx="132">
                  <c:v>5.73604517049994E6</c:v>
                </c:pt>
                <c:pt idx="133">
                  <c:v>5.74296735285525E6</c:v>
                </c:pt>
                <c:pt idx="134">
                  <c:v>5.84354549292591E6</c:v>
                </c:pt>
                <c:pt idx="135">
                  <c:v>5.85179322629892E6</c:v>
                </c:pt>
                <c:pt idx="136">
                  <c:v>5.98727021280112E6</c:v>
                </c:pt>
                <c:pt idx="137">
                  <c:v>6.00633010686904E6</c:v>
                </c:pt>
                <c:pt idx="138">
                  <c:v>6.02420630632119E6</c:v>
                </c:pt>
                <c:pt idx="139">
                  <c:v>6.14760751996559E6</c:v>
                </c:pt>
                <c:pt idx="140">
                  <c:v>6.15354871167401E6</c:v>
                </c:pt>
                <c:pt idx="141">
                  <c:v>6.19376853453263E6</c:v>
                </c:pt>
                <c:pt idx="142">
                  <c:v>6.19977841123915E6</c:v>
                </c:pt>
                <c:pt idx="143">
                  <c:v>6.21031757359302E6</c:v>
                </c:pt>
                <c:pt idx="144">
                  <c:v>6.22772721991654E6</c:v>
                </c:pt>
                <c:pt idx="145">
                  <c:v>6.24986381829504E6</c:v>
                </c:pt>
                <c:pt idx="146">
                  <c:v>6.26346985234543E6</c:v>
                </c:pt>
                <c:pt idx="147">
                  <c:v>6.35303619217688E6</c:v>
                </c:pt>
                <c:pt idx="148">
                  <c:v>6.36169089876926E6</c:v>
                </c:pt>
                <c:pt idx="149">
                  <c:v>6.37974696230646E6</c:v>
                </c:pt>
                <c:pt idx="150">
                  <c:v>6.4797522093068E6</c:v>
                </c:pt>
                <c:pt idx="151">
                  <c:v>6.55561412280845E6</c:v>
                </c:pt>
                <c:pt idx="152">
                  <c:v>6.58652132475734E6</c:v>
                </c:pt>
                <c:pt idx="153">
                  <c:v>6.69745392395155E6</c:v>
                </c:pt>
                <c:pt idx="154">
                  <c:v>7.12116445708426E6</c:v>
                </c:pt>
                <c:pt idx="155">
                  <c:v>7.5190919250208E6</c:v>
                </c:pt>
                <c:pt idx="156">
                  <c:v>7.52708021847802E6</c:v>
                </c:pt>
                <c:pt idx="157">
                  <c:v>7.53400434090068E6</c:v>
                </c:pt>
                <c:pt idx="158">
                  <c:v>7.55164289312542E6</c:v>
                </c:pt>
                <c:pt idx="159">
                  <c:v>7.55945770487826E6</c:v>
                </c:pt>
                <c:pt idx="160">
                  <c:v>7.5693015404796E6</c:v>
                </c:pt>
                <c:pt idx="161">
                  <c:v>7.60478187800723E6</c:v>
                </c:pt>
                <c:pt idx="162">
                  <c:v>7.62096124605233E6</c:v>
                </c:pt>
                <c:pt idx="163">
                  <c:v>7.79526987108471E6</c:v>
                </c:pt>
                <c:pt idx="164">
                  <c:v>7.8111846624448E6</c:v>
                </c:pt>
                <c:pt idx="165">
                  <c:v>7.82049364572825E6</c:v>
                </c:pt>
                <c:pt idx="166">
                  <c:v>7.89918977716782E6</c:v>
                </c:pt>
                <c:pt idx="167">
                  <c:v>7.90838662235375E6</c:v>
                </c:pt>
                <c:pt idx="168">
                  <c:v>7.91733303350473E6</c:v>
                </c:pt>
                <c:pt idx="169">
                  <c:v>7.93004959076703E6</c:v>
                </c:pt>
                <c:pt idx="170">
                  <c:v>7.93142003009307E6</c:v>
                </c:pt>
                <c:pt idx="171">
                  <c:v>7.93558754829498E6</c:v>
                </c:pt>
                <c:pt idx="172">
                  <c:v>7.94636768685548E6</c:v>
                </c:pt>
                <c:pt idx="173">
                  <c:v>7.96976056702876E6</c:v>
                </c:pt>
                <c:pt idx="174">
                  <c:v>7.98460551045265E6</c:v>
                </c:pt>
                <c:pt idx="175">
                  <c:v>7.98495287289801E6</c:v>
                </c:pt>
                <c:pt idx="176">
                  <c:v>8.06502177835831E6</c:v>
                </c:pt>
                <c:pt idx="177">
                  <c:v>8.08004963926871E6</c:v>
                </c:pt>
                <c:pt idx="178">
                  <c:v>8.37174346136674E6</c:v>
                </c:pt>
                <c:pt idx="179">
                  <c:v>8.39935307792786E6</c:v>
                </c:pt>
                <c:pt idx="180">
                  <c:v>8.40473285162341E6</c:v>
                </c:pt>
                <c:pt idx="181">
                  <c:v>9.09356988045435E6</c:v>
                </c:pt>
                <c:pt idx="182">
                  <c:v>9.19612292090365E6</c:v>
                </c:pt>
                <c:pt idx="183">
                  <c:v>9.20950284892275E6</c:v>
                </c:pt>
                <c:pt idx="184">
                  <c:v>9.22857800999794E6</c:v>
                </c:pt>
                <c:pt idx="185">
                  <c:v>9.41653412699723E6</c:v>
                </c:pt>
                <c:pt idx="186">
                  <c:v>9.7507110148426E6</c:v>
                </c:pt>
                <c:pt idx="187">
                  <c:v>9.95415148178153E6</c:v>
                </c:pt>
                <c:pt idx="188">
                  <c:v>9.98083140924947E6</c:v>
                </c:pt>
                <c:pt idx="189">
                  <c:v>1.00046393976973E7</c:v>
                </c:pt>
                <c:pt idx="190">
                  <c:v>1.00246322216527E7</c:v>
                </c:pt>
                <c:pt idx="191">
                  <c:v>1.00865908739672E7</c:v>
                </c:pt>
                <c:pt idx="192">
                  <c:v>1.04181411200582E7</c:v>
                </c:pt>
                <c:pt idx="193">
                  <c:v>1.04702926547507E7</c:v>
                </c:pt>
                <c:pt idx="194">
                  <c:v>1.04838050585051E7</c:v>
                </c:pt>
                <c:pt idx="195">
                  <c:v>1.05027936550979E7</c:v>
                </c:pt>
                <c:pt idx="196">
                  <c:v>1.051241078942E7</c:v>
                </c:pt>
                <c:pt idx="197">
                  <c:v>1.0546361064171E7</c:v>
                </c:pt>
                <c:pt idx="198">
                  <c:v>1.05540481291026E7</c:v>
                </c:pt>
                <c:pt idx="199">
                  <c:v>1.0639757923687E7</c:v>
                </c:pt>
                <c:pt idx="200">
                  <c:v>1.0675507489652E7</c:v>
                </c:pt>
                <c:pt idx="201">
                  <c:v>1.1096263013608E7</c:v>
                </c:pt>
                <c:pt idx="202">
                  <c:v>1.11058799605372E7</c:v>
                </c:pt>
                <c:pt idx="203">
                  <c:v>1.11120753561842E7</c:v>
                </c:pt>
                <c:pt idx="204">
                  <c:v>1.11424134129202E7</c:v>
                </c:pt>
                <c:pt idx="205">
                  <c:v>1.11495417494778E7</c:v>
                </c:pt>
                <c:pt idx="206">
                  <c:v>1.11579924513743E7</c:v>
                </c:pt>
                <c:pt idx="207">
                  <c:v>1.11622589681267E7</c:v>
                </c:pt>
                <c:pt idx="208">
                  <c:v>1.12215253029977E7</c:v>
                </c:pt>
                <c:pt idx="209">
                  <c:v>1.12353725888325E7</c:v>
                </c:pt>
                <c:pt idx="210">
                  <c:v>1.13163527858154E7</c:v>
                </c:pt>
                <c:pt idx="211">
                  <c:v>1.13329852036795E7</c:v>
                </c:pt>
                <c:pt idx="212">
                  <c:v>1.13958357468432E7</c:v>
                </c:pt>
                <c:pt idx="213">
                  <c:v>1.14031092246895E7</c:v>
                </c:pt>
                <c:pt idx="214">
                  <c:v>1.14055310680842E7</c:v>
                </c:pt>
                <c:pt idx="215">
                  <c:v>1.15340708587554E7</c:v>
                </c:pt>
                <c:pt idx="216">
                  <c:v>1.17102900532967E7</c:v>
                </c:pt>
                <c:pt idx="217">
                  <c:v>1.17184537354564E7</c:v>
                </c:pt>
                <c:pt idx="218">
                  <c:v>1.17541307032193E7</c:v>
                </c:pt>
                <c:pt idx="219">
                  <c:v>1.19617820422516E7</c:v>
                </c:pt>
                <c:pt idx="220">
                  <c:v>1.19835985846327E7</c:v>
                </c:pt>
                <c:pt idx="221">
                  <c:v>1.20003462711575E7</c:v>
                </c:pt>
                <c:pt idx="222">
                  <c:v>1.20245340829048E7</c:v>
                </c:pt>
                <c:pt idx="223">
                  <c:v>1.2578757378043E7</c:v>
                </c:pt>
                <c:pt idx="224">
                  <c:v>1.25809682942288E7</c:v>
                </c:pt>
                <c:pt idx="225">
                  <c:v>1.26314094170428E7</c:v>
                </c:pt>
                <c:pt idx="226">
                  <c:v>1.2649610147875E7</c:v>
                </c:pt>
                <c:pt idx="227">
                  <c:v>1.31005242061983E7</c:v>
                </c:pt>
                <c:pt idx="228">
                  <c:v>1.31666384386867E7</c:v>
                </c:pt>
                <c:pt idx="229">
                  <c:v>1.31759855619306E7</c:v>
                </c:pt>
                <c:pt idx="230">
                  <c:v>1.32232482922447E7</c:v>
                </c:pt>
                <c:pt idx="231">
                  <c:v>1.32288261291798E7</c:v>
                </c:pt>
                <c:pt idx="232">
                  <c:v>1.32581483842876E7</c:v>
                </c:pt>
                <c:pt idx="233">
                  <c:v>1.32749254914929E7</c:v>
                </c:pt>
                <c:pt idx="234">
                  <c:v>1.3295615262598E7</c:v>
                </c:pt>
                <c:pt idx="235">
                  <c:v>1.33012428027359E7</c:v>
                </c:pt>
                <c:pt idx="236">
                  <c:v>1.33212868951757E7</c:v>
                </c:pt>
                <c:pt idx="237">
                  <c:v>1.33622250941098E7</c:v>
                </c:pt>
                <c:pt idx="238">
                  <c:v>1.33964834206914E7</c:v>
                </c:pt>
                <c:pt idx="239">
                  <c:v>1.34351010124726E7</c:v>
                </c:pt>
                <c:pt idx="240">
                  <c:v>1.34413066816581E7</c:v>
                </c:pt>
                <c:pt idx="241">
                  <c:v>1.34914626917332E7</c:v>
                </c:pt>
                <c:pt idx="242">
                  <c:v>1.35156844215898E7</c:v>
                </c:pt>
                <c:pt idx="243">
                  <c:v>1.35202499401996E7</c:v>
                </c:pt>
                <c:pt idx="244">
                  <c:v>1.35271084200025E7</c:v>
                </c:pt>
                <c:pt idx="245">
                  <c:v>1.36691161472026E7</c:v>
                </c:pt>
                <c:pt idx="246">
                  <c:v>1.36907142115445E7</c:v>
                </c:pt>
                <c:pt idx="247">
                  <c:v>1.36958435842744E7</c:v>
                </c:pt>
                <c:pt idx="248">
                  <c:v>1.37015939439034E7</c:v>
                </c:pt>
                <c:pt idx="249">
                  <c:v>1.37226320122136E7</c:v>
                </c:pt>
                <c:pt idx="250">
                  <c:v>1.40161242767462E7</c:v>
                </c:pt>
                <c:pt idx="251">
                  <c:v>1.40503621113664E7</c:v>
                </c:pt>
                <c:pt idx="252">
                  <c:v>1.40516375469171E7</c:v>
                </c:pt>
                <c:pt idx="253">
                  <c:v>1.41717238909373E7</c:v>
                </c:pt>
                <c:pt idx="254">
                  <c:v>1.42344225687153E7</c:v>
                </c:pt>
                <c:pt idx="255">
                  <c:v>1.49315859808087E7</c:v>
                </c:pt>
                <c:pt idx="256">
                  <c:v>1.49626802339104E7</c:v>
                </c:pt>
                <c:pt idx="257">
                  <c:v>1.49672258668298E7</c:v>
                </c:pt>
                <c:pt idx="258">
                  <c:v>1.51056231948279E7</c:v>
                </c:pt>
                <c:pt idx="259">
                  <c:v>1.51107610553525E7</c:v>
                </c:pt>
                <c:pt idx="260">
                  <c:v>1.5133708315283E7</c:v>
                </c:pt>
                <c:pt idx="261">
                  <c:v>1.51433267062396E7</c:v>
                </c:pt>
                <c:pt idx="262">
                  <c:v>1.51581145279077E7</c:v>
                </c:pt>
                <c:pt idx="263">
                  <c:v>1.52503832823514E7</c:v>
                </c:pt>
                <c:pt idx="264">
                  <c:v>1.52547865077134E7</c:v>
                </c:pt>
                <c:pt idx="265">
                  <c:v>1.57242284958415E7</c:v>
                </c:pt>
                <c:pt idx="266">
                  <c:v>1.57282558772466E7</c:v>
                </c:pt>
                <c:pt idx="267">
                  <c:v>1.5749151791531E7</c:v>
                </c:pt>
                <c:pt idx="268">
                  <c:v>1.57718901635278E7</c:v>
                </c:pt>
                <c:pt idx="269">
                  <c:v>1.57752712379503E7</c:v>
                </c:pt>
                <c:pt idx="270">
                  <c:v>1.57945081190716E7</c:v>
                </c:pt>
                <c:pt idx="271">
                  <c:v>1.58074861334788E7</c:v>
                </c:pt>
                <c:pt idx="272">
                  <c:v>1.58788853739865E7</c:v>
                </c:pt>
                <c:pt idx="273">
                  <c:v>1.59193266180547E7</c:v>
                </c:pt>
                <c:pt idx="274">
                  <c:v>1.59242985697515E7</c:v>
                </c:pt>
                <c:pt idx="275">
                  <c:v>1.59897312543748E7</c:v>
                </c:pt>
                <c:pt idx="276">
                  <c:v>1.60145650093421E7</c:v>
                </c:pt>
                <c:pt idx="277">
                  <c:v>1.60290517898774E7</c:v>
                </c:pt>
                <c:pt idx="278">
                  <c:v>1.60370431918517E7</c:v>
                </c:pt>
                <c:pt idx="279">
                  <c:v>1.60575292448618E7</c:v>
                </c:pt>
                <c:pt idx="280">
                  <c:v>1.61467348534202E7</c:v>
                </c:pt>
                <c:pt idx="281">
                  <c:v>1.61506362627248E7</c:v>
                </c:pt>
                <c:pt idx="282">
                  <c:v>1.61555057766607E7</c:v>
                </c:pt>
                <c:pt idx="283">
                  <c:v>1.61584050199242E7</c:v>
                </c:pt>
                <c:pt idx="284">
                  <c:v>1.61842785848531E7</c:v>
                </c:pt>
                <c:pt idx="285">
                  <c:v>1.63575014445785E7</c:v>
                </c:pt>
                <c:pt idx="286">
                  <c:v>1.63614788912956E7</c:v>
                </c:pt>
                <c:pt idx="287">
                  <c:v>1.64465959953041E7</c:v>
                </c:pt>
                <c:pt idx="288">
                  <c:v>1.64807184510326E7</c:v>
                </c:pt>
                <c:pt idx="289">
                  <c:v>1.66542157200571E7</c:v>
                </c:pt>
                <c:pt idx="290">
                  <c:v>1.67064267023815E7</c:v>
                </c:pt>
                <c:pt idx="291">
                  <c:v>1.67140912360764E7</c:v>
                </c:pt>
                <c:pt idx="292">
                  <c:v>1.67522609699234E7</c:v>
                </c:pt>
                <c:pt idx="293">
                  <c:v>1.67587559075602E7</c:v>
                </c:pt>
                <c:pt idx="294">
                  <c:v>1.78968478733665E7</c:v>
                </c:pt>
                <c:pt idx="295">
                  <c:v>1.79128046958448E7</c:v>
                </c:pt>
                <c:pt idx="296">
                  <c:v>1.79930996852902E7</c:v>
                </c:pt>
                <c:pt idx="297">
                  <c:v>1.80051828436316E7</c:v>
                </c:pt>
                <c:pt idx="298">
                  <c:v>1.80684604000286E7</c:v>
                </c:pt>
                <c:pt idx="299">
                  <c:v>1.80878109955521E7</c:v>
                </c:pt>
                <c:pt idx="300">
                  <c:v>1.83550936005335E7</c:v>
                </c:pt>
                <c:pt idx="301">
                  <c:v>1.83967636788527E7</c:v>
                </c:pt>
                <c:pt idx="302">
                  <c:v>1.8507785014082E7</c:v>
                </c:pt>
                <c:pt idx="303">
                  <c:v>1.8524277063664E7</c:v>
                </c:pt>
                <c:pt idx="304">
                  <c:v>1.87448033179561E7</c:v>
                </c:pt>
                <c:pt idx="305">
                  <c:v>1.87759821954728E7</c:v>
                </c:pt>
                <c:pt idx="306">
                  <c:v>1.88546206209317E7</c:v>
                </c:pt>
                <c:pt idx="307">
                  <c:v>1.88551340950302E7</c:v>
                </c:pt>
                <c:pt idx="308">
                  <c:v>1.88592765687263E7</c:v>
                </c:pt>
                <c:pt idx="309">
                  <c:v>1.8870587668447E7</c:v>
                </c:pt>
                <c:pt idx="310">
                  <c:v>1.88849142831947E7</c:v>
                </c:pt>
                <c:pt idx="311">
                  <c:v>1.88941686910608E7</c:v>
                </c:pt>
                <c:pt idx="312">
                  <c:v>1.89020229875934E7</c:v>
                </c:pt>
                <c:pt idx="313">
                  <c:v>1.8906524307611E7</c:v>
                </c:pt>
                <c:pt idx="314">
                  <c:v>1.89184893092368E7</c:v>
                </c:pt>
                <c:pt idx="315">
                  <c:v>1.89255483545252E7</c:v>
                </c:pt>
                <c:pt idx="316">
                  <c:v>1.89460873625556E7</c:v>
                </c:pt>
                <c:pt idx="317">
                  <c:v>1.89638757960063E7</c:v>
                </c:pt>
                <c:pt idx="318">
                  <c:v>1.89997783737606E7</c:v>
                </c:pt>
                <c:pt idx="319">
                  <c:v>1.90115084398441E7</c:v>
                </c:pt>
                <c:pt idx="320">
                  <c:v>1.90862095096369E7</c:v>
                </c:pt>
                <c:pt idx="321">
                  <c:v>1.91311960008157E7</c:v>
                </c:pt>
                <c:pt idx="322">
                  <c:v>1.91407759982804E7</c:v>
                </c:pt>
                <c:pt idx="323">
                  <c:v>1.9149750242784E7</c:v>
                </c:pt>
                <c:pt idx="324">
                  <c:v>1.91801938237515E7</c:v>
                </c:pt>
                <c:pt idx="325">
                  <c:v>1.92193436223041E7</c:v>
                </c:pt>
                <c:pt idx="326">
                  <c:v>1.92428933282627E7</c:v>
                </c:pt>
                <c:pt idx="327">
                  <c:v>1.9276891862189E7</c:v>
                </c:pt>
                <c:pt idx="328">
                  <c:v>1.93408435589212E7</c:v>
                </c:pt>
                <c:pt idx="329">
                  <c:v>1.93571610906265E7</c:v>
                </c:pt>
                <c:pt idx="330">
                  <c:v>1.94066921785523E7</c:v>
                </c:pt>
                <c:pt idx="331">
                  <c:v>1.94200428071451E7</c:v>
                </c:pt>
                <c:pt idx="332">
                  <c:v>1.94282359981701E7</c:v>
                </c:pt>
                <c:pt idx="333">
                  <c:v>1.94407161758627E7</c:v>
                </c:pt>
                <c:pt idx="334">
                  <c:v>1.94659558568539E7</c:v>
                </c:pt>
                <c:pt idx="335">
                  <c:v>1.94921006123337E7</c:v>
                </c:pt>
                <c:pt idx="336">
                  <c:v>1.95392704178309E7</c:v>
                </c:pt>
                <c:pt idx="337">
                  <c:v>1.95445887707579E7</c:v>
                </c:pt>
                <c:pt idx="338">
                  <c:v>1.9561804983548E7</c:v>
                </c:pt>
                <c:pt idx="339">
                  <c:v>1.96303339936176E7</c:v>
                </c:pt>
                <c:pt idx="340">
                  <c:v>1.9809428312858E7</c:v>
                </c:pt>
                <c:pt idx="341">
                  <c:v>1.98152877792291E7</c:v>
                </c:pt>
                <c:pt idx="342">
                  <c:v>1.98248972965822E7</c:v>
                </c:pt>
                <c:pt idx="343">
                  <c:v>1.98416916659777E7</c:v>
                </c:pt>
                <c:pt idx="344">
                  <c:v>1.99078545875427E7</c:v>
                </c:pt>
                <c:pt idx="345">
                  <c:v>1.99347009860171E7</c:v>
                </c:pt>
                <c:pt idx="346">
                  <c:v>1.99441697492793E7</c:v>
                </c:pt>
                <c:pt idx="347">
                  <c:v>1.99583398248427E7</c:v>
                </c:pt>
                <c:pt idx="348">
                  <c:v>2.00437141861913E7</c:v>
                </c:pt>
                <c:pt idx="349">
                  <c:v>2.00700812777989E7</c:v>
                </c:pt>
                <c:pt idx="350">
                  <c:v>2.00893970182487E7</c:v>
                </c:pt>
                <c:pt idx="351">
                  <c:v>2.05427305279518E7</c:v>
                </c:pt>
                <c:pt idx="352">
                  <c:v>2.0654947098993E7</c:v>
                </c:pt>
                <c:pt idx="353">
                  <c:v>2.07411877334832E7</c:v>
                </c:pt>
                <c:pt idx="354">
                  <c:v>2.0748417636976E7</c:v>
                </c:pt>
                <c:pt idx="355">
                  <c:v>2.07912678935388E7</c:v>
                </c:pt>
                <c:pt idx="356">
                  <c:v>2.08046955075315E7</c:v>
                </c:pt>
                <c:pt idx="357">
                  <c:v>2.11017814712544E7</c:v>
                </c:pt>
                <c:pt idx="358">
                  <c:v>2.11021792600186E7</c:v>
                </c:pt>
                <c:pt idx="359">
                  <c:v>2.11571812496899E7</c:v>
                </c:pt>
                <c:pt idx="360">
                  <c:v>2.1179975971825E7</c:v>
                </c:pt>
                <c:pt idx="361">
                  <c:v>2.1187760018078E7</c:v>
                </c:pt>
                <c:pt idx="362">
                  <c:v>2.11931358455E7</c:v>
                </c:pt>
                <c:pt idx="363">
                  <c:v>2.12560555366325E7</c:v>
                </c:pt>
                <c:pt idx="364">
                  <c:v>2.12819752332765E7</c:v>
                </c:pt>
                <c:pt idx="365">
                  <c:v>2.14378287692146E7</c:v>
                </c:pt>
                <c:pt idx="366">
                  <c:v>2.14674547110016E7</c:v>
                </c:pt>
                <c:pt idx="367">
                  <c:v>2.14759637361728E7</c:v>
                </c:pt>
                <c:pt idx="368">
                  <c:v>2.14838653108241E7</c:v>
                </c:pt>
                <c:pt idx="369">
                  <c:v>2.15694743872528E7</c:v>
                </c:pt>
                <c:pt idx="370">
                  <c:v>2.15859057325683E7</c:v>
                </c:pt>
                <c:pt idx="371">
                  <c:v>2.1594217289748E7</c:v>
                </c:pt>
                <c:pt idx="372">
                  <c:v>2.16054339214162E7</c:v>
                </c:pt>
                <c:pt idx="373">
                  <c:v>2.16644701047746E7</c:v>
                </c:pt>
                <c:pt idx="374">
                  <c:v>2.16778205018822E7</c:v>
                </c:pt>
                <c:pt idx="375">
                  <c:v>2.17072643749621E7</c:v>
                </c:pt>
                <c:pt idx="376">
                  <c:v>2.1731081501568E7</c:v>
                </c:pt>
                <c:pt idx="377">
                  <c:v>2.17604560944019E7</c:v>
                </c:pt>
                <c:pt idx="378">
                  <c:v>2.17664217022988E7</c:v>
                </c:pt>
                <c:pt idx="379">
                  <c:v>2.1774517261639E7</c:v>
                </c:pt>
                <c:pt idx="380">
                  <c:v>2.18528267685202E7</c:v>
                </c:pt>
                <c:pt idx="381">
                  <c:v>2.1857841732392E7</c:v>
                </c:pt>
                <c:pt idx="382">
                  <c:v>2.1867637022217E7</c:v>
                </c:pt>
                <c:pt idx="383">
                  <c:v>2.18761104096738E7</c:v>
                </c:pt>
                <c:pt idx="384">
                  <c:v>2.18831737760214E7</c:v>
                </c:pt>
                <c:pt idx="385">
                  <c:v>2.1933833707568E7</c:v>
                </c:pt>
                <c:pt idx="386">
                  <c:v>2.19416142925643E7</c:v>
                </c:pt>
                <c:pt idx="387">
                  <c:v>2.19488846178012E7</c:v>
                </c:pt>
                <c:pt idx="388">
                  <c:v>2.19572771397234E7</c:v>
                </c:pt>
                <c:pt idx="389">
                  <c:v>2.19660630103011E7</c:v>
                </c:pt>
                <c:pt idx="390">
                  <c:v>2.19792696550317E7</c:v>
                </c:pt>
                <c:pt idx="391">
                  <c:v>2.19958365625534E7</c:v>
                </c:pt>
                <c:pt idx="392">
                  <c:v>2.20889742797775E7</c:v>
                </c:pt>
                <c:pt idx="393">
                  <c:v>2.20985404322161E7</c:v>
                </c:pt>
                <c:pt idx="394">
                  <c:v>2.21175780375557E7</c:v>
                </c:pt>
                <c:pt idx="395">
                  <c:v>2.21471236649636E7</c:v>
                </c:pt>
                <c:pt idx="396">
                  <c:v>2.21569040405209E7</c:v>
                </c:pt>
                <c:pt idx="397">
                  <c:v>2.21836464028836E7</c:v>
                </c:pt>
                <c:pt idx="398">
                  <c:v>2.21944085076362E7</c:v>
                </c:pt>
                <c:pt idx="399">
                  <c:v>2.22039691926123E7</c:v>
                </c:pt>
                <c:pt idx="400">
                  <c:v>2.22288242001355E7</c:v>
                </c:pt>
                <c:pt idx="401">
                  <c:v>2.22548917277071E7</c:v>
                </c:pt>
                <c:pt idx="402">
                  <c:v>2.22806359474638E7</c:v>
                </c:pt>
                <c:pt idx="403">
                  <c:v>2.23050896476463E7</c:v>
                </c:pt>
                <c:pt idx="404">
                  <c:v>2.25100297425552E7</c:v>
                </c:pt>
                <c:pt idx="405">
                  <c:v>2.25514136278708E7</c:v>
                </c:pt>
                <c:pt idx="406">
                  <c:v>2.2591333137122E7</c:v>
                </c:pt>
                <c:pt idx="407">
                  <c:v>2.26106502664836E7</c:v>
                </c:pt>
                <c:pt idx="408">
                  <c:v>2.26217363183915E7</c:v>
                </c:pt>
                <c:pt idx="409">
                  <c:v>2.27378557427647E7</c:v>
                </c:pt>
                <c:pt idx="410">
                  <c:v>2.27632764452675E7</c:v>
                </c:pt>
                <c:pt idx="411">
                  <c:v>2.28298139100624E7</c:v>
                </c:pt>
                <c:pt idx="412">
                  <c:v>2.28405766872247E7</c:v>
                </c:pt>
                <c:pt idx="413">
                  <c:v>2.28600685439023E7</c:v>
                </c:pt>
                <c:pt idx="414">
                  <c:v>2.28667007964197E7</c:v>
                </c:pt>
                <c:pt idx="415">
                  <c:v>2.29029111834962E7</c:v>
                </c:pt>
                <c:pt idx="416">
                  <c:v>2.29071300804135E7</c:v>
                </c:pt>
                <c:pt idx="417">
                  <c:v>2.30737127399593E7</c:v>
                </c:pt>
                <c:pt idx="418">
                  <c:v>2.30774279248444E7</c:v>
                </c:pt>
                <c:pt idx="419">
                  <c:v>2.31003888424081E7</c:v>
                </c:pt>
                <c:pt idx="420">
                  <c:v>2.31116560150355E7</c:v>
                </c:pt>
                <c:pt idx="421">
                  <c:v>2.33652320441806E7</c:v>
                </c:pt>
                <c:pt idx="422">
                  <c:v>2.3375730553305E7</c:v>
                </c:pt>
                <c:pt idx="423">
                  <c:v>2.34007049300859E7</c:v>
                </c:pt>
                <c:pt idx="424">
                  <c:v>2.34418511902203E7</c:v>
                </c:pt>
                <c:pt idx="425">
                  <c:v>2.34487809785214E7</c:v>
                </c:pt>
                <c:pt idx="426">
                  <c:v>2.34535589565524E7</c:v>
                </c:pt>
                <c:pt idx="427">
                  <c:v>2.34655354222126E7</c:v>
                </c:pt>
                <c:pt idx="428">
                  <c:v>2.34698381498812E7</c:v>
                </c:pt>
                <c:pt idx="429">
                  <c:v>2.34865793658404E7</c:v>
                </c:pt>
                <c:pt idx="430">
                  <c:v>2.3488919891753E7</c:v>
                </c:pt>
                <c:pt idx="431">
                  <c:v>2.37919627551161E7</c:v>
                </c:pt>
                <c:pt idx="432">
                  <c:v>2.38038720900367E7</c:v>
                </c:pt>
                <c:pt idx="433">
                  <c:v>2.3814163056047E7</c:v>
                </c:pt>
                <c:pt idx="434">
                  <c:v>2.38313375684121E7</c:v>
                </c:pt>
                <c:pt idx="435">
                  <c:v>2.38470837833518E7</c:v>
                </c:pt>
                <c:pt idx="436">
                  <c:v>2.38565003411652E7</c:v>
                </c:pt>
                <c:pt idx="437">
                  <c:v>2.39443693204803E7</c:v>
                </c:pt>
                <c:pt idx="438">
                  <c:v>2.3970465530184E7</c:v>
                </c:pt>
                <c:pt idx="439">
                  <c:v>2.39864649239129E7</c:v>
                </c:pt>
                <c:pt idx="440">
                  <c:v>2.40039187949536E7</c:v>
                </c:pt>
                <c:pt idx="441">
                  <c:v>2.40074177174446E7</c:v>
                </c:pt>
                <c:pt idx="442">
                  <c:v>2.40121700557218E7</c:v>
                </c:pt>
                <c:pt idx="443">
                  <c:v>2.4035074876679E7</c:v>
                </c:pt>
                <c:pt idx="444">
                  <c:v>2.40487095156996E7</c:v>
                </c:pt>
                <c:pt idx="445">
                  <c:v>2.40556091888644E7</c:v>
                </c:pt>
                <c:pt idx="446">
                  <c:v>2.41150501738895E7</c:v>
                </c:pt>
                <c:pt idx="447">
                  <c:v>2.41353734817043E7</c:v>
                </c:pt>
                <c:pt idx="448">
                  <c:v>2.41429288535414E7</c:v>
                </c:pt>
                <c:pt idx="449">
                  <c:v>2.4232130262295E7</c:v>
                </c:pt>
                <c:pt idx="450">
                  <c:v>2.42654358614836E7</c:v>
                </c:pt>
                <c:pt idx="451">
                  <c:v>2.42987351334071E7</c:v>
                </c:pt>
                <c:pt idx="452">
                  <c:v>2.43109877500179E7</c:v>
                </c:pt>
                <c:pt idx="453">
                  <c:v>2.434120822324E7</c:v>
                </c:pt>
                <c:pt idx="454">
                  <c:v>2.4347947807779E7</c:v>
                </c:pt>
                <c:pt idx="455">
                  <c:v>2.43805363316192E7</c:v>
                </c:pt>
                <c:pt idx="456">
                  <c:v>2.43887874711332E7</c:v>
                </c:pt>
                <c:pt idx="457">
                  <c:v>2.44012942365669E7</c:v>
                </c:pt>
                <c:pt idx="458">
                  <c:v>2.44111625875648E7</c:v>
                </c:pt>
                <c:pt idx="459">
                  <c:v>2.44364708874154E7</c:v>
                </c:pt>
                <c:pt idx="460">
                  <c:v>2.44416823051527E7</c:v>
                </c:pt>
                <c:pt idx="461">
                  <c:v>2.4463910406367E7</c:v>
                </c:pt>
                <c:pt idx="462">
                  <c:v>2.44759601095697E7</c:v>
                </c:pt>
                <c:pt idx="463">
                  <c:v>2.45374659215044E7</c:v>
                </c:pt>
                <c:pt idx="464">
                  <c:v>2.4582942941076E7</c:v>
                </c:pt>
                <c:pt idx="465">
                  <c:v>2.46014297105882E7</c:v>
                </c:pt>
                <c:pt idx="466">
                  <c:v>2.46621830960608E7</c:v>
                </c:pt>
                <c:pt idx="467">
                  <c:v>2.46668253796083E7</c:v>
                </c:pt>
                <c:pt idx="468">
                  <c:v>2.46726015553608E7</c:v>
                </c:pt>
                <c:pt idx="469">
                  <c:v>2.469959690912E7</c:v>
                </c:pt>
                <c:pt idx="470">
                  <c:v>2.47087098904853E7</c:v>
                </c:pt>
                <c:pt idx="471">
                  <c:v>2.47353290034557E7</c:v>
                </c:pt>
                <c:pt idx="472">
                  <c:v>2.47636093652342E7</c:v>
                </c:pt>
                <c:pt idx="473">
                  <c:v>2.4767101354189E7</c:v>
                </c:pt>
                <c:pt idx="474">
                  <c:v>2.479281592178E7</c:v>
                </c:pt>
                <c:pt idx="475">
                  <c:v>2.48149801110027E7</c:v>
                </c:pt>
                <c:pt idx="476">
                  <c:v>2.48370087380192E7</c:v>
                </c:pt>
                <c:pt idx="477">
                  <c:v>2.69648344846971E7</c:v>
                </c:pt>
                <c:pt idx="478">
                  <c:v>2.6978108414491E7</c:v>
                </c:pt>
                <c:pt idx="479">
                  <c:v>2.69934303058361E7</c:v>
                </c:pt>
                <c:pt idx="480">
                  <c:v>2.70105176033554E7</c:v>
                </c:pt>
                <c:pt idx="481">
                  <c:v>2.70124062765587E7</c:v>
                </c:pt>
                <c:pt idx="482">
                  <c:v>2.7029140459774E7</c:v>
                </c:pt>
                <c:pt idx="483">
                  <c:v>2.70450820924067E7</c:v>
                </c:pt>
                <c:pt idx="484">
                  <c:v>2.70927000093696E7</c:v>
                </c:pt>
                <c:pt idx="485">
                  <c:v>2.70988165015955E7</c:v>
                </c:pt>
                <c:pt idx="486">
                  <c:v>2.71176498046153E7</c:v>
                </c:pt>
                <c:pt idx="487">
                  <c:v>2.71411755463328E7</c:v>
                </c:pt>
                <c:pt idx="488">
                  <c:v>2.71473783384866E7</c:v>
                </c:pt>
                <c:pt idx="489">
                  <c:v>2.71538920374565E7</c:v>
                </c:pt>
                <c:pt idx="490">
                  <c:v>2.7193860511362E7</c:v>
                </c:pt>
                <c:pt idx="491">
                  <c:v>2.72370613248675E7</c:v>
                </c:pt>
                <c:pt idx="492">
                  <c:v>2.72478576122841E7</c:v>
                </c:pt>
                <c:pt idx="493">
                  <c:v>2.74168776578095E7</c:v>
                </c:pt>
                <c:pt idx="494">
                  <c:v>2.75214821651592E7</c:v>
                </c:pt>
                <c:pt idx="495">
                  <c:v>2.76278352133247E7</c:v>
                </c:pt>
                <c:pt idx="496">
                  <c:v>2.76948422736266E7</c:v>
                </c:pt>
                <c:pt idx="497">
                  <c:v>2.7697457671809E7</c:v>
                </c:pt>
                <c:pt idx="498">
                  <c:v>2.77061481814624E7</c:v>
                </c:pt>
                <c:pt idx="499">
                  <c:v>2.77150216967873E7</c:v>
                </c:pt>
                <c:pt idx="500">
                  <c:v>2.77293188357391E7</c:v>
                </c:pt>
                <c:pt idx="501">
                  <c:v>2.77308548664274E7</c:v>
                </c:pt>
                <c:pt idx="502">
                  <c:v>2.77383797703886E7</c:v>
                </c:pt>
                <c:pt idx="503">
                  <c:v>2.77771026879853E7</c:v>
                </c:pt>
                <c:pt idx="504">
                  <c:v>2.78204000749571E7</c:v>
                </c:pt>
                <c:pt idx="505">
                  <c:v>2.78388111708196E7</c:v>
                </c:pt>
                <c:pt idx="506">
                  <c:v>2.79467092070525E7</c:v>
                </c:pt>
                <c:pt idx="507">
                  <c:v>2.79750592018165E7</c:v>
                </c:pt>
                <c:pt idx="508">
                  <c:v>2.79782087909301E7</c:v>
                </c:pt>
                <c:pt idx="509">
                  <c:v>2.79848881341732E7</c:v>
                </c:pt>
                <c:pt idx="510">
                  <c:v>2.79942495654138E7</c:v>
                </c:pt>
                <c:pt idx="511">
                  <c:v>2.80100740995497E7</c:v>
                </c:pt>
                <c:pt idx="512">
                  <c:v>2.80412399146811E7</c:v>
                </c:pt>
                <c:pt idx="513">
                  <c:v>2.80563317537216E7</c:v>
                </c:pt>
                <c:pt idx="514">
                  <c:v>2.80662980891438E7</c:v>
                </c:pt>
                <c:pt idx="515">
                  <c:v>2.80750308283315E7</c:v>
                </c:pt>
                <c:pt idx="516">
                  <c:v>2.82322629805386E7</c:v>
                </c:pt>
                <c:pt idx="517">
                  <c:v>2.82414955846933E7</c:v>
                </c:pt>
                <c:pt idx="518">
                  <c:v>2.82685555228536E7</c:v>
                </c:pt>
                <c:pt idx="519">
                  <c:v>2.82722225257251E7</c:v>
                </c:pt>
                <c:pt idx="520">
                  <c:v>2.83233804593329E7</c:v>
                </c:pt>
                <c:pt idx="521">
                  <c:v>2.83528907576734E7</c:v>
                </c:pt>
                <c:pt idx="522">
                  <c:v>2.83601759200163E7</c:v>
                </c:pt>
                <c:pt idx="523">
                  <c:v>2.84017097306503E7</c:v>
                </c:pt>
                <c:pt idx="524">
                  <c:v>2.84569620110561E7</c:v>
                </c:pt>
                <c:pt idx="525">
                  <c:v>2.84915525741717E7</c:v>
                </c:pt>
                <c:pt idx="526">
                  <c:v>2.8648837979023E7</c:v>
                </c:pt>
                <c:pt idx="527">
                  <c:v>2.86576290414854E7</c:v>
                </c:pt>
                <c:pt idx="528">
                  <c:v>2.86655015481957E7</c:v>
                </c:pt>
                <c:pt idx="529">
                  <c:v>2.86830430639836E7</c:v>
                </c:pt>
                <c:pt idx="530">
                  <c:v>2.8693261464861E7</c:v>
                </c:pt>
                <c:pt idx="531">
                  <c:v>2.87076655279793E7</c:v>
                </c:pt>
                <c:pt idx="532">
                  <c:v>2.89047624707198E7</c:v>
                </c:pt>
                <c:pt idx="533">
                  <c:v>2.89265994830161E7</c:v>
                </c:pt>
                <c:pt idx="534">
                  <c:v>2.89624858347525E7</c:v>
                </c:pt>
                <c:pt idx="535">
                  <c:v>2.89724506820549E7</c:v>
                </c:pt>
                <c:pt idx="536">
                  <c:v>2.89926841294774E7</c:v>
                </c:pt>
                <c:pt idx="537">
                  <c:v>2.90817165980477E7</c:v>
                </c:pt>
                <c:pt idx="538">
                  <c:v>2.92582905162673E7</c:v>
                </c:pt>
                <c:pt idx="539">
                  <c:v>2.9270224113053E7</c:v>
                </c:pt>
                <c:pt idx="540">
                  <c:v>2.9278360160276E7</c:v>
                </c:pt>
                <c:pt idx="541">
                  <c:v>2.92848900521944E7</c:v>
                </c:pt>
                <c:pt idx="542">
                  <c:v>2.93148572694654E7</c:v>
                </c:pt>
                <c:pt idx="543">
                  <c:v>2.9334203565976E7</c:v>
                </c:pt>
                <c:pt idx="544">
                  <c:v>2.93380403247408E7</c:v>
                </c:pt>
                <c:pt idx="545">
                  <c:v>2.93429487171855E7</c:v>
                </c:pt>
                <c:pt idx="546">
                  <c:v>2.93491272915667E7</c:v>
                </c:pt>
                <c:pt idx="547">
                  <c:v>2.93711022360378E7</c:v>
                </c:pt>
                <c:pt idx="548">
                  <c:v>2.93766841184543E7</c:v>
                </c:pt>
                <c:pt idx="549">
                  <c:v>2.93972710659898E7</c:v>
                </c:pt>
                <c:pt idx="550">
                  <c:v>2.94055714898284E7</c:v>
                </c:pt>
                <c:pt idx="551">
                  <c:v>2.94159551822395E7</c:v>
                </c:pt>
                <c:pt idx="552">
                  <c:v>2.94399426710097E7</c:v>
                </c:pt>
                <c:pt idx="553">
                  <c:v>2.94551472544188E7</c:v>
                </c:pt>
                <c:pt idx="554">
                  <c:v>2.948468087766E7</c:v>
                </c:pt>
                <c:pt idx="555">
                  <c:v>2.96167956061883E7</c:v>
                </c:pt>
                <c:pt idx="556">
                  <c:v>2.9682651908927E7</c:v>
                </c:pt>
                <c:pt idx="557">
                  <c:v>2.96981590767042E7</c:v>
                </c:pt>
                <c:pt idx="558">
                  <c:v>2.97104333206567E7</c:v>
                </c:pt>
                <c:pt idx="559">
                  <c:v>2.98489144573598E7</c:v>
                </c:pt>
                <c:pt idx="560">
                  <c:v>2.9913439421948E7</c:v>
                </c:pt>
                <c:pt idx="561">
                  <c:v>2.99394299530966E7</c:v>
                </c:pt>
                <c:pt idx="562">
                  <c:v>2.99638853287917E7</c:v>
                </c:pt>
                <c:pt idx="563">
                  <c:v>2.99674090312339E7</c:v>
                </c:pt>
                <c:pt idx="564">
                  <c:v>2.9978931917966E7</c:v>
                </c:pt>
                <c:pt idx="565">
                  <c:v>2.99883456759095E7</c:v>
                </c:pt>
                <c:pt idx="566">
                  <c:v>2.99945161372817E7</c:v>
                </c:pt>
                <c:pt idx="567">
                  <c:v>3.00094133082006E7</c:v>
                </c:pt>
                <c:pt idx="568">
                  <c:v>3.0019641629877E7</c:v>
                </c:pt>
                <c:pt idx="569">
                  <c:v>3.00524943666396E7</c:v>
                </c:pt>
                <c:pt idx="570">
                  <c:v>3.00829501171205E7</c:v>
                </c:pt>
                <c:pt idx="571">
                  <c:v>3.02509763190528E7</c:v>
                </c:pt>
                <c:pt idx="572">
                  <c:v>3.02529715791155E7</c:v>
                </c:pt>
                <c:pt idx="573">
                  <c:v>3.02688179610553E7</c:v>
                </c:pt>
                <c:pt idx="574">
                  <c:v>3.0276941937973E7</c:v>
                </c:pt>
                <c:pt idx="575">
                  <c:v>3.02842727249678E7</c:v>
                </c:pt>
                <c:pt idx="576">
                  <c:v>3.0302307535949E7</c:v>
                </c:pt>
                <c:pt idx="577">
                  <c:v>3.03586873261793E7</c:v>
                </c:pt>
                <c:pt idx="578">
                  <c:v>3.04435507553585E7</c:v>
                </c:pt>
                <c:pt idx="579">
                  <c:v>3.05018339610994E7</c:v>
                </c:pt>
                <c:pt idx="580">
                  <c:v>3.05123524661452E7</c:v>
                </c:pt>
                <c:pt idx="581">
                  <c:v>3.05304671064887E7</c:v>
                </c:pt>
                <c:pt idx="582">
                  <c:v>3.05813519756168E7</c:v>
                </c:pt>
                <c:pt idx="583">
                  <c:v>3.05896184262305E7</c:v>
                </c:pt>
                <c:pt idx="584">
                  <c:v>3.0607809952766E7</c:v>
                </c:pt>
                <c:pt idx="585">
                  <c:v>3.06463715581716E7</c:v>
                </c:pt>
                <c:pt idx="586">
                  <c:v>3.06544750100585E7</c:v>
                </c:pt>
                <c:pt idx="587">
                  <c:v>3.06573530558816E7</c:v>
                </c:pt>
                <c:pt idx="588">
                  <c:v>3.06643099059177E7</c:v>
                </c:pt>
                <c:pt idx="589">
                  <c:v>3.0668054489437E7</c:v>
                </c:pt>
                <c:pt idx="590">
                  <c:v>3.06824578029839E7</c:v>
                </c:pt>
                <c:pt idx="591">
                  <c:v>3.06916583078423E7</c:v>
                </c:pt>
                <c:pt idx="592">
                  <c:v>3.07173155552615E7</c:v>
                </c:pt>
                <c:pt idx="593">
                  <c:v>3.07313601988568E7</c:v>
                </c:pt>
                <c:pt idx="594">
                  <c:v>3.07757451038101E7</c:v>
                </c:pt>
                <c:pt idx="595">
                  <c:v>3.07797922496513E7</c:v>
                </c:pt>
                <c:pt idx="596">
                  <c:v>3.0859432697851E7</c:v>
                </c:pt>
                <c:pt idx="597">
                  <c:v>3.086356352012E7</c:v>
                </c:pt>
                <c:pt idx="598">
                  <c:v>3.08786378544618E7</c:v>
                </c:pt>
                <c:pt idx="599">
                  <c:v>3.08929258773017E7</c:v>
                </c:pt>
                <c:pt idx="600">
                  <c:v>3.09137717356437E7</c:v>
                </c:pt>
                <c:pt idx="601">
                  <c:v>3.0933443313106E7</c:v>
                </c:pt>
                <c:pt idx="602">
                  <c:v>3.09488010516046E7</c:v>
                </c:pt>
                <c:pt idx="603">
                  <c:v>3.09740804709072E7</c:v>
                </c:pt>
                <c:pt idx="604">
                  <c:v>3.09929115252125E7</c:v>
                </c:pt>
                <c:pt idx="605">
                  <c:v>3.10423944090786E7</c:v>
                </c:pt>
                <c:pt idx="606">
                  <c:v>3.10776717891058E7</c:v>
                </c:pt>
                <c:pt idx="607">
                  <c:v>3.10949130023093E7</c:v>
                </c:pt>
                <c:pt idx="608">
                  <c:v>3.12700056791062E7</c:v>
                </c:pt>
                <c:pt idx="609">
                  <c:v>3.1274590851921E7</c:v>
                </c:pt>
                <c:pt idx="610">
                  <c:v>3.13064813924392E7</c:v>
                </c:pt>
                <c:pt idx="611">
                  <c:v>3.1317677223499E7</c:v>
                </c:pt>
                <c:pt idx="612">
                  <c:v>3.13321810678086E7</c:v>
                </c:pt>
                <c:pt idx="613">
                  <c:v>3.13485237322045E7</c:v>
                </c:pt>
                <c:pt idx="614">
                  <c:v>3.14181295457927E7</c:v>
                </c:pt>
                <c:pt idx="615">
                  <c:v>3.14338904324916E7</c:v>
                </c:pt>
                <c:pt idx="616">
                  <c:v>3.14433093933431E7</c:v>
                </c:pt>
                <c:pt idx="617">
                  <c:v>3.1447241402801E7</c:v>
                </c:pt>
                <c:pt idx="618">
                  <c:v>3.14517171712494E7</c:v>
                </c:pt>
                <c:pt idx="619">
                  <c:v>3.14560714760495E7</c:v>
                </c:pt>
                <c:pt idx="620">
                  <c:v>3.14633348016115E7</c:v>
                </c:pt>
                <c:pt idx="621">
                  <c:v>3.148009809686E7</c:v>
                </c:pt>
                <c:pt idx="622">
                  <c:v>3.15346096132541E7</c:v>
                </c:pt>
                <c:pt idx="623">
                  <c:v>3.1551251025976E7</c:v>
                </c:pt>
                <c:pt idx="624">
                  <c:v>3.15628534995618E7</c:v>
                </c:pt>
                <c:pt idx="625">
                  <c:v>3.15751652661805E7</c:v>
                </c:pt>
                <c:pt idx="626">
                  <c:v>3.15879210767373E7</c:v>
                </c:pt>
                <c:pt idx="627">
                  <c:v>3.16185879087506E7</c:v>
                </c:pt>
                <c:pt idx="628">
                  <c:v>3.16277739953812E7</c:v>
                </c:pt>
                <c:pt idx="629">
                  <c:v>3.16324876976581E7</c:v>
                </c:pt>
                <c:pt idx="630">
                  <c:v>3.1639940995497E7</c:v>
                </c:pt>
                <c:pt idx="631">
                  <c:v>3.16922559588176E7</c:v>
                </c:pt>
                <c:pt idx="632">
                  <c:v>3.17069489376477E7</c:v>
                </c:pt>
                <c:pt idx="633">
                  <c:v>3.17110446513114E7</c:v>
                </c:pt>
                <c:pt idx="634">
                  <c:v>3.18273515236693E7</c:v>
                </c:pt>
                <c:pt idx="635">
                  <c:v>3.20589317636424E7</c:v>
                </c:pt>
                <c:pt idx="636">
                  <c:v>3.2068066416442E7</c:v>
                </c:pt>
                <c:pt idx="637">
                  <c:v>3.22192451506583E7</c:v>
                </c:pt>
                <c:pt idx="638">
                  <c:v>3.22341437986738E7</c:v>
                </c:pt>
                <c:pt idx="639">
                  <c:v>3.22427653697977E7</c:v>
                </c:pt>
                <c:pt idx="640">
                  <c:v>3.22471760908744E7</c:v>
                </c:pt>
                <c:pt idx="641">
                  <c:v>3.23299975881435E7</c:v>
                </c:pt>
                <c:pt idx="642">
                  <c:v>3.23367392780965E7</c:v>
                </c:pt>
                <c:pt idx="643">
                  <c:v>3.23664806649139E7</c:v>
                </c:pt>
                <c:pt idx="644">
                  <c:v>3.23710194635052E7</c:v>
                </c:pt>
                <c:pt idx="645">
                  <c:v>3.23804871024101E7</c:v>
                </c:pt>
                <c:pt idx="646">
                  <c:v>3.2390355155784E7</c:v>
                </c:pt>
                <c:pt idx="647">
                  <c:v>3.24035405589818E7</c:v>
                </c:pt>
                <c:pt idx="648">
                  <c:v>3.24478392080997E7</c:v>
                </c:pt>
                <c:pt idx="649">
                  <c:v>3.24579679249546E7</c:v>
                </c:pt>
                <c:pt idx="650">
                  <c:v>3.24914509410979E7</c:v>
                </c:pt>
                <c:pt idx="651">
                  <c:v>3.24917016771661E7</c:v>
                </c:pt>
                <c:pt idx="652">
                  <c:v>3.25490992090918E7</c:v>
                </c:pt>
                <c:pt idx="653">
                  <c:v>3.25645721501126E7</c:v>
                </c:pt>
                <c:pt idx="654">
                  <c:v>3.2590674047741E7</c:v>
                </c:pt>
                <c:pt idx="655">
                  <c:v>3.2640423106643E7</c:v>
                </c:pt>
                <c:pt idx="656">
                  <c:v>3.2680751848851E7</c:v>
                </c:pt>
                <c:pt idx="657">
                  <c:v>3.26981120675495E7</c:v>
                </c:pt>
                <c:pt idx="658">
                  <c:v>3.27042849319598E7</c:v>
                </c:pt>
                <c:pt idx="659">
                  <c:v>3.27206204644035E7</c:v>
                </c:pt>
                <c:pt idx="660">
                  <c:v>3.27280613281744E7</c:v>
                </c:pt>
                <c:pt idx="661">
                  <c:v>3.27401557852036E7</c:v>
                </c:pt>
                <c:pt idx="662">
                  <c:v>3.27720099825283E7</c:v>
                </c:pt>
                <c:pt idx="663">
                  <c:v>3.27974359981701E7</c:v>
                </c:pt>
                <c:pt idx="664">
                  <c:v>3.28211730969978E7</c:v>
                </c:pt>
                <c:pt idx="665">
                  <c:v>3.28644048082805E7</c:v>
                </c:pt>
                <c:pt idx="666">
                  <c:v>3.28744155006971E7</c:v>
                </c:pt>
                <c:pt idx="667">
                  <c:v>3.30004442269217E7</c:v>
                </c:pt>
                <c:pt idx="668">
                  <c:v>3.32108742384408E7</c:v>
                </c:pt>
                <c:pt idx="669">
                  <c:v>3.32159145444423E7</c:v>
                </c:pt>
                <c:pt idx="670">
                  <c:v>3.32882914796871E7</c:v>
                </c:pt>
                <c:pt idx="671">
                  <c:v>3.32975248554594E7</c:v>
                </c:pt>
                <c:pt idx="672">
                  <c:v>3.33092391033802E7</c:v>
                </c:pt>
                <c:pt idx="673">
                  <c:v>3.33668023898102E7</c:v>
                </c:pt>
                <c:pt idx="674">
                  <c:v>3.33815251971758E7</c:v>
                </c:pt>
                <c:pt idx="675">
                  <c:v>3.34557704944415E7</c:v>
                </c:pt>
                <c:pt idx="676">
                  <c:v>3.35232151722085E7</c:v>
                </c:pt>
                <c:pt idx="677">
                  <c:v>3.3631821366094E7</c:v>
                </c:pt>
                <c:pt idx="678">
                  <c:v>3.36404309330511E7</c:v>
                </c:pt>
                <c:pt idx="679">
                  <c:v>3.37107224832861E7</c:v>
                </c:pt>
                <c:pt idx="680">
                  <c:v>3.37227057942977E7</c:v>
                </c:pt>
                <c:pt idx="681">
                  <c:v>3.37556660063823E7</c:v>
                </c:pt>
                <c:pt idx="682">
                  <c:v>3.37619053511686E7</c:v>
                </c:pt>
                <c:pt idx="683">
                  <c:v>3.37713546586418E7</c:v>
                </c:pt>
                <c:pt idx="684">
                  <c:v>3.37767463703654E7</c:v>
                </c:pt>
                <c:pt idx="685">
                  <c:v>3.3800276620535E7</c:v>
                </c:pt>
                <c:pt idx="686">
                  <c:v>3.38083536941196E7</c:v>
                </c:pt>
                <c:pt idx="687">
                  <c:v>3.38135241279341E7</c:v>
                </c:pt>
                <c:pt idx="688">
                  <c:v>3.38215028974244E7</c:v>
                </c:pt>
                <c:pt idx="689">
                  <c:v>3.38479117555955E7</c:v>
                </c:pt>
                <c:pt idx="690">
                  <c:v>3.3854605770598E7</c:v>
                </c:pt>
                <c:pt idx="691">
                  <c:v>3.38810203607863E7</c:v>
                </c:pt>
                <c:pt idx="692">
                  <c:v>3.3931126987329E7</c:v>
                </c:pt>
                <c:pt idx="693">
                  <c:v>3.39859938446953E7</c:v>
                </c:pt>
                <c:pt idx="694">
                  <c:v>3.40028610327551E7</c:v>
                </c:pt>
                <c:pt idx="695">
                  <c:v>3.40090189498282E7</c:v>
                </c:pt>
                <c:pt idx="696">
                  <c:v>3.40206200565485E7</c:v>
                </c:pt>
                <c:pt idx="697">
                  <c:v>3.407133994279E7</c:v>
                </c:pt>
                <c:pt idx="698">
                  <c:v>3.4136931889306E7</c:v>
                </c:pt>
                <c:pt idx="699">
                  <c:v>3.42393658470984E7</c:v>
                </c:pt>
                <c:pt idx="700">
                  <c:v>3.42562884703781E7</c:v>
                </c:pt>
                <c:pt idx="701">
                  <c:v>3.42637853976862E7</c:v>
                </c:pt>
                <c:pt idx="702">
                  <c:v>3.42697926508925E7</c:v>
                </c:pt>
                <c:pt idx="703">
                  <c:v>3.42715616638281E7</c:v>
                </c:pt>
                <c:pt idx="704">
                  <c:v>3.42896540926051E7</c:v>
                </c:pt>
                <c:pt idx="705">
                  <c:v>3.42976989787088E7</c:v>
                </c:pt>
                <c:pt idx="706">
                  <c:v>3.43015543003907E7</c:v>
                </c:pt>
                <c:pt idx="707">
                  <c:v>3.43044506996918E7</c:v>
                </c:pt>
                <c:pt idx="708">
                  <c:v>3.44567220886588E7</c:v>
                </c:pt>
                <c:pt idx="709">
                  <c:v>3.44706267387577E7</c:v>
                </c:pt>
                <c:pt idx="710">
                  <c:v>3.44836849683361E7</c:v>
                </c:pt>
                <c:pt idx="711">
                  <c:v>3.45034797510981E7</c:v>
                </c:pt>
                <c:pt idx="712">
                  <c:v>3.45167941467286E7</c:v>
                </c:pt>
                <c:pt idx="713">
                  <c:v>3.45270679497566E7</c:v>
                </c:pt>
                <c:pt idx="714">
                  <c:v>3.45392153948753E7</c:v>
                </c:pt>
                <c:pt idx="715">
                  <c:v>3.45480891637317E7</c:v>
                </c:pt>
                <c:pt idx="716">
                  <c:v>3.46421441029117E7</c:v>
                </c:pt>
                <c:pt idx="717">
                  <c:v>3.46501762022079E7</c:v>
                </c:pt>
                <c:pt idx="718">
                  <c:v>3.46525926993942E7</c:v>
                </c:pt>
                <c:pt idx="719">
                  <c:v>3.46610068155888E7</c:v>
                </c:pt>
                <c:pt idx="720">
                  <c:v>3.46678521448215E7</c:v>
                </c:pt>
                <c:pt idx="721">
                  <c:v>3.46811435131753E7</c:v>
                </c:pt>
                <c:pt idx="722">
                  <c:v>3.4821555523956E7</c:v>
                </c:pt>
                <c:pt idx="723">
                  <c:v>3.48583432243698E7</c:v>
                </c:pt>
                <c:pt idx="724">
                  <c:v>3.48659086823525E7</c:v>
                </c:pt>
                <c:pt idx="725">
                  <c:v>3.48973328350887E7</c:v>
                </c:pt>
                <c:pt idx="726">
                  <c:v>3.49189960570335E7</c:v>
                </c:pt>
                <c:pt idx="727">
                  <c:v>3.4930097111394E7</c:v>
                </c:pt>
                <c:pt idx="728">
                  <c:v>3.4943431017929E7</c:v>
                </c:pt>
                <c:pt idx="729">
                  <c:v>3.5000990589571E7</c:v>
                </c:pt>
                <c:pt idx="730">
                  <c:v>3.50064900411712E7</c:v>
                </c:pt>
                <c:pt idx="731">
                  <c:v>3.5014323592211E7</c:v>
                </c:pt>
                <c:pt idx="732">
                  <c:v>3.50394673611225E7</c:v>
                </c:pt>
                <c:pt idx="733">
                  <c:v>3.5082970538534E7</c:v>
                </c:pt>
                <c:pt idx="734">
                  <c:v>3.50954355814965E7</c:v>
                </c:pt>
                <c:pt idx="735">
                  <c:v>3.51032360301371E7</c:v>
                </c:pt>
                <c:pt idx="736">
                  <c:v>3.51137695707049E7</c:v>
                </c:pt>
                <c:pt idx="737">
                  <c:v>3.51263592629948E7</c:v>
                </c:pt>
                <c:pt idx="738">
                  <c:v>3.51397679613309E7</c:v>
                </c:pt>
                <c:pt idx="739">
                  <c:v>3.53547196084591E7</c:v>
                </c:pt>
                <c:pt idx="740">
                  <c:v>3.54159157040735E7</c:v>
                </c:pt>
                <c:pt idx="741">
                  <c:v>3.55416712004717E7</c:v>
                </c:pt>
                <c:pt idx="742">
                  <c:v>3.57131261076847E7</c:v>
                </c:pt>
                <c:pt idx="743">
                  <c:v>3.59699038983228E7</c:v>
                </c:pt>
                <c:pt idx="744">
                  <c:v>3.60313426677028E7</c:v>
                </c:pt>
                <c:pt idx="745">
                  <c:v>3.60535467275142E7</c:v>
                </c:pt>
                <c:pt idx="746">
                  <c:v>3.6085363743889E7</c:v>
                </c:pt>
                <c:pt idx="747">
                  <c:v>3.60972364600384E7</c:v>
                </c:pt>
                <c:pt idx="748">
                  <c:v>3.61108137237718E7</c:v>
                </c:pt>
                <c:pt idx="749">
                  <c:v>3.62025107976873E7</c:v>
                </c:pt>
                <c:pt idx="750">
                  <c:v>3.6215421692378E7</c:v>
                </c:pt>
                <c:pt idx="751">
                  <c:v>3.62251516372073E7</c:v>
                </c:pt>
                <c:pt idx="752">
                  <c:v>3.6238926732695E7</c:v>
                </c:pt>
                <c:pt idx="753">
                  <c:v>3.62635967724333E7</c:v>
                </c:pt>
                <c:pt idx="754">
                  <c:v>3.62710003450233E7</c:v>
                </c:pt>
                <c:pt idx="755">
                  <c:v>3.6286548562862E7</c:v>
                </c:pt>
                <c:pt idx="756">
                  <c:v>3.66786094545213E7</c:v>
                </c:pt>
                <c:pt idx="757">
                  <c:v>3.66873208529682E7</c:v>
                </c:pt>
                <c:pt idx="758">
                  <c:v>3.6700047992416E7</c:v>
                </c:pt>
                <c:pt idx="759">
                  <c:v>3.67037926751434E7</c:v>
                </c:pt>
                <c:pt idx="760">
                  <c:v>3.67102701742202E7</c:v>
                </c:pt>
                <c:pt idx="761">
                  <c:v>3.67179482442941E7</c:v>
                </c:pt>
                <c:pt idx="762">
                  <c:v>3.6725772381598E7</c:v>
                </c:pt>
                <c:pt idx="763">
                  <c:v>3.67677510518802E7</c:v>
                </c:pt>
                <c:pt idx="764">
                  <c:v>3.68543630439215E7</c:v>
                </c:pt>
                <c:pt idx="765">
                  <c:v>3.68598982434674E7</c:v>
                </c:pt>
                <c:pt idx="766">
                  <c:v>3.6867355410418E7</c:v>
                </c:pt>
                <c:pt idx="767">
                  <c:v>3.68991569393232E7</c:v>
                </c:pt>
                <c:pt idx="768">
                  <c:v>3.69276976449125E7</c:v>
                </c:pt>
                <c:pt idx="769">
                  <c:v>3.69382435534096E7</c:v>
                </c:pt>
                <c:pt idx="770">
                  <c:v>3.69464630896674E7</c:v>
                </c:pt>
                <c:pt idx="771">
                  <c:v>3.69575364539757E7</c:v>
                </c:pt>
                <c:pt idx="772">
                  <c:v>3.69598008653141E7</c:v>
                </c:pt>
                <c:pt idx="773">
                  <c:v>3.69694765764424E7</c:v>
                </c:pt>
                <c:pt idx="774">
                  <c:v>3.69832161113774E7</c:v>
                </c:pt>
                <c:pt idx="775">
                  <c:v>3.69871687009815E7</c:v>
                </c:pt>
                <c:pt idx="776">
                  <c:v>3.69975698760451E7</c:v>
                </c:pt>
                <c:pt idx="777">
                  <c:v>3.70018010416838E7</c:v>
                </c:pt>
                <c:pt idx="778">
                  <c:v>3.70269054911621E7</c:v>
                </c:pt>
                <c:pt idx="779">
                  <c:v>3.70372913220566E7</c:v>
                </c:pt>
                <c:pt idx="780">
                  <c:v>3.70832587156974E7</c:v>
                </c:pt>
                <c:pt idx="781">
                  <c:v>3.70952859317558E7</c:v>
                </c:pt>
                <c:pt idx="782">
                  <c:v>3.71030212558628E7</c:v>
                </c:pt>
                <c:pt idx="783">
                  <c:v>3.71089162166481E7</c:v>
                </c:pt>
                <c:pt idx="784">
                  <c:v>3.71378593318892E7</c:v>
                </c:pt>
                <c:pt idx="785">
                  <c:v>3.7238934448872E7</c:v>
                </c:pt>
                <c:pt idx="786">
                  <c:v>3.72498118553547E7</c:v>
                </c:pt>
                <c:pt idx="787">
                  <c:v>3.72581790461702E7</c:v>
                </c:pt>
                <c:pt idx="788">
                  <c:v>3.72906790764838E7</c:v>
                </c:pt>
                <c:pt idx="789">
                  <c:v>3.73013339814921E7</c:v>
                </c:pt>
                <c:pt idx="790">
                  <c:v>3.73089260602853E7</c:v>
                </c:pt>
                <c:pt idx="791">
                  <c:v>3.73147422940193E7</c:v>
                </c:pt>
                <c:pt idx="792">
                  <c:v>3.73880706118376E7</c:v>
                </c:pt>
                <c:pt idx="793">
                  <c:v>3.74027069208595E7</c:v>
                </c:pt>
                <c:pt idx="794">
                  <c:v>3.74070714551056E7</c:v>
                </c:pt>
                <c:pt idx="795">
                  <c:v>3.7426478378721E7</c:v>
                </c:pt>
                <c:pt idx="796">
                  <c:v>3.74351654050717E7</c:v>
                </c:pt>
                <c:pt idx="797">
                  <c:v>3.74420459090482E7</c:v>
                </c:pt>
                <c:pt idx="798">
                  <c:v>3.74600210960277E7</c:v>
                </c:pt>
                <c:pt idx="799">
                  <c:v>3.74950159206776E7</c:v>
                </c:pt>
                <c:pt idx="800">
                  <c:v>3.7565507606497E7</c:v>
                </c:pt>
                <c:pt idx="801">
                  <c:v>3.76913547821006E7</c:v>
                </c:pt>
                <c:pt idx="802">
                  <c:v>3.77060308735263E7</c:v>
                </c:pt>
                <c:pt idx="803">
                  <c:v>3.7766064637312E7</c:v>
                </c:pt>
                <c:pt idx="804">
                  <c:v>3.79097443388062E7</c:v>
                </c:pt>
                <c:pt idx="805">
                  <c:v>3.79179108098127E7</c:v>
                </c:pt>
                <c:pt idx="806">
                  <c:v>3.79213844563126E7</c:v>
                </c:pt>
                <c:pt idx="807">
                  <c:v>3.8058960507504E7</c:v>
                </c:pt>
                <c:pt idx="808">
                  <c:v>3.80647545406945E7</c:v>
                </c:pt>
                <c:pt idx="809">
                  <c:v>3.81569090295804E7</c:v>
                </c:pt>
                <c:pt idx="810">
                  <c:v>3.81623991446066E7</c:v>
                </c:pt>
                <c:pt idx="811">
                  <c:v>3.82369399053114E7</c:v>
                </c:pt>
                <c:pt idx="812">
                  <c:v>3.82585720531093E7</c:v>
                </c:pt>
                <c:pt idx="813">
                  <c:v>3.82620674041126E7</c:v>
                </c:pt>
                <c:pt idx="814">
                  <c:v>3.83802701742202E7</c:v>
                </c:pt>
                <c:pt idx="815">
                  <c:v>3.84247799379398E7</c:v>
                </c:pt>
                <c:pt idx="816">
                  <c:v>3.84732408803055E7</c:v>
                </c:pt>
                <c:pt idx="817">
                  <c:v>3.8483401839757E7</c:v>
                </c:pt>
                <c:pt idx="818">
                  <c:v>3.84929735147736E7</c:v>
                </c:pt>
                <c:pt idx="819">
                  <c:v>3.85495678367697E7</c:v>
                </c:pt>
                <c:pt idx="820">
                  <c:v>3.85518601806687E7</c:v>
                </c:pt>
                <c:pt idx="821">
                  <c:v>3.85648161047636E7</c:v>
                </c:pt>
                <c:pt idx="822">
                  <c:v>3.85730062975026E7</c:v>
                </c:pt>
                <c:pt idx="823">
                  <c:v>3.85967912366275E7</c:v>
                </c:pt>
                <c:pt idx="824">
                  <c:v>3.89134074946124E7</c:v>
                </c:pt>
                <c:pt idx="825">
                  <c:v>3.89382135485044E7</c:v>
                </c:pt>
                <c:pt idx="826">
                  <c:v>3.97972164200245E7</c:v>
                </c:pt>
                <c:pt idx="827">
                  <c:v>3.98124965778754E7</c:v>
                </c:pt>
                <c:pt idx="828">
                  <c:v>3.98501575290596E7</c:v>
                </c:pt>
                <c:pt idx="829">
                  <c:v>3.985784136422E7</c:v>
                </c:pt>
                <c:pt idx="830">
                  <c:v>3.98646804653956E7</c:v>
                </c:pt>
                <c:pt idx="831">
                  <c:v>3.98826004155712E7</c:v>
                </c:pt>
                <c:pt idx="832">
                  <c:v>3.99061637681398E7</c:v>
                </c:pt>
                <c:pt idx="833">
                  <c:v>3.99117448789386E7</c:v>
                </c:pt>
                <c:pt idx="834">
                  <c:v>3.9920025935173E7</c:v>
                </c:pt>
                <c:pt idx="835">
                  <c:v>3.99275938182399E7</c:v>
                </c:pt>
                <c:pt idx="836">
                  <c:v>3.99412811697723E7</c:v>
                </c:pt>
                <c:pt idx="837">
                  <c:v>3.99478972624106E7</c:v>
                </c:pt>
                <c:pt idx="838">
                  <c:v>3.99706368249033E7</c:v>
                </c:pt>
                <c:pt idx="839">
                  <c:v>4.00688005732016E7</c:v>
                </c:pt>
                <c:pt idx="840">
                  <c:v>4.00986302551298E7</c:v>
                </c:pt>
                <c:pt idx="841">
                  <c:v>4.01033888214641E7</c:v>
                </c:pt>
                <c:pt idx="842">
                  <c:v>4.01104065852058E7</c:v>
                </c:pt>
                <c:pt idx="843">
                  <c:v>4.01486455000909E7</c:v>
                </c:pt>
                <c:pt idx="844">
                  <c:v>4.02391510640056E7</c:v>
                </c:pt>
                <c:pt idx="845">
                  <c:v>4.02875437733207E7</c:v>
                </c:pt>
                <c:pt idx="846">
                  <c:v>4.02936669565744E7</c:v>
                </c:pt>
                <c:pt idx="847">
                  <c:v>4.03024492225951E7</c:v>
                </c:pt>
                <c:pt idx="848">
                  <c:v>4.03093483886968E7</c:v>
                </c:pt>
                <c:pt idx="849">
                  <c:v>4.03154847335438E7</c:v>
                </c:pt>
                <c:pt idx="850">
                  <c:v>4.03328348440505E7</c:v>
                </c:pt>
                <c:pt idx="851">
                  <c:v>4.03370653372795E7</c:v>
                </c:pt>
                <c:pt idx="852">
                  <c:v>4.03895321990553E7</c:v>
                </c:pt>
                <c:pt idx="853">
                  <c:v>4.05363307462094E7</c:v>
                </c:pt>
                <c:pt idx="854">
                  <c:v>4.054167934655E7</c:v>
                </c:pt>
                <c:pt idx="855">
                  <c:v>4.05439423579534E7</c:v>
                </c:pt>
                <c:pt idx="856">
                  <c:v>4.05494950291285E7</c:v>
                </c:pt>
                <c:pt idx="857">
                  <c:v>4.05530441398391E7</c:v>
                </c:pt>
                <c:pt idx="858">
                  <c:v>4.05599941665701E7</c:v>
                </c:pt>
                <c:pt idx="859">
                  <c:v>4.0568514677822E7</c:v>
                </c:pt>
                <c:pt idx="860">
                  <c:v>4.06643306580245E7</c:v>
                </c:pt>
                <c:pt idx="861">
                  <c:v>4.06687378847754E7</c:v>
                </c:pt>
                <c:pt idx="862">
                  <c:v>4.06729068690509E7</c:v>
                </c:pt>
                <c:pt idx="863">
                  <c:v>4.06847513219464E7</c:v>
                </c:pt>
                <c:pt idx="864">
                  <c:v>4.06959902202968E7</c:v>
                </c:pt>
                <c:pt idx="865">
                  <c:v>4.07009410296686E7</c:v>
                </c:pt>
                <c:pt idx="866">
                  <c:v>4.07048835551733E7</c:v>
                </c:pt>
                <c:pt idx="867">
                  <c:v>4.07084670028714E7</c:v>
                </c:pt>
                <c:pt idx="868">
                  <c:v>4.07199511984876E7</c:v>
                </c:pt>
                <c:pt idx="869">
                  <c:v>4.07228835882427E7</c:v>
                </c:pt>
                <c:pt idx="870">
                  <c:v>4.08697425420393E7</c:v>
                </c:pt>
                <c:pt idx="871">
                  <c:v>4.08738541840969E7</c:v>
                </c:pt>
                <c:pt idx="872">
                  <c:v>4.08848932224408E7</c:v>
                </c:pt>
                <c:pt idx="873">
                  <c:v>4.08980962736376E7</c:v>
                </c:pt>
                <c:pt idx="874">
                  <c:v>4.09079323159002E7</c:v>
                </c:pt>
                <c:pt idx="875">
                  <c:v>4.0912671382353E7</c:v>
                </c:pt>
                <c:pt idx="876">
                  <c:v>4.09166051444853E7</c:v>
                </c:pt>
                <c:pt idx="877">
                  <c:v>4.09198395233607E7</c:v>
                </c:pt>
                <c:pt idx="878">
                  <c:v>4.09448121584902E7</c:v>
                </c:pt>
                <c:pt idx="879">
                  <c:v>4.09491953879307E7</c:v>
                </c:pt>
                <c:pt idx="880">
                  <c:v>4.09545245875978E7</c:v>
                </c:pt>
                <c:pt idx="881">
                  <c:v>4.09632725386773E7</c:v>
                </c:pt>
                <c:pt idx="882">
                  <c:v>4.1889219572634E7</c:v>
                </c:pt>
                <c:pt idx="883">
                  <c:v>4.22992593881071E7</c:v>
                </c:pt>
                <c:pt idx="884">
                  <c:v>4.23033973092588E7</c:v>
                </c:pt>
                <c:pt idx="885">
                  <c:v>4.2309407858375E7</c:v>
                </c:pt>
                <c:pt idx="886">
                  <c:v>4.23300806538908E7</c:v>
                </c:pt>
                <c:pt idx="887">
                  <c:v>4.27944661099996E7</c:v>
                </c:pt>
                <c:pt idx="888">
                  <c:v>4.28643428606072E7</c:v>
                </c:pt>
                <c:pt idx="889">
                  <c:v>4.28674745481902E7</c:v>
                </c:pt>
                <c:pt idx="890">
                  <c:v>4.28763748717185E7</c:v>
                </c:pt>
                <c:pt idx="891">
                  <c:v>4.28833468895539E7</c:v>
                </c:pt>
                <c:pt idx="892">
                  <c:v>4.28899739501865E7</c:v>
                </c:pt>
                <c:pt idx="893">
                  <c:v>4.28942179797946E7</c:v>
                </c:pt>
                <c:pt idx="894">
                  <c:v>4.29335603079856E7</c:v>
                </c:pt>
                <c:pt idx="895">
                  <c:v>4.29350179842038E7</c:v>
                </c:pt>
                <c:pt idx="896">
                  <c:v>4.29369704481445E7</c:v>
                </c:pt>
                <c:pt idx="897">
                  <c:v>4.29462159272915E7</c:v>
                </c:pt>
                <c:pt idx="898">
                  <c:v>4.29542089717091E7</c:v>
                </c:pt>
                <c:pt idx="899">
                  <c:v>4.29767812585084E7</c:v>
                </c:pt>
                <c:pt idx="900">
                  <c:v>4.31760878608001E7</c:v>
                </c:pt>
                <c:pt idx="901">
                  <c:v>4.31828701268208E7</c:v>
                </c:pt>
                <c:pt idx="902">
                  <c:v>4.32157324536891E7</c:v>
                </c:pt>
                <c:pt idx="903">
                  <c:v>4.33066545699057E7</c:v>
                </c:pt>
                <c:pt idx="904">
                  <c:v>4.33146560580256E7</c:v>
                </c:pt>
                <c:pt idx="905">
                  <c:v>4.33435894619068E7</c:v>
                </c:pt>
                <c:pt idx="906">
                  <c:v>4.33503335879671E7</c:v>
                </c:pt>
                <c:pt idx="907">
                  <c:v>4.33565453970248E7</c:v>
                </c:pt>
                <c:pt idx="908">
                  <c:v>4.34905787750017E7</c:v>
                </c:pt>
                <c:pt idx="909">
                  <c:v>4.34995793426919E7</c:v>
                </c:pt>
                <c:pt idx="910">
                  <c:v>4.3519697951355E7</c:v>
                </c:pt>
                <c:pt idx="911">
                  <c:v>4.3534917471078E7</c:v>
                </c:pt>
                <c:pt idx="912">
                  <c:v>4.37078825884466E7</c:v>
                </c:pt>
                <c:pt idx="913">
                  <c:v>4.37684642669356E7</c:v>
                </c:pt>
                <c:pt idx="914">
                  <c:v>4.38875683195819E7</c:v>
                </c:pt>
                <c:pt idx="915">
                  <c:v>4.38960073700513E7</c:v>
                </c:pt>
                <c:pt idx="916">
                  <c:v>4.39134505156059E7</c:v>
                </c:pt>
                <c:pt idx="917">
                  <c:v>4.39216311292624E7</c:v>
                </c:pt>
                <c:pt idx="918">
                  <c:v>4.39317426390427E7</c:v>
                </c:pt>
                <c:pt idx="919">
                  <c:v>4.393770296687E7</c:v>
                </c:pt>
                <c:pt idx="920">
                  <c:v>4.39418481081587E7</c:v>
                </c:pt>
                <c:pt idx="921">
                  <c:v>4.39499810248185E7</c:v>
                </c:pt>
                <c:pt idx="922">
                  <c:v>4.39576899706234E7</c:v>
                </c:pt>
                <c:pt idx="923">
                  <c:v>4.40241139745476E7</c:v>
                </c:pt>
                <c:pt idx="924">
                  <c:v>4.40280708852108E7</c:v>
                </c:pt>
                <c:pt idx="925">
                  <c:v>4.40438419682864E7</c:v>
                </c:pt>
                <c:pt idx="926">
                  <c:v>4.40470813516537E7</c:v>
                </c:pt>
                <c:pt idx="927">
                  <c:v>4.405155278802E7</c:v>
                </c:pt>
                <c:pt idx="928">
                  <c:v>4.4088210162205E7</c:v>
                </c:pt>
                <c:pt idx="929">
                  <c:v>4.40938445476942E7</c:v>
                </c:pt>
                <c:pt idx="930">
                  <c:v>4.41136687180674E7</c:v>
                </c:pt>
                <c:pt idx="931">
                  <c:v>4.4156809389485E7</c:v>
                </c:pt>
                <c:pt idx="932">
                  <c:v>4.41874291858882E7</c:v>
                </c:pt>
                <c:pt idx="933">
                  <c:v>4.41892575847263E7</c:v>
                </c:pt>
                <c:pt idx="934">
                  <c:v>4.41958371026857E7</c:v>
                </c:pt>
                <c:pt idx="935">
                  <c:v>4.42032058312251E7</c:v>
                </c:pt>
                <c:pt idx="936">
                  <c:v>4.42995919597435E7</c:v>
                </c:pt>
                <c:pt idx="937">
                  <c:v>4.43081291820301E7</c:v>
                </c:pt>
                <c:pt idx="938">
                  <c:v>4.43212143190198E7</c:v>
                </c:pt>
                <c:pt idx="939">
                  <c:v>4.43270826810407E7</c:v>
                </c:pt>
                <c:pt idx="940">
                  <c:v>4.43681983299988E7</c:v>
                </c:pt>
                <c:pt idx="941">
                  <c:v>4.43728056151721E7</c:v>
                </c:pt>
                <c:pt idx="942">
                  <c:v>4.44062992906628E7</c:v>
                </c:pt>
                <c:pt idx="943">
                  <c:v>4.44150183060786E7</c:v>
                </c:pt>
                <c:pt idx="944">
                  <c:v>4.44943202786642E7</c:v>
                </c:pt>
                <c:pt idx="945">
                  <c:v>4.48993128435765E7</c:v>
                </c:pt>
                <c:pt idx="946">
                  <c:v>4.49020901381746E7</c:v>
                </c:pt>
                <c:pt idx="947">
                  <c:v>4.49067582157994E7</c:v>
                </c:pt>
                <c:pt idx="948">
                  <c:v>4.49515381228745E7</c:v>
                </c:pt>
                <c:pt idx="949">
                  <c:v>4.4956534104951E7</c:v>
                </c:pt>
                <c:pt idx="950">
                  <c:v>4.49667615998941E7</c:v>
                </c:pt>
                <c:pt idx="951">
                  <c:v>4.49712711651978E7</c:v>
                </c:pt>
                <c:pt idx="952">
                  <c:v>4.49750217452889E7</c:v>
                </c:pt>
                <c:pt idx="953">
                  <c:v>4.49827157988723E7</c:v>
                </c:pt>
                <c:pt idx="954">
                  <c:v>4.4985671811152E7</c:v>
                </c:pt>
                <c:pt idx="955">
                  <c:v>4.51001194376009E7</c:v>
                </c:pt>
                <c:pt idx="956">
                  <c:v>4.51294502356189E7</c:v>
                </c:pt>
                <c:pt idx="957">
                  <c:v>4.5161713213953E7</c:v>
                </c:pt>
                <c:pt idx="958">
                  <c:v>4.52014924982225E7</c:v>
                </c:pt>
                <c:pt idx="959">
                  <c:v>4.52408193609903E7</c:v>
                </c:pt>
                <c:pt idx="960">
                  <c:v>4.53465290232973E7</c:v>
                </c:pt>
                <c:pt idx="961">
                  <c:v>4.53662247303471E7</c:v>
                </c:pt>
                <c:pt idx="962">
                  <c:v>4.54604963507994E7</c:v>
                </c:pt>
                <c:pt idx="963">
                  <c:v>4.5584129380446E7</c:v>
                </c:pt>
                <c:pt idx="964">
                  <c:v>4.58001757105772E7</c:v>
                </c:pt>
                <c:pt idx="965">
                  <c:v>4.61680670888517E7</c:v>
                </c:pt>
                <c:pt idx="966">
                  <c:v>4.61761006762677E7</c:v>
                </c:pt>
                <c:pt idx="967">
                  <c:v>4.62089150195384E7</c:v>
                </c:pt>
                <c:pt idx="968">
                  <c:v>4.62154756438873E7</c:v>
                </c:pt>
                <c:pt idx="969">
                  <c:v>4.62597036789629E7</c:v>
                </c:pt>
                <c:pt idx="970">
                  <c:v>4.62687902269107E7</c:v>
                </c:pt>
                <c:pt idx="971">
                  <c:v>4.62774597485628E7</c:v>
                </c:pt>
                <c:pt idx="972">
                  <c:v>4.63462640938728E7</c:v>
                </c:pt>
                <c:pt idx="973">
                  <c:v>4.63555382882212E7</c:v>
                </c:pt>
                <c:pt idx="974">
                  <c:v>4.65039408521966E7</c:v>
                </c:pt>
                <c:pt idx="975">
                  <c:v>4.6507792613414E7</c:v>
                </c:pt>
                <c:pt idx="976">
                  <c:v>4.65126691160016E7</c:v>
                </c:pt>
                <c:pt idx="977">
                  <c:v>4.65203566990194E7</c:v>
                </c:pt>
                <c:pt idx="978">
                  <c:v>4.66280836235167E7</c:v>
                </c:pt>
                <c:pt idx="979">
                  <c:v>4.6670937936584E7</c:v>
                </c:pt>
                <c:pt idx="980">
                  <c:v>4.66790377177753E7</c:v>
                </c:pt>
                <c:pt idx="981">
                  <c:v>4.66871055429708E7</c:v>
                </c:pt>
                <c:pt idx="982">
                  <c:v>4.67149037318738E7</c:v>
                </c:pt>
                <c:pt idx="983">
                  <c:v>4.67209449362588E7</c:v>
                </c:pt>
                <c:pt idx="984">
                  <c:v>4.67484620579043E7</c:v>
                </c:pt>
                <c:pt idx="985">
                  <c:v>4.68338544861301E7</c:v>
                </c:pt>
                <c:pt idx="986">
                  <c:v>4.68442021109255E7</c:v>
                </c:pt>
                <c:pt idx="987">
                  <c:v>4.68479262355528E7</c:v>
                </c:pt>
                <c:pt idx="988">
                  <c:v>4.68541961804924E7</c:v>
                </c:pt>
                <c:pt idx="989">
                  <c:v>4.6972730404493E7</c:v>
                </c:pt>
                <c:pt idx="990">
                  <c:v>4.697894816603E7</c:v>
                </c:pt>
                <c:pt idx="991">
                  <c:v>4.70286232929336E7</c:v>
                </c:pt>
                <c:pt idx="992">
                  <c:v>4.70333224226591E7</c:v>
                </c:pt>
                <c:pt idx="993">
                  <c:v>4.70383537558491E7</c:v>
                </c:pt>
                <c:pt idx="994">
                  <c:v>4.70419077938898E7</c:v>
                </c:pt>
                <c:pt idx="995">
                  <c:v>4.70463424461383E7</c:v>
                </c:pt>
                <c:pt idx="996">
                  <c:v>4.70566185529963E7</c:v>
                </c:pt>
                <c:pt idx="997">
                  <c:v>4.70664954689506E7</c:v>
                </c:pt>
                <c:pt idx="998">
                  <c:v>4.70793959137331E7</c:v>
                </c:pt>
                <c:pt idx="999">
                  <c:v>4.70839978526981E7</c:v>
                </c:pt>
                <c:pt idx="1000">
                  <c:v>4.70877461730518E7</c:v>
                </c:pt>
                <c:pt idx="1001">
                  <c:v>4.70951878525328E7</c:v>
                </c:pt>
                <c:pt idx="1002">
                  <c:v>4.71004344339908E7</c:v>
                </c:pt>
                <c:pt idx="1003">
                  <c:v>4.7111447523934E7</c:v>
                </c:pt>
                <c:pt idx="1004">
                  <c:v>4.71293672646703E7</c:v>
                </c:pt>
                <c:pt idx="1005">
                  <c:v>4.71967023617013E7</c:v>
                </c:pt>
                <c:pt idx="1006">
                  <c:v>4.72095385858452E7</c:v>
                </c:pt>
                <c:pt idx="1007">
                  <c:v>4.72595862828419E7</c:v>
                </c:pt>
                <c:pt idx="1008">
                  <c:v>4.72758115731631E7</c:v>
                </c:pt>
                <c:pt idx="1009">
                  <c:v>4.72859465731906E7</c:v>
                </c:pt>
                <c:pt idx="1010">
                  <c:v>4.72919541129979E7</c:v>
                </c:pt>
                <c:pt idx="1011">
                  <c:v>4.7333179144276E7</c:v>
                </c:pt>
                <c:pt idx="1012">
                  <c:v>4.7378548446017E7</c:v>
                </c:pt>
                <c:pt idx="1013">
                  <c:v>4.74421134079597E7</c:v>
                </c:pt>
                <c:pt idx="1014">
                  <c:v>4.76050803441414E7</c:v>
                </c:pt>
                <c:pt idx="1015">
                  <c:v>4.76085320546525E7</c:v>
                </c:pt>
                <c:pt idx="1016">
                  <c:v>4.76156224717119E7</c:v>
                </c:pt>
                <c:pt idx="1017">
                  <c:v>4.76242088680919E7</c:v>
                </c:pt>
                <c:pt idx="1018">
                  <c:v>4.76292291671489E7</c:v>
                </c:pt>
                <c:pt idx="1019">
                  <c:v>4.76373101649608E7</c:v>
                </c:pt>
                <c:pt idx="1020">
                  <c:v>4.76417270148866E7</c:v>
                </c:pt>
                <c:pt idx="1021">
                  <c:v>4.77096862844954E7</c:v>
                </c:pt>
                <c:pt idx="1022">
                  <c:v>4.77803812695315E7</c:v>
                </c:pt>
                <c:pt idx="1023">
                  <c:v>4.77943095531782E7</c:v>
                </c:pt>
                <c:pt idx="1024">
                  <c:v>4.77984865181853E7</c:v>
                </c:pt>
                <c:pt idx="1025">
                  <c:v>4.79811896603228E7</c:v>
                </c:pt>
                <c:pt idx="1026">
                  <c:v>4.80605565369797E7</c:v>
                </c:pt>
                <c:pt idx="1027">
                  <c:v>4.80633286837855E7</c:v>
                </c:pt>
                <c:pt idx="1028">
                  <c:v>4.80791145708978E7</c:v>
                </c:pt>
                <c:pt idx="1029">
                  <c:v>4.80887408103087E7</c:v>
                </c:pt>
                <c:pt idx="1030">
                  <c:v>4.809193969477E7</c:v>
                </c:pt>
                <c:pt idx="1031">
                  <c:v>4.80961897760655E7</c:v>
                </c:pt>
                <c:pt idx="1032">
                  <c:v>4.81014295783109E7</c:v>
                </c:pt>
                <c:pt idx="1033">
                  <c:v>4.81084115279683E7</c:v>
                </c:pt>
                <c:pt idx="1034">
                  <c:v>4.81759036271543E7</c:v>
                </c:pt>
                <c:pt idx="1035">
                  <c:v>4.81901373722008E7</c:v>
                </c:pt>
                <c:pt idx="1036">
                  <c:v>4.83994783886417E7</c:v>
                </c:pt>
                <c:pt idx="1037">
                  <c:v>4.84032630962813E7</c:v>
                </c:pt>
                <c:pt idx="1038">
                  <c:v>4.85386191702904E7</c:v>
                </c:pt>
                <c:pt idx="1039">
                  <c:v>4.85432964742582E7</c:v>
                </c:pt>
                <c:pt idx="1040">
                  <c:v>4.86047221151143E7</c:v>
                </c:pt>
                <c:pt idx="1041">
                  <c:v>4.86109141597358E7</c:v>
                </c:pt>
                <c:pt idx="1042">
                  <c:v>4.86803223840782E7</c:v>
                </c:pt>
                <c:pt idx="1043">
                  <c:v>4.86988932378731E7</c:v>
                </c:pt>
                <c:pt idx="1044">
                  <c:v>4.87030641401698E7</c:v>
                </c:pt>
                <c:pt idx="1045">
                  <c:v>4.8723540779444E7</c:v>
                </c:pt>
                <c:pt idx="1046">
                  <c:v>4.87820422207157E7</c:v>
                </c:pt>
                <c:pt idx="1047">
                  <c:v>4.87870177108307E7</c:v>
                </c:pt>
                <c:pt idx="1048">
                  <c:v>4.88173013795421E7</c:v>
                </c:pt>
                <c:pt idx="1049">
                  <c:v>4.88445395172979E7</c:v>
                </c:pt>
                <c:pt idx="1050">
                  <c:v>4.88613793019064E7</c:v>
                </c:pt>
                <c:pt idx="1051">
                  <c:v>4.88651029415168E7</c:v>
                </c:pt>
                <c:pt idx="1052">
                  <c:v>4.94078583772879E7</c:v>
                </c:pt>
                <c:pt idx="1053">
                  <c:v>4.94099093701946E7</c:v>
                </c:pt>
                <c:pt idx="1054">
                  <c:v>4.94516980571768E7</c:v>
                </c:pt>
                <c:pt idx="1055">
                  <c:v>4.94674237250395E7</c:v>
                </c:pt>
                <c:pt idx="1056">
                  <c:v>4.94709954110793E7</c:v>
                </c:pt>
                <c:pt idx="1057">
                  <c:v>4.9498648502786E7</c:v>
                </c:pt>
                <c:pt idx="1058">
                  <c:v>4.95091184841019E7</c:v>
                </c:pt>
                <c:pt idx="1059">
                  <c:v>4.95328590441861E7</c:v>
                </c:pt>
                <c:pt idx="1060">
                  <c:v>4.97643148883634E7</c:v>
                </c:pt>
                <c:pt idx="1061">
                  <c:v>4.97704334749802E7</c:v>
                </c:pt>
                <c:pt idx="1062">
                  <c:v>4.97773002000694E7</c:v>
                </c:pt>
                <c:pt idx="1063">
                  <c:v>4.97850499424042E7</c:v>
                </c:pt>
                <c:pt idx="1064">
                  <c:v>4.97976583519348E7</c:v>
                </c:pt>
                <c:pt idx="1065">
                  <c:v>4.98311913468586E7</c:v>
                </c:pt>
                <c:pt idx="1066">
                  <c:v>4.98373180685306E7</c:v>
                </c:pt>
                <c:pt idx="1067">
                  <c:v>4.98640865446408E7</c:v>
                </c:pt>
                <c:pt idx="1068">
                  <c:v>4.99783541857504E7</c:v>
                </c:pt>
                <c:pt idx="1069">
                  <c:v>4.99911331448381E7</c:v>
                </c:pt>
                <c:pt idx="1070">
                  <c:v>4.9994377709067E7</c:v>
                </c:pt>
                <c:pt idx="1071">
                  <c:v>5.00236509774742E7</c:v>
                </c:pt>
                <c:pt idx="1072">
                  <c:v>5.00285575290596E7</c:v>
                </c:pt>
                <c:pt idx="1073">
                  <c:v>5.00356796155139E7</c:v>
                </c:pt>
                <c:pt idx="1074">
                  <c:v>5.0040704544277E7</c:v>
                </c:pt>
                <c:pt idx="1075">
                  <c:v>5.00752084216559E7</c:v>
                </c:pt>
                <c:pt idx="1076">
                  <c:v>5.00783533590171E7</c:v>
                </c:pt>
                <c:pt idx="1077">
                  <c:v>5.00952649040713E7</c:v>
                </c:pt>
                <c:pt idx="1078">
                  <c:v>5.01205251652088E7</c:v>
                </c:pt>
                <c:pt idx="1079">
                  <c:v>5.01281289174754E7</c:v>
                </c:pt>
                <c:pt idx="1080">
                  <c:v>5.01825166553679E7</c:v>
                </c:pt>
                <c:pt idx="1081">
                  <c:v>5.02938837194177E7</c:v>
                </c:pt>
                <c:pt idx="1082">
                  <c:v>5.03842689881336E7</c:v>
                </c:pt>
                <c:pt idx="1083">
                  <c:v>5.03877844783588E7</c:v>
                </c:pt>
                <c:pt idx="1084">
                  <c:v>5.0564377808275E7</c:v>
                </c:pt>
                <c:pt idx="1085">
                  <c:v>5.0844947758175E7</c:v>
                </c:pt>
                <c:pt idx="1086">
                  <c:v>5.0864480962538E7</c:v>
                </c:pt>
                <c:pt idx="1087">
                  <c:v>5.08754159647701E7</c:v>
                </c:pt>
                <c:pt idx="1088">
                  <c:v>5.09374444484862E7</c:v>
                </c:pt>
                <c:pt idx="1089">
                  <c:v>5.09523391832977E7</c:v>
                </c:pt>
                <c:pt idx="1090">
                  <c:v>5.09614178938143E7</c:v>
                </c:pt>
                <c:pt idx="1091">
                  <c:v>5.09711892193984E7</c:v>
                </c:pt>
                <c:pt idx="1092">
                  <c:v>5.09813974349223E7</c:v>
                </c:pt>
                <c:pt idx="1093">
                  <c:v>5.10036392047928E7</c:v>
                </c:pt>
                <c:pt idx="1094">
                  <c:v>5.10076115257637E7</c:v>
                </c:pt>
                <c:pt idx="1095">
                  <c:v>5.1014436848052E7</c:v>
                </c:pt>
                <c:pt idx="1096">
                  <c:v>5.10346210993347E7</c:v>
                </c:pt>
                <c:pt idx="1097">
                  <c:v>5.10431132481246E7</c:v>
                </c:pt>
                <c:pt idx="1098">
                  <c:v>5.10622423783461E7</c:v>
                </c:pt>
                <c:pt idx="1099">
                  <c:v>5.1091587594592E7</c:v>
                </c:pt>
                <c:pt idx="1100">
                  <c:v>5.10960308338431E7</c:v>
                </c:pt>
                <c:pt idx="1101">
                  <c:v>5.11080447119385E7</c:v>
                </c:pt>
                <c:pt idx="1102">
                  <c:v>5.11180586341264E7</c:v>
                </c:pt>
                <c:pt idx="1103">
                  <c:v>5.1122944352034E7</c:v>
                </c:pt>
                <c:pt idx="1104">
                  <c:v>5.11290755380655E7</c:v>
                </c:pt>
                <c:pt idx="1105">
                  <c:v>5.11332120041667E7</c:v>
                </c:pt>
                <c:pt idx="1106">
                  <c:v>5.11364478491156E7</c:v>
                </c:pt>
                <c:pt idx="1107">
                  <c:v>5.11884867055782E7</c:v>
                </c:pt>
                <c:pt idx="1108">
                  <c:v>5.11925980059193E7</c:v>
                </c:pt>
                <c:pt idx="1109">
                  <c:v>5.12076984429857E7</c:v>
                </c:pt>
                <c:pt idx="1110">
                  <c:v>5.12237512216361E7</c:v>
                </c:pt>
                <c:pt idx="1111">
                  <c:v>5.12427817280929E7</c:v>
                </c:pt>
                <c:pt idx="1112">
                  <c:v>5.12549182603327E7</c:v>
                </c:pt>
                <c:pt idx="1113">
                  <c:v>5.12572457767709E7</c:v>
                </c:pt>
                <c:pt idx="1114">
                  <c:v>5.12625864514955E7</c:v>
                </c:pt>
                <c:pt idx="1115">
                  <c:v>5.12654132508804E7</c:v>
                </c:pt>
                <c:pt idx="1116">
                  <c:v>5.13772350402618E7</c:v>
                </c:pt>
                <c:pt idx="1117">
                  <c:v>5.14268606293093E7</c:v>
                </c:pt>
                <c:pt idx="1118">
                  <c:v>5.14302308459685E7</c:v>
                </c:pt>
                <c:pt idx="1119">
                  <c:v>5.1465672977397E7</c:v>
                </c:pt>
                <c:pt idx="1120">
                  <c:v>5.15268567050821E7</c:v>
                </c:pt>
                <c:pt idx="1121">
                  <c:v>5.15707030870219E7</c:v>
                </c:pt>
                <c:pt idx="1122">
                  <c:v>5.1590189994323E7</c:v>
                </c:pt>
                <c:pt idx="1123">
                  <c:v>5.17194244724063E7</c:v>
                </c:pt>
                <c:pt idx="1124">
                  <c:v>5.17239952710858E7</c:v>
                </c:pt>
                <c:pt idx="1125">
                  <c:v>5.17316422559896E7</c:v>
                </c:pt>
                <c:pt idx="1126">
                  <c:v>5.17456769457166E7</c:v>
                </c:pt>
                <c:pt idx="1127">
                  <c:v>5.18491222628239E7</c:v>
                </c:pt>
                <c:pt idx="1128">
                  <c:v>5.18939479378516E7</c:v>
                </c:pt>
                <c:pt idx="1129">
                  <c:v>5.19264520908083E7</c:v>
                </c:pt>
                <c:pt idx="1130">
                  <c:v>5.19485364396456E7</c:v>
                </c:pt>
                <c:pt idx="1131">
                  <c:v>5.19512138097521E7</c:v>
                </c:pt>
                <c:pt idx="1132">
                  <c:v>5.19835661414154E7</c:v>
                </c:pt>
                <c:pt idx="1133">
                  <c:v>5.21955789171998E7</c:v>
                </c:pt>
                <c:pt idx="1134">
                  <c:v>5.2386085627518E7</c:v>
                </c:pt>
                <c:pt idx="1135">
                  <c:v>5.24699494590408E7</c:v>
                </c:pt>
                <c:pt idx="1136">
                  <c:v>5.24723538638755E7</c:v>
                </c:pt>
                <c:pt idx="1137">
                  <c:v>5.25064066204798E7</c:v>
                </c:pt>
                <c:pt idx="1138">
                  <c:v>5.25986346665784E7</c:v>
                </c:pt>
                <c:pt idx="1139">
                  <c:v>5.27095462336788E7</c:v>
                </c:pt>
                <c:pt idx="1140">
                  <c:v>5.27140102404691E7</c:v>
                </c:pt>
                <c:pt idx="1141">
                  <c:v>5.2719258717902E7</c:v>
                </c:pt>
                <c:pt idx="1142">
                  <c:v>5.27242671560927E7</c:v>
                </c:pt>
                <c:pt idx="1143">
                  <c:v>5.27311513528111E7</c:v>
                </c:pt>
                <c:pt idx="1144">
                  <c:v>5.27471151639411E7</c:v>
                </c:pt>
                <c:pt idx="1145">
                  <c:v>5.27502033763785E7</c:v>
                </c:pt>
                <c:pt idx="1146">
                  <c:v>5.27572350733312E7</c:v>
                </c:pt>
                <c:pt idx="1147">
                  <c:v>5.30416395222583E7</c:v>
                </c:pt>
                <c:pt idx="1148">
                  <c:v>5.30499455568599E7</c:v>
                </c:pt>
                <c:pt idx="1149">
                  <c:v>5.3071437876508E7</c:v>
                </c:pt>
                <c:pt idx="1150">
                  <c:v>5.30809586027105E7</c:v>
                </c:pt>
                <c:pt idx="1151">
                  <c:v>5.30846767638353E7</c:v>
                </c:pt>
                <c:pt idx="1152">
                  <c:v>5.31082351229351E7</c:v>
                </c:pt>
                <c:pt idx="1153">
                  <c:v>5.31296965778754E7</c:v>
                </c:pt>
                <c:pt idx="1154">
                  <c:v>5.3135598990283E7</c:v>
                </c:pt>
                <c:pt idx="1155">
                  <c:v>5.31524495114006E7</c:v>
                </c:pt>
                <c:pt idx="1156">
                  <c:v>5.31578033256722E7</c:v>
                </c:pt>
                <c:pt idx="1157">
                  <c:v>5.31619324724284E7</c:v>
                </c:pt>
                <c:pt idx="1158">
                  <c:v>5.31883381890132E7</c:v>
                </c:pt>
                <c:pt idx="1159">
                  <c:v>5.31928265789226E7</c:v>
                </c:pt>
                <c:pt idx="1160">
                  <c:v>5.33964271124411E7</c:v>
                </c:pt>
                <c:pt idx="1161">
                  <c:v>5.34023566747686E7</c:v>
                </c:pt>
                <c:pt idx="1162">
                  <c:v>5.34170714683333E7</c:v>
                </c:pt>
                <c:pt idx="1163">
                  <c:v>5.3453516372074E7</c:v>
                </c:pt>
                <c:pt idx="1164">
                  <c:v>5.34826214168002E7</c:v>
                </c:pt>
                <c:pt idx="1165">
                  <c:v>5.3486083323688E7</c:v>
                </c:pt>
                <c:pt idx="1166">
                  <c:v>5.34902577423568E7</c:v>
                </c:pt>
                <c:pt idx="1167">
                  <c:v>5.34960858700264E7</c:v>
                </c:pt>
                <c:pt idx="1168">
                  <c:v>5.35547784630477E7</c:v>
                </c:pt>
                <c:pt idx="1169">
                  <c:v>5.35660560745602E7</c:v>
                </c:pt>
                <c:pt idx="1170">
                  <c:v>5.36045874435754E7</c:v>
                </c:pt>
                <c:pt idx="1171">
                  <c:v>5.3623717587923E7</c:v>
                </c:pt>
                <c:pt idx="1172">
                  <c:v>5.36572245683074E7</c:v>
                </c:pt>
                <c:pt idx="1173">
                  <c:v>5.36608244294162E7</c:v>
                </c:pt>
                <c:pt idx="1174">
                  <c:v>5.36645657390719E7</c:v>
                </c:pt>
                <c:pt idx="1175">
                  <c:v>5.36693443674663E7</c:v>
                </c:pt>
                <c:pt idx="1176">
                  <c:v>5.39194656988375E7</c:v>
                </c:pt>
                <c:pt idx="1177">
                  <c:v>5.40932993380622E7</c:v>
                </c:pt>
                <c:pt idx="1178">
                  <c:v>5.40961992647585E7</c:v>
                </c:pt>
                <c:pt idx="1179">
                  <c:v>5.4108560635372E7</c:v>
                </c:pt>
                <c:pt idx="1180">
                  <c:v>5.41125465588606E7</c:v>
                </c:pt>
                <c:pt idx="1181">
                  <c:v>5.41212579793536E7</c:v>
                </c:pt>
                <c:pt idx="1182">
                  <c:v>5.41718369792269E7</c:v>
                </c:pt>
                <c:pt idx="1183">
                  <c:v>5.41742918809283E7</c:v>
                </c:pt>
                <c:pt idx="1184">
                  <c:v>5.41799173046291E7</c:v>
                </c:pt>
                <c:pt idx="1185">
                  <c:v>5.41890006779212E7</c:v>
                </c:pt>
                <c:pt idx="1186">
                  <c:v>5.4193164977375E7</c:v>
                </c:pt>
                <c:pt idx="1187">
                  <c:v>5.41973256502256E7</c:v>
                </c:pt>
                <c:pt idx="1188">
                  <c:v>5.42026351515952E7</c:v>
                </c:pt>
                <c:pt idx="1189">
                  <c:v>5.4245726207995E7</c:v>
                </c:pt>
                <c:pt idx="1190">
                  <c:v>5.42869303945721E7</c:v>
                </c:pt>
                <c:pt idx="1191">
                  <c:v>5.42904462154907E7</c:v>
                </c:pt>
                <c:pt idx="1192">
                  <c:v>5.43012823073573E7</c:v>
                </c:pt>
                <c:pt idx="1193">
                  <c:v>5.43055323666065E7</c:v>
                </c:pt>
                <c:pt idx="1194">
                  <c:v>5.45317644251172E7</c:v>
                </c:pt>
                <c:pt idx="1195">
                  <c:v>5.45655274833688E7</c:v>
                </c:pt>
                <c:pt idx="1196">
                  <c:v>5.45704263738928E7</c:v>
                </c:pt>
                <c:pt idx="1197">
                  <c:v>5.45859288017327E7</c:v>
                </c:pt>
                <c:pt idx="1198">
                  <c:v>5.45894088085671E7</c:v>
                </c:pt>
                <c:pt idx="1199">
                  <c:v>5.46241483710598E7</c:v>
                </c:pt>
                <c:pt idx="1200">
                  <c:v>5.46358829345722E7</c:v>
                </c:pt>
                <c:pt idx="1201">
                  <c:v>5.46397693083549E7</c:v>
                </c:pt>
                <c:pt idx="1202">
                  <c:v>5.46426580576177E7</c:v>
                </c:pt>
                <c:pt idx="1203">
                  <c:v>5.46635774070337E7</c:v>
                </c:pt>
                <c:pt idx="1204">
                  <c:v>5.47045013641098E7</c:v>
                </c:pt>
                <c:pt idx="1205">
                  <c:v>5.48676268677281E7</c:v>
                </c:pt>
                <c:pt idx="1206">
                  <c:v>5.4877005373766E7</c:v>
                </c:pt>
                <c:pt idx="1207">
                  <c:v>5.48812833104603E7</c:v>
                </c:pt>
                <c:pt idx="1208">
                  <c:v>5.48893313271272E7</c:v>
                </c:pt>
                <c:pt idx="1209">
                  <c:v>5.4906591511103E7</c:v>
                </c:pt>
                <c:pt idx="1210">
                  <c:v>5.49758608883523E7</c:v>
                </c:pt>
                <c:pt idx="1211">
                  <c:v>5.50219470560028E7</c:v>
                </c:pt>
                <c:pt idx="1212">
                  <c:v>5.50324571393926E7</c:v>
                </c:pt>
                <c:pt idx="1213">
                  <c:v>5.50457401632522E7</c:v>
                </c:pt>
                <c:pt idx="1214">
                  <c:v>5.50494837877609E7</c:v>
                </c:pt>
                <c:pt idx="1215">
                  <c:v>5.50523910448254E7</c:v>
                </c:pt>
                <c:pt idx="1216">
                  <c:v>5.51220509598372E7</c:v>
                </c:pt>
                <c:pt idx="1217">
                  <c:v>5.51407641770972E7</c:v>
                </c:pt>
                <c:pt idx="1218">
                  <c:v>5.51593256502256E7</c:v>
                </c:pt>
                <c:pt idx="1219">
                  <c:v>5.51634828618197E7</c:v>
                </c:pt>
                <c:pt idx="1220">
                  <c:v>5.51740845362301E7</c:v>
                </c:pt>
                <c:pt idx="1221">
                  <c:v>5.52031038762765E7</c:v>
                </c:pt>
                <c:pt idx="1222">
                  <c:v>5.5213660036266E7</c:v>
                </c:pt>
                <c:pt idx="1223">
                  <c:v>5.52197693304011E7</c:v>
                </c:pt>
                <c:pt idx="1224">
                  <c:v>5.52226427134486E7</c:v>
                </c:pt>
                <c:pt idx="1225">
                  <c:v>5.53262541157536E7</c:v>
                </c:pt>
                <c:pt idx="1226">
                  <c:v>5.5381830177968E7</c:v>
                </c:pt>
                <c:pt idx="1227">
                  <c:v>5.53966183303294E7</c:v>
                </c:pt>
                <c:pt idx="1228">
                  <c:v>5.54016683146215E7</c:v>
                </c:pt>
                <c:pt idx="1229">
                  <c:v>5.54069927523051E7</c:v>
                </c:pt>
                <c:pt idx="1230">
                  <c:v>5.54158038547815E7</c:v>
                </c:pt>
                <c:pt idx="1231">
                  <c:v>5.54248837337477E7</c:v>
                </c:pt>
                <c:pt idx="1232">
                  <c:v>5.5438418172699E7</c:v>
                </c:pt>
                <c:pt idx="1233">
                  <c:v>5.54405279430325E7</c:v>
                </c:pt>
                <c:pt idx="1234">
                  <c:v>5.54742757122306E7</c:v>
                </c:pt>
                <c:pt idx="1235">
                  <c:v>5.54831563595076E7</c:v>
                </c:pt>
                <c:pt idx="1236">
                  <c:v>5.54923830111828E7</c:v>
                </c:pt>
                <c:pt idx="1237">
                  <c:v>5.54995626603173E7</c:v>
                </c:pt>
                <c:pt idx="1238">
                  <c:v>5.5502997979464E7</c:v>
                </c:pt>
                <c:pt idx="1239">
                  <c:v>5.5777481419997E7</c:v>
                </c:pt>
                <c:pt idx="1240">
                  <c:v>5.57850784150972E7</c:v>
                </c:pt>
                <c:pt idx="1241">
                  <c:v>5.57895824247534E7</c:v>
                </c:pt>
                <c:pt idx="1242">
                  <c:v>5.57995775635619E7</c:v>
                </c:pt>
                <c:pt idx="1243">
                  <c:v>5.580396946819E7</c:v>
                </c:pt>
                <c:pt idx="1244">
                  <c:v>5.58262154268423E7</c:v>
                </c:pt>
                <c:pt idx="1245">
                  <c:v>5.58309447378428E7</c:v>
                </c:pt>
                <c:pt idx="1246">
                  <c:v>5.58351009683801E7</c:v>
                </c:pt>
                <c:pt idx="1247">
                  <c:v>5.58440091293396E7</c:v>
                </c:pt>
                <c:pt idx="1248">
                  <c:v>5.58658691248201E7</c:v>
                </c:pt>
                <c:pt idx="1249">
                  <c:v>5.58723280609798E7</c:v>
                </c:pt>
                <c:pt idx="1250">
                  <c:v>5.58839156864365E7</c:v>
                </c:pt>
                <c:pt idx="1251">
                  <c:v>5.5892898639197E7</c:v>
                </c:pt>
                <c:pt idx="1252">
                  <c:v>5.58961256105424E7</c:v>
                </c:pt>
                <c:pt idx="1253">
                  <c:v>5.59047119407838E7</c:v>
                </c:pt>
                <c:pt idx="1254">
                  <c:v>5.59084387881192E7</c:v>
                </c:pt>
                <c:pt idx="1255">
                  <c:v>5.59124673710433E7</c:v>
                </c:pt>
                <c:pt idx="1256">
                  <c:v>5.59149967448755E7</c:v>
                </c:pt>
                <c:pt idx="1257">
                  <c:v>5.60024590375722E7</c:v>
                </c:pt>
                <c:pt idx="1258">
                  <c:v>5.60069628488124E7</c:v>
                </c:pt>
                <c:pt idx="1259">
                  <c:v>5.60100948340194E7</c:v>
                </c:pt>
                <c:pt idx="1260">
                  <c:v>5.60135327876893E7</c:v>
                </c:pt>
                <c:pt idx="1261">
                  <c:v>5.60875171569194E7</c:v>
                </c:pt>
                <c:pt idx="1262">
                  <c:v>5.60929651746886E7</c:v>
                </c:pt>
                <c:pt idx="1263">
                  <c:v>5.61075996759205E7</c:v>
                </c:pt>
                <c:pt idx="1264">
                  <c:v>5.61107610156693E7</c:v>
                </c:pt>
                <c:pt idx="1265">
                  <c:v>5.62130582648522E7</c:v>
                </c:pt>
                <c:pt idx="1266">
                  <c:v>5.65014325876199E7</c:v>
                </c:pt>
                <c:pt idx="1267">
                  <c:v>5.65104116712687E7</c:v>
                </c:pt>
                <c:pt idx="1268">
                  <c:v>5.65255447808329E7</c:v>
                </c:pt>
                <c:pt idx="1269">
                  <c:v>5.65347775503342E7</c:v>
                </c:pt>
                <c:pt idx="1270">
                  <c:v>5.65413518874319E7</c:v>
                </c:pt>
                <c:pt idx="1271">
                  <c:v>5.67554594509388E7</c:v>
                </c:pt>
                <c:pt idx="1272">
                  <c:v>5.69529921151694E7</c:v>
                </c:pt>
                <c:pt idx="1273">
                  <c:v>5.69562913319774E7</c:v>
                </c:pt>
                <c:pt idx="1274">
                  <c:v>5.69647329398082E7</c:v>
                </c:pt>
                <c:pt idx="1275">
                  <c:v>5.70131237972408E7</c:v>
                </c:pt>
                <c:pt idx="1276">
                  <c:v>5.70178238088151E7</c:v>
                </c:pt>
                <c:pt idx="1277">
                  <c:v>5.70596358537673E7</c:v>
                </c:pt>
                <c:pt idx="1278">
                  <c:v>5.70678477730561E7</c:v>
                </c:pt>
                <c:pt idx="1279">
                  <c:v>5.70729457519689E7</c:v>
                </c:pt>
                <c:pt idx="1280">
                  <c:v>5.70977865727497E7</c:v>
                </c:pt>
                <c:pt idx="1281">
                  <c:v>5.71243324481775E7</c:v>
                </c:pt>
                <c:pt idx="1282">
                  <c:v>5.71473960019179E7</c:v>
                </c:pt>
                <c:pt idx="1283">
                  <c:v>5.71876736961038E7</c:v>
                </c:pt>
                <c:pt idx="1284">
                  <c:v>5.71918391088917E7</c:v>
                </c:pt>
                <c:pt idx="1285">
                  <c:v>5.71971791112066E7</c:v>
                </c:pt>
                <c:pt idx="1286">
                  <c:v>5.72052596350247E7</c:v>
                </c:pt>
                <c:pt idx="1287">
                  <c:v>5.72146752448507E7</c:v>
                </c:pt>
                <c:pt idx="1288">
                  <c:v>5.72184606028538E7</c:v>
                </c:pt>
                <c:pt idx="1289">
                  <c:v>5.72734109272088E7</c:v>
                </c:pt>
                <c:pt idx="1290">
                  <c:v>5.73107078181406E7</c:v>
                </c:pt>
                <c:pt idx="1291">
                  <c:v>5.73212996048214E7</c:v>
                </c:pt>
                <c:pt idx="1292">
                  <c:v>5.738299357022E7</c:v>
                </c:pt>
                <c:pt idx="1293">
                  <c:v>5.73976556182035E7</c:v>
                </c:pt>
                <c:pt idx="1294">
                  <c:v>5.7402097799236E7</c:v>
                </c:pt>
                <c:pt idx="1295">
                  <c:v>5.74053898620457E7</c:v>
                </c:pt>
                <c:pt idx="1296">
                  <c:v>5.74077762220494E7</c:v>
                </c:pt>
                <c:pt idx="1297">
                  <c:v>5.74110460953388E7</c:v>
                </c:pt>
                <c:pt idx="1298">
                  <c:v>5.7414076535657E7</c:v>
                </c:pt>
                <c:pt idx="1299">
                  <c:v>5.7417923138059E7</c:v>
                </c:pt>
                <c:pt idx="1300">
                  <c:v>5.74221678400766E7</c:v>
                </c:pt>
                <c:pt idx="1301">
                  <c:v>5.7425997246427E7</c:v>
                </c:pt>
                <c:pt idx="1302">
                  <c:v>5.74377224292729E7</c:v>
                </c:pt>
                <c:pt idx="1303">
                  <c:v>5.74409793614311E7</c:v>
                </c:pt>
                <c:pt idx="1304">
                  <c:v>5.74511979717477E7</c:v>
                </c:pt>
                <c:pt idx="1305">
                  <c:v>5.74972860684424E7</c:v>
                </c:pt>
                <c:pt idx="1306">
                  <c:v>5.74991598758797E7</c:v>
                </c:pt>
                <c:pt idx="1307">
                  <c:v>5.75478827383609E7</c:v>
                </c:pt>
                <c:pt idx="1308">
                  <c:v>5.75510410357313E7</c:v>
                </c:pt>
                <c:pt idx="1309">
                  <c:v>5.75907777818195E7</c:v>
                </c:pt>
                <c:pt idx="1310">
                  <c:v>5.75937538671825E7</c:v>
                </c:pt>
                <c:pt idx="1311">
                  <c:v>5.75989514619399E7</c:v>
                </c:pt>
                <c:pt idx="1312">
                  <c:v>5.77076662224353E7</c:v>
                </c:pt>
                <c:pt idx="1313">
                  <c:v>5.77098705468013E7</c:v>
                </c:pt>
                <c:pt idx="1314">
                  <c:v>5.77522388178816E7</c:v>
                </c:pt>
                <c:pt idx="1315">
                  <c:v>5.77610154070007E7</c:v>
                </c:pt>
                <c:pt idx="1316">
                  <c:v>5.77776219315795E7</c:v>
                </c:pt>
                <c:pt idx="1317">
                  <c:v>5.78025543323577E7</c:v>
                </c:pt>
                <c:pt idx="1318">
                  <c:v>5.781951400431E7</c:v>
                </c:pt>
                <c:pt idx="1319">
                  <c:v>5.78529717334391E7</c:v>
                </c:pt>
                <c:pt idx="1320">
                  <c:v>5.7879627696666E7</c:v>
                </c:pt>
                <c:pt idx="1321">
                  <c:v>5.7882305529743E7</c:v>
                </c:pt>
                <c:pt idx="1322">
                  <c:v>5.78931791883683E7</c:v>
                </c:pt>
                <c:pt idx="1323">
                  <c:v>5.79052913485121E7</c:v>
                </c:pt>
                <c:pt idx="1324">
                  <c:v>5.7925694254204E7</c:v>
                </c:pt>
                <c:pt idx="1325">
                  <c:v>5.79597444754928E7</c:v>
                </c:pt>
                <c:pt idx="1326">
                  <c:v>5.81794918368358E7</c:v>
                </c:pt>
                <c:pt idx="1327">
                  <c:v>5.81849955543797E7</c:v>
                </c:pt>
                <c:pt idx="1328">
                  <c:v>5.8197697869784E7</c:v>
                </c:pt>
                <c:pt idx="1329">
                  <c:v>5.82023209069814E7</c:v>
                </c:pt>
                <c:pt idx="1330">
                  <c:v>5.82241027816817E7</c:v>
                </c:pt>
                <c:pt idx="1331">
                  <c:v>5.82311012219117E7</c:v>
                </c:pt>
                <c:pt idx="1332">
                  <c:v>5.82358160044533E7</c:v>
                </c:pt>
                <c:pt idx="1333">
                  <c:v>5.82830703572038E7</c:v>
                </c:pt>
                <c:pt idx="1334">
                  <c:v>5.83106422196133E7</c:v>
                </c:pt>
                <c:pt idx="1335">
                  <c:v>5.83470393602186E7</c:v>
                </c:pt>
                <c:pt idx="1336">
                  <c:v>5.84248494320342E7</c:v>
                </c:pt>
                <c:pt idx="1337">
                  <c:v>5.84275578432182E7</c:v>
                </c:pt>
                <c:pt idx="1338">
                  <c:v>5.84620499258695E7</c:v>
                </c:pt>
                <c:pt idx="1339">
                  <c:v>5.8470187428143E7</c:v>
                </c:pt>
                <c:pt idx="1340">
                  <c:v>5.85755107084001E7</c:v>
                </c:pt>
                <c:pt idx="1341">
                  <c:v>5.85783528188847E7</c:v>
                </c:pt>
                <c:pt idx="1342">
                  <c:v>5.85875299988425E7</c:v>
                </c:pt>
                <c:pt idx="1343">
                  <c:v>5.86123832757375E7</c:v>
                </c:pt>
                <c:pt idx="1344">
                  <c:v>5.86205589069483E7</c:v>
                </c:pt>
                <c:pt idx="1345">
                  <c:v>5.86444911589146E7</c:v>
                </c:pt>
                <c:pt idx="1346">
                  <c:v>5.86507432243698E7</c:v>
                </c:pt>
                <c:pt idx="1347">
                  <c:v>5.86575224039197E7</c:v>
                </c:pt>
                <c:pt idx="1348">
                  <c:v>5.86604064573377E7</c:v>
                </c:pt>
                <c:pt idx="1349">
                  <c:v>5.86886835783219E7</c:v>
                </c:pt>
                <c:pt idx="1350">
                  <c:v>5.86931920964301E7</c:v>
                </c:pt>
                <c:pt idx="1351">
                  <c:v>5.86961329188643E7</c:v>
                </c:pt>
                <c:pt idx="1352">
                  <c:v>5.86991288899176E7</c:v>
                </c:pt>
                <c:pt idx="1353">
                  <c:v>5.87014134955934E7</c:v>
                </c:pt>
                <c:pt idx="1354">
                  <c:v>5.87242563666726E7</c:v>
                </c:pt>
                <c:pt idx="1355">
                  <c:v>5.87351754405109E7</c:v>
                </c:pt>
                <c:pt idx="1356">
                  <c:v>5.87602011408918E7</c:v>
                </c:pt>
                <c:pt idx="1357">
                  <c:v>5.87633065383576E7</c:v>
                </c:pt>
                <c:pt idx="1358">
                  <c:v>5.8766473962863E7</c:v>
                </c:pt>
                <c:pt idx="1359">
                  <c:v>5.87686305417306E7</c:v>
                </c:pt>
                <c:pt idx="1360">
                  <c:v>5.87908631293506E7</c:v>
                </c:pt>
                <c:pt idx="1361">
                  <c:v>5.87948854621713E7</c:v>
                </c:pt>
                <c:pt idx="1362">
                  <c:v>5.8829995357066E7</c:v>
                </c:pt>
                <c:pt idx="1363">
                  <c:v>5.88519442869976E7</c:v>
                </c:pt>
                <c:pt idx="1364">
                  <c:v>5.88559481671323E7</c:v>
                </c:pt>
                <c:pt idx="1365">
                  <c:v>5.88664931496882E7</c:v>
                </c:pt>
                <c:pt idx="1366">
                  <c:v>5.88781681663607E7</c:v>
                </c:pt>
                <c:pt idx="1367">
                  <c:v>5.8880914497043E7</c:v>
                </c:pt>
                <c:pt idx="1368">
                  <c:v>5.89191528166801E7</c:v>
                </c:pt>
                <c:pt idx="1369">
                  <c:v>5.89234582780799E7</c:v>
                </c:pt>
                <c:pt idx="1370">
                  <c:v>5.89323227213853E7</c:v>
                </c:pt>
                <c:pt idx="1371">
                  <c:v>5.89384911765515E7</c:v>
                </c:pt>
                <c:pt idx="1372">
                  <c:v>5.89479455105628E7</c:v>
                </c:pt>
                <c:pt idx="1373">
                  <c:v>5.89697756664847E7</c:v>
                </c:pt>
                <c:pt idx="1374">
                  <c:v>5.90200371126065E7</c:v>
                </c:pt>
                <c:pt idx="1375">
                  <c:v>5.90240192772146E7</c:v>
                </c:pt>
                <c:pt idx="1376">
                  <c:v>5.90381168096914E7</c:v>
                </c:pt>
                <c:pt idx="1377">
                  <c:v>5.90598064319846E7</c:v>
                </c:pt>
                <c:pt idx="1378">
                  <c:v>5.90733728379547E7</c:v>
                </c:pt>
                <c:pt idx="1379">
                  <c:v>5.90778481875251E7</c:v>
                </c:pt>
                <c:pt idx="1380">
                  <c:v>5.91022190821055E7</c:v>
                </c:pt>
                <c:pt idx="1381">
                  <c:v>5.91061894740322E7</c:v>
                </c:pt>
                <c:pt idx="1382">
                  <c:v>5.91111798894381E7</c:v>
                </c:pt>
                <c:pt idx="1383">
                  <c:v>5.91155310636749E7</c:v>
                </c:pt>
                <c:pt idx="1384">
                  <c:v>5.91196755656232E7</c:v>
                </c:pt>
                <c:pt idx="1385">
                  <c:v>5.91236128882201E7</c:v>
                </c:pt>
                <c:pt idx="1386">
                  <c:v>5.91480727833903E7</c:v>
                </c:pt>
                <c:pt idx="1387">
                  <c:v>5.91507596664406E7</c:v>
                </c:pt>
                <c:pt idx="1388">
                  <c:v>5.91743679161361E7</c:v>
                </c:pt>
                <c:pt idx="1389">
                  <c:v>5.91952523333167E7</c:v>
                </c:pt>
                <c:pt idx="1390">
                  <c:v>5.92633820202053E7</c:v>
                </c:pt>
                <c:pt idx="1391">
                  <c:v>5.9284736132101E7</c:v>
                </c:pt>
                <c:pt idx="1392">
                  <c:v>5.92894501871172E7</c:v>
                </c:pt>
                <c:pt idx="1393">
                  <c:v>5.93077950892044E7</c:v>
                </c:pt>
                <c:pt idx="1394">
                  <c:v>5.93112016821265E7</c:v>
                </c:pt>
                <c:pt idx="1395">
                  <c:v>5.93261225968242E7</c:v>
                </c:pt>
                <c:pt idx="1396">
                  <c:v>5.93371381338976E7</c:v>
                </c:pt>
                <c:pt idx="1397">
                  <c:v>5.93399268043452E7</c:v>
                </c:pt>
                <c:pt idx="1398">
                  <c:v>5.93432743795366E7</c:v>
                </c:pt>
                <c:pt idx="1399">
                  <c:v>5.93651177301211E7</c:v>
                </c:pt>
                <c:pt idx="1400">
                  <c:v>5.9381491071832E7</c:v>
                </c:pt>
                <c:pt idx="1401">
                  <c:v>5.93896565728048E7</c:v>
                </c:pt>
                <c:pt idx="1402">
                  <c:v>5.94073385891521E7</c:v>
                </c:pt>
                <c:pt idx="1403">
                  <c:v>5.94097098585183E7</c:v>
                </c:pt>
                <c:pt idx="1404">
                  <c:v>5.94311284996995E7</c:v>
                </c:pt>
                <c:pt idx="1405">
                  <c:v>5.94504341540038E7</c:v>
                </c:pt>
                <c:pt idx="1406">
                  <c:v>5.94540363961044E7</c:v>
                </c:pt>
                <c:pt idx="1407">
                  <c:v>5.94579889967316E7</c:v>
                </c:pt>
                <c:pt idx="1408">
                  <c:v>5.96046426561285E7</c:v>
                </c:pt>
                <c:pt idx="1409">
                  <c:v>5.96394694224441E7</c:v>
                </c:pt>
                <c:pt idx="1410">
                  <c:v>5.96506973968925E7</c:v>
                </c:pt>
                <c:pt idx="1411">
                  <c:v>5.96534515650059E7</c:v>
                </c:pt>
                <c:pt idx="1412">
                  <c:v>5.96589117192193E7</c:v>
                </c:pt>
                <c:pt idx="1413">
                  <c:v>5.96617668810661E7</c:v>
                </c:pt>
                <c:pt idx="1414">
                  <c:v>5.96839859653763E7</c:v>
                </c:pt>
                <c:pt idx="1415">
                  <c:v>5.96889312742163E7</c:v>
                </c:pt>
                <c:pt idx="1416">
                  <c:v>5.97037711359865E7</c:v>
                </c:pt>
                <c:pt idx="1417">
                  <c:v>5.97261026670414E7</c:v>
                </c:pt>
                <c:pt idx="1418">
                  <c:v>5.97344700011573E7</c:v>
                </c:pt>
                <c:pt idx="1419">
                  <c:v>5.97364732529748E7</c:v>
                </c:pt>
                <c:pt idx="1420">
                  <c:v>5.97447885580118E7</c:v>
                </c:pt>
                <c:pt idx="1421">
                  <c:v>5.97641114634831E7</c:v>
                </c:pt>
                <c:pt idx="1422">
                  <c:v>5.9801469510629E7</c:v>
                </c:pt>
                <c:pt idx="1423">
                  <c:v>5.98157648197445E7</c:v>
                </c:pt>
                <c:pt idx="1424">
                  <c:v>5.98199155387268E7</c:v>
                </c:pt>
                <c:pt idx="1425">
                  <c:v>5.98913615061976E7</c:v>
                </c:pt>
                <c:pt idx="1426">
                  <c:v>5.9894386545192E7</c:v>
                </c:pt>
                <c:pt idx="1427">
                  <c:v>5.9902023730551E7</c:v>
                </c:pt>
                <c:pt idx="1428">
                  <c:v>5.9905389207273E7</c:v>
                </c:pt>
                <c:pt idx="1429">
                  <c:v>5.9908535434338E7</c:v>
                </c:pt>
                <c:pt idx="1430">
                  <c:v>5.99115713972342E7</c:v>
                </c:pt>
                <c:pt idx="1431">
                  <c:v>5.99451280257058E7</c:v>
                </c:pt>
                <c:pt idx="1432">
                  <c:v>5.99472092660261E7</c:v>
                </c:pt>
                <c:pt idx="1433">
                  <c:v>5.99540703252368E7</c:v>
                </c:pt>
                <c:pt idx="1434">
                  <c:v>5.99645351036447E7</c:v>
                </c:pt>
                <c:pt idx="1435">
                  <c:v>5.99664391695188E7</c:v>
                </c:pt>
                <c:pt idx="1436">
                  <c:v>5.99888638238065E7</c:v>
                </c:pt>
                <c:pt idx="1437">
                  <c:v>5.99907894619068E7</c:v>
                </c:pt>
                <c:pt idx="1438">
                  <c:v>6.00098103341655E7</c:v>
                </c:pt>
                <c:pt idx="1439">
                  <c:v>6.00124049317393E7</c:v>
                </c:pt>
                <c:pt idx="1440">
                  <c:v>6.00161844805634E7</c:v>
                </c:pt>
                <c:pt idx="1441">
                  <c:v>6.00263119297607E7</c:v>
                </c:pt>
                <c:pt idx="1442">
                  <c:v>6.00284034480287E7</c:v>
                </c:pt>
                <c:pt idx="1443">
                  <c:v>6.00386872490175E7</c:v>
                </c:pt>
                <c:pt idx="1444">
                  <c:v>6.00574517457849E7</c:v>
                </c:pt>
                <c:pt idx="1445">
                  <c:v>6.00762798789662E7</c:v>
                </c:pt>
                <c:pt idx="1446">
                  <c:v>6.00885544866812E7</c:v>
                </c:pt>
                <c:pt idx="1447">
                  <c:v>6.00919923080738E7</c:v>
                </c:pt>
                <c:pt idx="1448">
                  <c:v>6.01224299034926E7</c:v>
                </c:pt>
                <c:pt idx="1449">
                  <c:v>6.01249074135925E7</c:v>
                </c:pt>
                <c:pt idx="1450">
                  <c:v>6.01358418867154E7</c:v>
                </c:pt>
                <c:pt idx="1451">
                  <c:v>6.01760803827223E7</c:v>
                </c:pt>
                <c:pt idx="1452">
                  <c:v>6.01847553387676E7</c:v>
                </c:pt>
                <c:pt idx="1453">
                  <c:v>6.02053657434811E7</c:v>
                </c:pt>
                <c:pt idx="1454">
                  <c:v>6.02106133611115E7</c:v>
                </c:pt>
                <c:pt idx="1455">
                  <c:v>6.02138124991043E7</c:v>
                </c:pt>
                <c:pt idx="1456">
                  <c:v>6.02295530702116E7</c:v>
                </c:pt>
                <c:pt idx="1457">
                  <c:v>6.02360636716876E7</c:v>
                </c:pt>
                <c:pt idx="1458">
                  <c:v>6.02389076340547E7</c:v>
                </c:pt>
                <c:pt idx="1459">
                  <c:v>6.02420882642459E7</c:v>
                </c:pt>
                <c:pt idx="1460">
                  <c:v>6.02476855569701E7</c:v>
                </c:pt>
                <c:pt idx="1461">
                  <c:v>6.0276077836384E7</c:v>
                </c:pt>
                <c:pt idx="1462">
                  <c:v>6.0287998139299E7</c:v>
                </c:pt>
                <c:pt idx="1463">
                  <c:v>6.02906116745757E7</c:v>
                </c:pt>
                <c:pt idx="1464">
                  <c:v>6.0293696061994E7</c:v>
                </c:pt>
                <c:pt idx="1465">
                  <c:v>6.02971883265265E7</c:v>
                </c:pt>
                <c:pt idx="1466">
                  <c:v>6.0345169432916E7</c:v>
                </c:pt>
                <c:pt idx="1467">
                  <c:v>6.03535985074708E7</c:v>
                </c:pt>
                <c:pt idx="1468">
                  <c:v>6.0367637022217E7</c:v>
                </c:pt>
                <c:pt idx="1469">
                  <c:v>6.03929504919062E7</c:v>
                </c:pt>
                <c:pt idx="1470">
                  <c:v>6.0395793517309E7</c:v>
                </c:pt>
                <c:pt idx="1471">
                  <c:v>6.04007974690939E7</c:v>
                </c:pt>
                <c:pt idx="1472">
                  <c:v>6.04034692174142E7</c:v>
                </c:pt>
                <c:pt idx="1473">
                  <c:v>6.04059995723033E7</c:v>
                </c:pt>
                <c:pt idx="1474">
                  <c:v>6.04132969151826E7</c:v>
                </c:pt>
                <c:pt idx="1475">
                  <c:v>6.04228698247876E7</c:v>
                </c:pt>
                <c:pt idx="1476">
                  <c:v>6.04316724174231E7</c:v>
                </c:pt>
                <c:pt idx="1477">
                  <c:v>6.04368851799798E7</c:v>
                </c:pt>
                <c:pt idx="1478">
                  <c:v>6.04391846977187E7</c:v>
                </c:pt>
                <c:pt idx="1479">
                  <c:v>6.04417972629617E7</c:v>
                </c:pt>
                <c:pt idx="1480">
                  <c:v>6.04726788141338E7</c:v>
                </c:pt>
                <c:pt idx="1481">
                  <c:v>6.04754785407606E7</c:v>
                </c:pt>
                <c:pt idx="1482">
                  <c:v>6.0490411360417E7</c:v>
                </c:pt>
                <c:pt idx="1483">
                  <c:v>6.04939350628592E7</c:v>
                </c:pt>
                <c:pt idx="1484">
                  <c:v>6.04976820053241E7</c:v>
                </c:pt>
                <c:pt idx="1485">
                  <c:v>6.05203719197296E7</c:v>
                </c:pt>
                <c:pt idx="1486">
                  <c:v>6.05328950765279E7</c:v>
                </c:pt>
                <c:pt idx="1487">
                  <c:v>6.05363065196183E7</c:v>
                </c:pt>
                <c:pt idx="1488">
                  <c:v>6.05436530806836E7</c:v>
                </c:pt>
                <c:pt idx="1489">
                  <c:v>6.06380341165252E7</c:v>
                </c:pt>
                <c:pt idx="1490">
                  <c:v>6.06425433070431E7</c:v>
                </c:pt>
                <c:pt idx="1491">
                  <c:v>6.06480133048936E7</c:v>
                </c:pt>
                <c:pt idx="1492">
                  <c:v>6.06597807062506E7</c:v>
                </c:pt>
                <c:pt idx="1493">
                  <c:v>6.06718548587112E7</c:v>
                </c:pt>
                <c:pt idx="1494">
                  <c:v>6.06754123690316E7</c:v>
                </c:pt>
                <c:pt idx="1495">
                  <c:v>6.06907647723452E7</c:v>
                </c:pt>
                <c:pt idx="1496">
                  <c:v>6.07056697806952E7</c:v>
                </c:pt>
                <c:pt idx="1497">
                  <c:v>6.0716370541841E7</c:v>
                </c:pt>
                <c:pt idx="1498">
                  <c:v>6.0724838649228E7</c:v>
                </c:pt>
                <c:pt idx="1499">
                  <c:v>6.07271586831792E7</c:v>
                </c:pt>
                <c:pt idx="1500">
                  <c:v>6.07419543312554E7</c:v>
                </c:pt>
                <c:pt idx="1501">
                  <c:v>6.07689109828755E7</c:v>
                </c:pt>
                <c:pt idx="1502">
                  <c:v>6.07732742053715E7</c:v>
                </c:pt>
                <c:pt idx="1503">
                  <c:v>6.07901957373633E7</c:v>
                </c:pt>
                <c:pt idx="1504">
                  <c:v>6.07997268583585E7</c:v>
                </c:pt>
                <c:pt idx="1505">
                  <c:v>6.08038357115692E7</c:v>
                </c:pt>
                <c:pt idx="1506">
                  <c:v>6.08071223840782E7</c:v>
                </c:pt>
                <c:pt idx="1507">
                  <c:v>6.08220502764044E7</c:v>
                </c:pt>
                <c:pt idx="1508">
                  <c:v>6.08251687031862E7</c:v>
                </c:pt>
                <c:pt idx="1509">
                  <c:v>6.08273420195439E7</c:v>
                </c:pt>
                <c:pt idx="1510">
                  <c:v>6.08295816619542E7</c:v>
                </c:pt>
                <c:pt idx="1511">
                  <c:v>6.08351052651884E7</c:v>
                </c:pt>
                <c:pt idx="1512">
                  <c:v>6.08369500818465E7</c:v>
                </c:pt>
                <c:pt idx="1513">
                  <c:v>6.08445168405562E7</c:v>
                </c:pt>
                <c:pt idx="1514">
                  <c:v>6.0847030925335E7</c:v>
                </c:pt>
                <c:pt idx="1515">
                  <c:v>6.08497383223929E7</c:v>
                </c:pt>
                <c:pt idx="1516">
                  <c:v>6.08517884114045E7</c:v>
                </c:pt>
                <c:pt idx="1517">
                  <c:v>6.08545592133908E7</c:v>
                </c:pt>
                <c:pt idx="1518">
                  <c:v>6.08668061971924E7</c:v>
                </c:pt>
                <c:pt idx="1519">
                  <c:v>6.0868833307429E7</c:v>
                </c:pt>
                <c:pt idx="1520">
                  <c:v>6.09248636981431E7</c:v>
                </c:pt>
                <c:pt idx="1521">
                  <c:v>6.09270255835358E7</c:v>
                </c:pt>
                <c:pt idx="1522">
                  <c:v>6.09291847241742E7</c:v>
                </c:pt>
                <c:pt idx="1523">
                  <c:v>6.09316601398832E7</c:v>
                </c:pt>
                <c:pt idx="1524">
                  <c:v>6.09404708455276E7</c:v>
                </c:pt>
                <c:pt idx="1525">
                  <c:v>6.09500973605163E7</c:v>
                </c:pt>
                <c:pt idx="1526">
                  <c:v>6.09619795455171E7</c:v>
                </c:pt>
                <c:pt idx="1527">
                  <c:v>6.09648226150123E7</c:v>
                </c:pt>
                <c:pt idx="1528">
                  <c:v>6.09908564228905E7</c:v>
                </c:pt>
                <c:pt idx="1529">
                  <c:v>6.09938574755975E7</c:v>
                </c:pt>
                <c:pt idx="1530">
                  <c:v>6.09958244724063E7</c:v>
                </c:pt>
                <c:pt idx="1531">
                  <c:v>6.09993331062572E7</c:v>
                </c:pt>
                <c:pt idx="1532">
                  <c:v>6.10079506649691E7</c:v>
                </c:pt>
                <c:pt idx="1533">
                  <c:v>6.10210975975131E7</c:v>
                </c:pt>
                <c:pt idx="1534">
                  <c:v>6.10257332671946E7</c:v>
                </c:pt>
                <c:pt idx="1535">
                  <c:v>6.10290767197429E7</c:v>
                </c:pt>
                <c:pt idx="1536">
                  <c:v>6.10421502053054E7</c:v>
                </c:pt>
                <c:pt idx="1537">
                  <c:v>6.10471451622326E7</c:v>
                </c:pt>
                <c:pt idx="1538">
                  <c:v>6.10605179362533E7</c:v>
                </c:pt>
                <c:pt idx="1539">
                  <c:v>6.10950222876259E7</c:v>
                </c:pt>
                <c:pt idx="1540">
                  <c:v>6.110100514669E7</c:v>
                </c:pt>
                <c:pt idx="1541">
                  <c:v>6.11142801898179E7</c:v>
                </c:pt>
                <c:pt idx="1542">
                  <c:v>6.11172128441276E7</c:v>
                </c:pt>
                <c:pt idx="1543">
                  <c:v>6.11217909070365E7</c:v>
                </c:pt>
                <c:pt idx="1544">
                  <c:v>6.11556416871971E7</c:v>
                </c:pt>
                <c:pt idx="1545">
                  <c:v>6.11685428154124E7</c:v>
                </c:pt>
                <c:pt idx="1546">
                  <c:v>6.11732347911396E7</c:v>
                </c:pt>
                <c:pt idx="1547">
                  <c:v>6.11754847842501E7</c:v>
                </c:pt>
                <c:pt idx="1548">
                  <c:v>6.11783662472373E7</c:v>
                </c:pt>
                <c:pt idx="1549">
                  <c:v>6.11817163797902E7</c:v>
                </c:pt>
                <c:pt idx="1550">
                  <c:v>6.11994546360444E7</c:v>
                </c:pt>
                <c:pt idx="1551">
                  <c:v>6.12309173917117E7</c:v>
                </c:pt>
                <c:pt idx="1552">
                  <c:v>6.1239664229457E7</c:v>
                </c:pt>
                <c:pt idx="1553">
                  <c:v>6.12489788124803E7</c:v>
                </c:pt>
                <c:pt idx="1554">
                  <c:v>6.12930227616197E7</c:v>
                </c:pt>
                <c:pt idx="1555">
                  <c:v>6.13034812017394E7</c:v>
                </c:pt>
                <c:pt idx="1556">
                  <c:v>6.13070200609577E7</c:v>
                </c:pt>
                <c:pt idx="1557">
                  <c:v>6.13170106472218E7</c:v>
                </c:pt>
                <c:pt idx="1558">
                  <c:v>6.13315894486791E7</c:v>
                </c:pt>
                <c:pt idx="1559">
                  <c:v>6.1334451929871E7</c:v>
                </c:pt>
                <c:pt idx="1560">
                  <c:v>6.13366239234555E7</c:v>
                </c:pt>
                <c:pt idx="1561">
                  <c:v>6.13390067340178E7</c:v>
                </c:pt>
                <c:pt idx="1562">
                  <c:v>6.1342145652761E7</c:v>
                </c:pt>
                <c:pt idx="1563">
                  <c:v>6.13467875394765E7</c:v>
                </c:pt>
                <c:pt idx="1564">
                  <c:v>6.13499379773695E7</c:v>
                </c:pt>
                <c:pt idx="1565">
                  <c:v>6.13531810534786E7</c:v>
                </c:pt>
                <c:pt idx="1566">
                  <c:v>6.13553839889327E7</c:v>
                </c:pt>
                <c:pt idx="1567">
                  <c:v>6.13579216411205E7</c:v>
                </c:pt>
                <c:pt idx="1568">
                  <c:v>6.13650144612179E7</c:v>
                </c:pt>
                <c:pt idx="1569">
                  <c:v>6.13778518207421E7</c:v>
                </c:pt>
                <c:pt idx="1570">
                  <c:v>6.13870295187861E7</c:v>
                </c:pt>
                <c:pt idx="1571">
                  <c:v>6.1394505876971E7</c:v>
                </c:pt>
                <c:pt idx="1572">
                  <c:v>6.14218626123668E7</c:v>
                </c:pt>
                <c:pt idx="1573">
                  <c:v>6.14236069423546E7</c:v>
                </c:pt>
                <c:pt idx="1574">
                  <c:v>6.14296889432695E7</c:v>
                </c:pt>
                <c:pt idx="1575">
                  <c:v>6.14308986105369E7</c:v>
                </c:pt>
                <c:pt idx="1576">
                  <c:v>6.14435969576216E7</c:v>
                </c:pt>
                <c:pt idx="1577">
                  <c:v>6.14476944129367E7</c:v>
                </c:pt>
                <c:pt idx="1578">
                  <c:v>6.14534024658696E7</c:v>
                </c:pt>
                <c:pt idx="1579">
                  <c:v>6.14641624541851E7</c:v>
                </c:pt>
                <c:pt idx="1580">
                  <c:v>6.14712994879765E7</c:v>
                </c:pt>
                <c:pt idx="1581">
                  <c:v>6.14779581959578E7</c:v>
                </c:pt>
                <c:pt idx="1582">
                  <c:v>6.1499851844993E7</c:v>
                </c:pt>
                <c:pt idx="1583">
                  <c:v>6.15400298792418E7</c:v>
                </c:pt>
                <c:pt idx="1584">
                  <c:v>6.15415315001901E7</c:v>
                </c:pt>
                <c:pt idx="1585">
                  <c:v>6.15593375375474E7</c:v>
                </c:pt>
                <c:pt idx="1586">
                  <c:v>6.15612655456163E7</c:v>
                </c:pt>
                <c:pt idx="1587">
                  <c:v>6.15714117671698E7</c:v>
                </c:pt>
                <c:pt idx="1588">
                  <c:v>6.15829202797665E7</c:v>
                </c:pt>
                <c:pt idx="1589">
                  <c:v>6.15930326934417E7</c:v>
                </c:pt>
                <c:pt idx="1590">
                  <c:v>6.15947137155045E7</c:v>
                </c:pt>
                <c:pt idx="1591">
                  <c:v>6.16128124825696E7</c:v>
                </c:pt>
                <c:pt idx="1592">
                  <c:v>6.16552184637091E7</c:v>
                </c:pt>
                <c:pt idx="1593">
                  <c:v>6.16646006294195E7</c:v>
                </c:pt>
                <c:pt idx="1594">
                  <c:v>6.16863851386431E7</c:v>
                </c:pt>
                <c:pt idx="1595">
                  <c:v>6.16910841581375E7</c:v>
                </c:pt>
                <c:pt idx="1596">
                  <c:v>6.16957970336811E7</c:v>
                </c:pt>
                <c:pt idx="1597">
                  <c:v>6.16991492496017E7</c:v>
                </c:pt>
                <c:pt idx="1598">
                  <c:v>6.17106525703136E7</c:v>
                </c:pt>
                <c:pt idx="1599">
                  <c:v>6.17223975837342E7</c:v>
                </c:pt>
                <c:pt idx="1600">
                  <c:v>6.17361712021252E7</c:v>
                </c:pt>
                <c:pt idx="1601">
                  <c:v>6.17477927897837E7</c:v>
                </c:pt>
                <c:pt idx="1602">
                  <c:v>6.17516109746082E7</c:v>
                </c:pt>
                <c:pt idx="1603">
                  <c:v>6.17629846745702E7</c:v>
                </c:pt>
                <c:pt idx="1604">
                  <c:v>6.17689780937735E7</c:v>
                </c:pt>
                <c:pt idx="1605">
                  <c:v>6.17787432684623E7</c:v>
                </c:pt>
                <c:pt idx="1606">
                  <c:v>6.17916371875637E7</c:v>
                </c:pt>
                <c:pt idx="1607">
                  <c:v>6.18008154477862E7</c:v>
                </c:pt>
                <c:pt idx="1608">
                  <c:v>6.18043091563462E7</c:v>
                </c:pt>
                <c:pt idx="1609">
                  <c:v>6.18305550709061E7</c:v>
                </c:pt>
                <c:pt idx="1610">
                  <c:v>6.18327779030737E7</c:v>
                </c:pt>
                <c:pt idx="1611">
                  <c:v>6.18480410302198E7</c:v>
                </c:pt>
                <c:pt idx="1612">
                  <c:v>6.18495955356404E7</c:v>
                </c:pt>
                <c:pt idx="1613">
                  <c:v>6.18531981966192E7</c:v>
                </c:pt>
                <c:pt idx="1614">
                  <c:v>6.18628370244216E7</c:v>
                </c:pt>
                <c:pt idx="1615">
                  <c:v>6.18657822120074E7</c:v>
                </c:pt>
                <c:pt idx="1616">
                  <c:v>6.18684096915182E7</c:v>
                </c:pt>
                <c:pt idx="1617">
                  <c:v>6.18719153932218E7</c:v>
                </c:pt>
                <c:pt idx="1618">
                  <c:v>6.18738954413928E7</c:v>
                </c:pt>
                <c:pt idx="1619">
                  <c:v>6.18862545302226E7</c:v>
                </c:pt>
                <c:pt idx="1620">
                  <c:v>6.18886565099731E7</c:v>
                </c:pt>
                <c:pt idx="1621">
                  <c:v>6.18909386244261E7</c:v>
                </c:pt>
                <c:pt idx="1622">
                  <c:v>6.18952525515743E7</c:v>
                </c:pt>
                <c:pt idx="1623">
                  <c:v>6.19058606634809E7</c:v>
                </c:pt>
                <c:pt idx="1624">
                  <c:v>6.19200527411718E7</c:v>
                </c:pt>
                <c:pt idx="1625">
                  <c:v>6.19253882019654E7</c:v>
                </c:pt>
                <c:pt idx="1626">
                  <c:v>6.19453775646643E7</c:v>
                </c:pt>
                <c:pt idx="1627">
                  <c:v>6.19470975512161E7</c:v>
                </c:pt>
                <c:pt idx="1628">
                  <c:v>6.19562482205944E7</c:v>
                </c:pt>
                <c:pt idx="1629">
                  <c:v>6.19726538710406E7</c:v>
                </c:pt>
                <c:pt idx="1630">
                  <c:v>6.19786829940971E7</c:v>
                </c:pt>
                <c:pt idx="1631">
                  <c:v>6.19893928713547E7</c:v>
                </c:pt>
                <c:pt idx="1632">
                  <c:v>6.19911061955389E7</c:v>
                </c:pt>
                <c:pt idx="1633">
                  <c:v>6.20063314693254E7</c:v>
                </c:pt>
                <c:pt idx="1634">
                  <c:v>6.20232015233937E7</c:v>
                </c:pt>
                <c:pt idx="1635">
                  <c:v>6.20367692080446E7</c:v>
                </c:pt>
                <c:pt idx="1636">
                  <c:v>6.20464364644477E7</c:v>
                </c:pt>
                <c:pt idx="1637">
                  <c:v>6.2057313926046E7</c:v>
                </c:pt>
                <c:pt idx="1638">
                  <c:v>6.20591604931739E7</c:v>
                </c:pt>
                <c:pt idx="1639">
                  <c:v>6.2069640935421E7</c:v>
                </c:pt>
                <c:pt idx="1640">
                  <c:v>6.20733960239642E7</c:v>
                </c:pt>
                <c:pt idx="1641">
                  <c:v>6.20838412032826E7</c:v>
                </c:pt>
                <c:pt idx="1642">
                  <c:v>6.20855480965844E7</c:v>
                </c:pt>
                <c:pt idx="1643">
                  <c:v>6.20954436636408E7</c:v>
                </c:pt>
                <c:pt idx="1644">
                  <c:v>6.20974188373925E7</c:v>
                </c:pt>
                <c:pt idx="1645">
                  <c:v>6.20991415047647E7</c:v>
                </c:pt>
                <c:pt idx="1646">
                  <c:v>6.2113344539427E7</c:v>
                </c:pt>
                <c:pt idx="1647">
                  <c:v>6.21198278587057E7</c:v>
                </c:pt>
                <c:pt idx="1648">
                  <c:v>6.21267279397256E7</c:v>
                </c:pt>
                <c:pt idx="1649">
                  <c:v>6.21345946813494E7</c:v>
                </c:pt>
                <c:pt idx="1650">
                  <c:v>6.21365905917756E7</c:v>
                </c:pt>
                <c:pt idx="1651">
                  <c:v>6.21421137210161E7</c:v>
                </c:pt>
                <c:pt idx="1652">
                  <c:v>6.21442636573576E7</c:v>
                </c:pt>
                <c:pt idx="1653">
                  <c:v>6.21544811984324E7</c:v>
                </c:pt>
                <c:pt idx="1654">
                  <c:v>6.21586341551061E7</c:v>
                </c:pt>
                <c:pt idx="1655">
                  <c:v>6.21614888319361E7</c:v>
                </c:pt>
                <c:pt idx="1656">
                  <c:v>6.2164755751032E7</c:v>
                </c:pt>
                <c:pt idx="1657">
                  <c:v>6.2169600011023E7</c:v>
                </c:pt>
                <c:pt idx="1658">
                  <c:v>6.21752297006674E7</c:v>
                </c:pt>
                <c:pt idx="1659">
                  <c:v>6.21874584742913E7</c:v>
                </c:pt>
                <c:pt idx="1660">
                  <c:v>6.21979312995695E7</c:v>
                </c:pt>
                <c:pt idx="1661">
                  <c:v>6.21997686866515E7</c:v>
                </c:pt>
                <c:pt idx="1662">
                  <c:v>6.22060934054244E7</c:v>
                </c:pt>
                <c:pt idx="1663">
                  <c:v>6.22188494695128E7</c:v>
                </c:pt>
                <c:pt idx="1664">
                  <c:v>6.22537511047911E7</c:v>
                </c:pt>
                <c:pt idx="1665">
                  <c:v>6.22557716959605E7</c:v>
                </c:pt>
                <c:pt idx="1666">
                  <c:v>6.22593873862552E7</c:v>
                </c:pt>
                <c:pt idx="1667">
                  <c:v>6.22643768757199E7</c:v>
                </c:pt>
                <c:pt idx="1668">
                  <c:v>6.22730165908827E7</c:v>
                </c:pt>
                <c:pt idx="1669">
                  <c:v>6.2280330170803E7</c:v>
                </c:pt>
                <c:pt idx="1670">
                  <c:v>6.22892274960454E7</c:v>
                </c:pt>
                <c:pt idx="1671">
                  <c:v>6.22992021318694E7</c:v>
                </c:pt>
                <c:pt idx="1672">
                  <c:v>6.23078000914917E7</c:v>
                </c:pt>
                <c:pt idx="1673">
                  <c:v>6.2337476783677E7</c:v>
                </c:pt>
                <c:pt idx="1674">
                  <c:v>6.2349850246642E7</c:v>
                </c:pt>
                <c:pt idx="1675">
                  <c:v>6.23591981304805E7</c:v>
                </c:pt>
                <c:pt idx="1676">
                  <c:v>6.23613626173271E7</c:v>
                </c:pt>
                <c:pt idx="1677">
                  <c:v>6.23925895115108E7</c:v>
                </c:pt>
                <c:pt idx="1678">
                  <c:v>6.23942040664252E7</c:v>
                </c:pt>
                <c:pt idx="1679">
                  <c:v>6.2399371325584E7</c:v>
                </c:pt>
                <c:pt idx="1680">
                  <c:v>6.24017954507624E7</c:v>
                </c:pt>
                <c:pt idx="1681">
                  <c:v>6.2410759267404E7</c:v>
                </c:pt>
                <c:pt idx="1682">
                  <c:v>6.24240727040239E7</c:v>
                </c:pt>
                <c:pt idx="1683">
                  <c:v>6.24340279722437E7</c:v>
                </c:pt>
                <c:pt idx="1684">
                  <c:v>6.24405496960377E7</c:v>
                </c:pt>
                <c:pt idx="1685">
                  <c:v>6.24429572755281E7</c:v>
                </c:pt>
                <c:pt idx="1686">
                  <c:v>6.24491254110241E7</c:v>
                </c:pt>
                <c:pt idx="1687">
                  <c:v>6.24504024868135E7</c:v>
                </c:pt>
                <c:pt idx="1688">
                  <c:v>6.24604769699674E7</c:v>
                </c:pt>
                <c:pt idx="1689">
                  <c:v>6.24626332335741E7</c:v>
                </c:pt>
                <c:pt idx="1690">
                  <c:v>6.247213454808E7</c:v>
                </c:pt>
                <c:pt idx="1691">
                  <c:v>6.24791974404338E7</c:v>
                </c:pt>
                <c:pt idx="1692">
                  <c:v>6.24861635168129E7</c:v>
                </c:pt>
                <c:pt idx="1693">
                  <c:v>6.24947712098413E7</c:v>
                </c:pt>
                <c:pt idx="1694">
                  <c:v>6.25042093068116E7</c:v>
                </c:pt>
                <c:pt idx="1695">
                  <c:v>6.25057576657461E7</c:v>
                </c:pt>
                <c:pt idx="1696">
                  <c:v>6.25211741463978E7</c:v>
                </c:pt>
                <c:pt idx="1697">
                  <c:v>6.25315415907449E7</c:v>
                </c:pt>
                <c:pt idx="1698">
                  <c:v>6.25408956254787E7</c:v>
                </c:pt>
                <c:pt idx="1699">
                  <c:v>6.25504018783378E7</c:v>
                </c:pt>
                <c:pt idx="1700">
                  <c:v>6.25543224899E7</c:v>
                </c:pt>
                <c:pt idx="1701">
                  <c:v>6.25880389644889E7</c:v>
                </c:pt>
                <c:pt idx="1702">
                  <c:v>6.25910564967453E7</c:v>
                </c:pt>
                <c:pt idx="1703">
                  <c:v>6.25979439783505E7</c:v>
                </c:pt>
                <c:pt idx="1704">
                  <c:v>6.26073993816034E7</c:v>
                </c:pt>
                <c:pt idx="1705">
                  <c:v>6.26167000203927E7</c:v>
                </c:pt>
                <c:pt idx="1706">
                  <c:v>6.26259869684793E7</c:v>
                </c:pt>
                <c:pt idx="1707">
                  <c:v>6.26374903002143E7</c:v>
                </c:pt>
                <c:pt idx="1708">
                  <c:v>6.26422071661237E7</c:v>
                </c:pt>
                <c:pt idx="1709">
                  <c:v>6.26562159625654E7</c:v>
                </c:pt>
                <c:pt idx="1710">
                  <c:v>6.26575808396302E7</c:v>
                </c:pt>
                <c:pt idx="1711">
                  <c:v>6.26705208573774E7</c:v>
                </c:pt>
                <c:pt idx="1712">
                  <c:v>6.26793201430799E7</c:v>
                </c:pt>
                <c:pt idx="1713">
                  <c:v>6.26883862982742E7</c:v>
                </c:pt>
                <c:pt idx="1714">
                  <c:v>6.2690080296742E7</c:v>
                </c:pt>
                <c:pt idx="1715">
                  <c:v>6.26993925208198E7</c:v>
                </c:pt>
                <c:pt idx="1716">
                  <c:v>6.2701408184659E7</c:v>
                </c:pt>
                <c:pt idx="1717">
                  <c:v>6.27038343050204E7</c:v>
                </c:pt>
                <c:pt idx="1718">
                  <c:v>6.2714415233938E7</c:v>
                </c:pt>
                <c:pt idx="1719">
                  <c:v>6.27161347046081E7</c:v>
                </c:pt>
                <c:pt idx="1720">
                  <c:v>6.27240902373826E7</c:v>
                </c:pt>
                <c:pt idx="1721">
                  <c:v>6.27353414154775E7</c:v>
                </c:pt>
                <c:pt idx="1722">
                  <c:v>6.27465379299701E7</c:v>
                </c:pt>
                <c:pt idx="1723">
                  <c:v>6.27552310741468E7</c:v>
                </c:pt>
                <c:pt idx="1724">
                  <c:v>6.27642800222666E7</c:v>
                </c:pt>
                <c:pt idx="1725">
                  <c:v>6.2769859788246E7</c:v>
                </c:pt>
                <c:pt idx="1726">
                  <c:v>6.2782716173658E7</c:v>
                </c:pt>
                <c:pt idx="1727">
                  <c:v>6.27938761796105E7</c:v>
                </c:pt>
                <c:pt idx="1728">
                  <c:v>6.27956804709072E7</c:v>
                </c:pt>
                <c:pt idx="1729">
                  <c:v>6.27978195494854E7</c:v>
                </c:pt>
                <c:pt idx="1730">
                  <c:v>6.28188590067075E7</c:v>
                </c:pt>
                <c:pt idx="1731">
                  <c:v>6.28297363360284E7</c:v>
                </c:pt>
                <c:pt idx="1732">
                  <c:v>6.28328126765763E7</c:v>
                </c:pt>
                <c:pt idx="1733">
                  <c:v>6.28416133732369E7</c:v>
                </c:pt>
                <c:pt idx="1734">
                  <c:v>6.2843821412391E7</c:v>
                </c:pt>
                <c:pt idx="1735">
                  <c:v>6.28463480194226E7</c:v>
                </c:pt>
                <c:pt idx="1736">
                  <c:v>6.28552331420823E7</c:v>
                </c:pt>
                <c:pt idx="1737">
                  <c:v>6.28572876072685E7</c:v>
                </c:pt>
                <c:pt idx="1738">
                  <c:v>6.28688603074344E7</c:v>
                </c:pt>
                <c:pt idx="1739">
                  <c:v>6.28744753363425E7</c:v>
                </c:pt>
                <c:pt idx="1740">
                  <c:v>6.28767486543537E7</c:v>
                </c:pt>
                <c:pt idx="1741">
                  <c:v>6.28855071655725E7</c:v>
                </c:pt>
                <c:pt idx="1742">
                  <c:v>6.28877744649657E7</c:v>
                </c:pt>
                <c:pt idx="1743">
                  <c:v>6.2895339790671E7</c:v>
                </c:pt>
                <c:pt idx="1744">
                  <c:v>6.2905797249734E7</c:v>
                </c:pt>
                <c:pt idx="1745">
                  <c:v>6.29145947937851E7</c:v>
                </c:pt>
                <c:pt idx="1746">
                  <c:v>6.29163113521497E7</c:v>
                </c:pt>
                <c:pt idx="1747">
                  <c:v>6.29245013574959E7</c:v>
                </c:pt>
                <c:pt idx="1748">
                  <c:v>6.29284371148111E7</c:v>
                </c:pt>
                <c:pt idx="1749">
                  <c:v>6.29392872611429E7</c:v>
                </c:pt>
                <c:pt idx="1750">
                  <c:v>6.29411124676884E7</c:v>
                </c:pt>
                <c:pt idx="1751">
                  <c:v>6.2954014621053E7</c:v>
                </c:pt>
                <c:pt idx="1752">
                  <c:v>6.29558601542132E7</c:v>
                </c:pt>
                <c:pt idx="1753">
                  <c:v>6.29643542430705E7</c:v>
                </c:pt>
                <c:pt idx="1754">
                  <c:v>6.29665111570406E7</c:v>
                </c:pt>
                <c:pt idx="1755">
                  <c:v>6.29773586798723E7</c:v>
                </c:pt>
                <c:pt idx="1756">
                  <c:v>6.29809298808952E7</c:v>
                </c:pt>
                <c:pt idx="1757">
                  <c:v>6.29852636606645E7</c:v>
                </c:pt>
                <c:pt idx="1758">
                  <c:v>6.29936547826517E7</c:v>
                </c:pt>
                <c:pt idx="1759">
                  <c:v>6.2996030968325E7</c:v>
                </c:pt>
                <c:pt idx="1760">
                  <c:v>6.30065404123745E7</c:v>
                </c:pt>
                <c:pt idx="1761">
                  <c:v>6.3015904037214E7</c:v>
                </c:pt>
                <c:pt idx="1762">
                  <c:v>6.30257807547522E7</c:v>
                </c:pt>
                <c:pt idx="1763">
                  <c:v>6.3036199390422E7</c:v>
                </c:pt>
                <c:pt idx="1764">
                  <c:v>6.30486960256176E7</c:v>
                </c:pt>
                <c:pt idx="1765">
                  <c:v>6.30610146706569E7</c:v>
                </c:pt>
                <c:pt idx="1766">
                  <c:v>6.30649382915281E7</c:v>
                </c:pt>
                <c:pt idx="1767">
                  <c:v>6.30722487078159E7</c:v>
                </c:pt>
                <c:pt idx="1768">
                  <c:v>6.30827635752354E7</c:v>
                </c:pt>
                <c:pt idx="1769">
                  <c:v>6.30843321858275E7</c:v>
                </c:pt>
                <c:pt idx="1770">
                  <c:v>6.30926753462634E7</c:v>
                </c:pt>
                <c:pt idx="1771">
                  <c:v>6.31004961876573E7</c:v>
                </c:pt>
                <c:pt idx="1772">
                  <c:v>6.31025728864564E7</c:v>
                </c:pt>
                <c:pt idx="1773">
                  <c:v>6.31102891516063E7</c:v>
                </c:pt>
                <c:pt idx="1774">
                  <c:v>6.31213206391198E7</c:v>
                </c:pt>
                <c:pt idx="1775">
                  <c:v>6.3132350285774E7</c:v>
                </c:pt>
                <c:pt idx="1776">
                  <c:v>6.31414188329833E7</c:v>
                </c:pt>
                <c:pt idx="1777">
                  <c:v>6.3148515400938E7</c:v>
                </c:pt>
                <c:pt idx="1778">
                  <c:v>6.31508893819893E7</c:v>
                </c:pt>
                <c:pt idx="1779">
                  <c:v>6.31525204186576E7</c:v>
                </c:pt>
                <c:pt idx="1780">
                  <c:v>6.3154016492777E7</c:v>
                </c:pt>
                <c:pt idx="1781">
                  <c:v>6.31556441078721E7</c:v>
                </c:pt>
                <c:pt idx="1782">
                  <c:v>6.31637651305962E7</c:v>
                </c:pt>
                <c:pt idx="1783">
                  <c:v>6.31737384105777E7</c:v>
                </c:pt>
                <c:pt idx="1784">
                  <c:v>6.31753700755633E7</c:v>
                </c:pt>
                <c:pt idx="1785">
                  <c:v>6.31796997657588E7</c:v>
                </c:pt>
                <c:pt idx="1786">
                  <c:v>6.31843341898289E7</c:v>
                </c:pt>
                <c:pt idx="1787">
                  <c:v>6.31890439899248E7</c:v>
                </c:pt>
                <c:pt idx="1788">
                  <c:v>6.31969200570996E7</c:v>
                </c:pt>
                <c:pt idx="1789">
                  <c:v>6.3204293900362E7</c:v>
                </c:pt>
                <c:pt idx="1790">
                  <c:v>6.32079879098529E7</c:v>
                </c:pt>
                <c:pt idx="1791">
                  <c:v>6.3215528951647E7</c:v>
                </c:pt>
                <c:pt idx="1792">
                  <c:v>6.32171481583138E7</c:v>
                </c:pt>
                <c:pt idx="1793">
                  <c:v>6.32201477008547E7</c:v>
                </c:pt>
                <c:pt idx="1794">
                  <c:v>6.32327857735742E7</c:v>
                </c:pt>
                <c:pt idx="1795">
                  <c:v>6.32426824760109E7</c:v>
                </c:pt>
                <c:pt idx="1796">
                  <c:v>6.32504588391562E7</c:v>
                </c:pt>
                <c:pt idx="1797">
                  <c:v>6.32601830960608E7</c:v>
                </c:pt>
                <c:pt idx="1798">
                  <c:v>6.32707324437683E7</c:v>
                </c:pt>
                <c:pt idx="1799">
                  <c:v>6.32872375998279E7</c:v>
                </c:pt>
                <c:pt idx="1800">
                  <c:v>6.32887477526634E7</c:v>
                </c:pt>
                <c:pt idx="1801">
                  <c:v>6.32965850956529E7</c:v>
                </c:pt>
                <c:pt idx="1802">
                  <c:v>6.32989622734061E7</c:v>
                </c:pt>
                <c:pt idx="1803">
                  <c:v>6.33002972690244E7</c:v>
                </c:pt>
                <c:pt idx="1804">
                  <c:v>6.33080865622777E7</c:v>
                </c:pt>
                <c:pt idx="1805">
                  <c:v>6.33154444661231E7</c:v>
                </c:pt>
                <c:pt idx="1806">
                  <c:v>6.33226392279413E7</c:v>
                </c:pt>
                <c:pt idx="1807">
                  <c:v>6.3326631478695E7</c:v>
                </c:pt>
                <c:pt idx="1808">
                  <c:v>6.33356502896321E7</c:v>
                </c:pt>
                <c:pt idx="1809">
                  <c:v>6.33429471364715E7</c:v>
                </c:pt>
                <c:pt idx="1810">
                  <c:v>6.33489667135148E7</c:v>
                </c:pt>
                <c:pt idx="1811">
                  <c:v>6.33551496861168E7</c:v>
                </c:pt>
                <c:pt idx="1812">
                  <c:v>6.33569904859537E7</c:v>
                </c:pt>
                <c:pt idx="1813">
                  <c:v>6.33645625798486E7</c:v>
                </c:pt>
                <c:pt idx="1814">
                  <c:v>6.33657892976625E7</c:v>
                </c:pt>
                <c:pt idx="1815">
                  <c:v>6.33676074891008E7</c:v>
                </c:pt>
                <c:pt idx="1816">
                  <c:v>6.33698807012902E7</c:v>
                </c:pt>
                <c:pt idx="1817">
                  <c:v>6.33715508347249E7</c:v>
                </c:pt>
                <c:pt idx="1818">
                  <c:v>6.33734904721748E7</c:v>
                </c:pt>
                <c:pt idx="1819">
                  <c:v>6.33818910299442E7</c:v>
                </c:pt>
                <c:pt idx="1820">
                  <c:v>6.3390603618887E7</c:v>
                </c:pt>
                <c:pt idx="1821">
                  <c:v>6.33997761029998E7</c:v>
                </c:pt>
                <c:pt idx="1822">
                  <c:v>6.3401300067792E7</c:v>
                </c:pt>
                <c:pt idx="1823">
                  <c:v>6.3410429638938E7</c:v>
                </c:pt>
                <c:pt idx="1824">
                  <c:v>6.3417035391899E7</c:v>
                </c:pt>
                <c:pt idx="1825">
                  <c:v>6.34260094490098E7</c:v>
                </c:pt>
                <c:pt idx="1826">
                  <c:v>6.34333746832233E7</c:v>
                </c:pt>
                <c:pt idx="1827">
                  <c:v>6.34408030357644E7</c:v>
                </c:pt>
                <c:pt idx="1828">
                  <c:v>6.34481583602021E7</c:v>
                </c:pt>
                <c:pt idx="1829">
                  <c:v>6.34501682589548E7</c:v>
                </c:pt>
                <c:pt idx="1830">
                  <c:v>6.34520980086751E7</c:v>
                </c:pt>
                <c:pt idx="1831">
                  <c:v>6.34598866736111E7</c:v>
                </c:pt>
                <c:pt idx="1832">
                  <c:v>6.34663535574331E7</c:v>
                </c:pt>
                <c:pt idx="1833">
                  <c:v>6.34678578371555E7</c:v>
                </c:pt>
                <c:pt idx="1834">
                  <c:v>6.34727882868433E7</c:v>
                </c:pt>
                <c:pt idx="1835">
                  <c:v>6.348117614599E7</c:v>
                </c:pt>
                <c:pt idx="1836">
                  <c:v>6.34883268925301E7</c:v>
                </c:pt>
                <c:pt idx="1837">
                  <c:v>6.34970083963028E7</c:v>
                </c:pt>
                <c:pt idx="1838">
                  <c:v>6.34990482073666E7</c:v>
                </c:pt>
                <c:pt idx="1839">
                  <c:v>6.35039348291693E7</c:v>
                </c:pt>
                <c:pt idx="1840">
                  <c:v>6.35102921322552E7</c:v>
                </c:pt>
                <c:pt idx="1841">
                  <c:v>6.3517087835447E7</c:v>
                </c:pt>
                <c:pt idx="1842">
                  <c:v>6.35248982379558E7</c:v>
                </c:pt>
                <c:pt idx="1843">
                  <c:v>6.35268089507652E7</c:v>
                </c:pt>
                <c:pt idx="1844">
                  <c:v>6.35355099433962E7</c:v>
                </c:pt>
                <c:pt idx="1845">
                  <c:v>6.35437993441249E7</c:v>
                </c:pt>
                <c:pt idx="1846">
                  <c:v>6.35468603405038E7</c:v>
                </c:pt>
                <c:pt idx="1847">
                  <c:v>6.35539205321957E7</c:v>
                </c:pt>
                <c:pt idx="1848">
                  <c:v>6.35559181137253E7</c:v>
                </c:pt>
                <c:pt idx="1849">
                  <c:v>6.35810515429597E7</c:v>
                </c:pt>
                <c:pt idx="1850">
                  <c:v>6.35822772664891E7</c:v>
                </c:pt>
                <c:pt idx="1851">
                  <c:v>6.35892750673787E7</c:v>
                </c:pt>
                <c:pt idx="1852">
                  <c:v>6.35905710235508E7</c:v>
                </c:pt>
                <c:pt idx="1853">
                  <c:v>6.3597560468923E7</c:v>
                </c:pt>
                <c:pt idx="1854">
                  <c:v>6.36045318915105E7</c:v>
                </c:pt>
                <c:pt idx="1855">
                  <c:v>6.36130035703852E7</c:v>
                </c:pt>
                <c:pt idx="1856">
                  <c:v>6.36144520886037E7</c:v>
                </c:pt>
                <c:pt idx="1857">
                  <c:v>6.36228800388013E7</c:v>
                </c:pt>
                <c:pt idx="1858">
                  <c:v>6.36297984843223E7</c:v>
                </c:pt>
                <c:pt idx="1859">
                  <c:v>6.3637146092583E7</c:v>
                </c:pt>
                <c:pt idx="1860">
                  <c:v>6.36437340762909E7</c:v>
                </c:pt>
                <c:pt idx="1861">
                  <c:v>6.3645779105695E7</c:v>
                </c:pt>
                <c:pt idx="1862">
                  <c:v>6.36526717130463E7</c:v>
                </c:pt>
                <c:pt idx="1863">
                  <c:v>6.36605566979171E7</c:v>
                </c:pt>
                <c:pt idx="1864">
                  <c:v>6.36667349856974E7</c:v>
                </c:pt>
                <c:pt idx="1865">
                  <c:v>6.36732764298351E7</c:v>
                </c:pt>
                <c:pt idx="1866">
                  <c:v>6.36815612890424E7</c:v>
                </c:pt>
                <c:pt idx="1867">
                  <c:v>6.36876690178959E7</c:v>
                </c:pt>
                <c:pt idx="1868">
                  <c:v>6.36896583475255E7</c:v>
                </c:pt>
                <c:pt idx="1869">
                  <c:v>6.36936714099108E7</c:v>
                </c:pt>
                <c:pt idx="1870">
                  <c:v>6.36953374559764E7</c:v>
                </c:pt>
                <c:pt idx="1871">
                  <c:v>6.37046143620099E7</c:v>
                </c:pt>
                <c:pt idx="1872">
                  <c:v>6.37082633751659E7</c:v>
                </c:pt>
                <c:pt idx="1873">
                  <c:v>6.3710024751291E7</c:v>
                </c:pt>
                <c:pt idx="1874">
                  <c:v>6.37182607670981E7</c:v>
                </c:pt>
                <c:pt idx="1875">
                  <c:v>6.37212988684777E7</c:v>
                </c:pt>
                <c:pt idx="1876">
                  <c:v>6.37299352877306E7</c:v>
                </c:pt>
                <c:pt idx="1877">
                  <c:v>6.37350980163913E7</c:v>
                </c:pt>
                <c:pt idx="1878">
                  <c:v>6.37414389281127E7</c:v>
                </c:pt>
                <c:pt idx="1879">
                  <c:v>6.37495021125789E7</c:v>
                </c:pt>
                <c:pt idx="1880">
                  <c:v>6.3753681469601E7</c:v>
                </c:pt>
                <c:pt idx="1881">
                  <c:v>6.37622794182002E7</c:v>
                </c:pt>
                <c:pt idx="1882">
                  <c:v>6.37703079129394E7</c:v>
                </c:pt>
                <c:pt idx="1883">
                  <c:v>6.37780309903712E7</c:v>
                </c:pt>
                <c:pt idx="1884">
                  <c:v>6.37821486951393E7</c:v>
                </c:pt>
                <c:pt idx="1885">
                  <c:v>6.37905946460754E7</c:v>
                </c:pt>
                <c:pt idx="1886">
                  <c:v>6.37981789535761E7</c:v>
                </c:pt>
                <c:pt idx="1887">
                  <c:v>6.38048607770189E7</c:v>
                </c:pt>
                <c:pt idx="1888">
                  <c:v>6.38128993027882E7</c:v>
                </c:pt>
                <c:pt idx="1889">
                  <c:v>6.38170449070475E7</c:v>
                </c:pt>
                <c:pt idx="1890">
                  <c:v>6.38222894602533E7</c:v>
                </c:pt>
                <c:pt idx="1891">
                  <c:v>6.38236569321582E7</c:v>
                </c:pt>
                <c:pt idx="1892">
                  <c:v>6.38252441078721E7</c:v>
                </c:pt>
                <c:pt idx="1893">
                  <c:v>6.38331357947937E7</c:v>
                </c:pt>
                <c:pt idx="1894">
                  <c:v>6.3838852203244E7</c:v>
                </c:pt>
                <c:pt idx="1895">
                  <c:v>6.38409814161388E7</c:v>
                </c:pt>
                <c:pt idx="1896">
                  <c:v>6.38473923025622E7</c:v>
                </c:pt>
                <c:pt idx="1897">
                  <c:v>6.38539232967916E7</c:v>
                </c:pt>
                <c:pt idx="1898">
                  <c:v>6.38604407436189E7</c:v>
                </c:pt>
                <c:pt idx="1899">
                  <c:v>6.38620067924403E7</c:v>
                </c:pt>
                <c:pt idx="1900">
                  <c:v>6.38634425966037E7</c:v>
                </c:pt>
                <c:pt idx="1901">
                  <c:v>6.38649120366848E7</c:v>
                </c:pt>
                <c:pt idx="1902">
                  <c:v>6.38710035725898E7</c:v>
                </c:pt>
                <c:pt idx="1903">
                  <c:v>6.38774735318594E7</c:v>
                </c:pt>
                <c:pt idx="1904">
                  <c:v>6.38788558122102E7</c:v>
                </c:pt>
                <c:pt idx="1905">
                  <c:v>6.38837541185093E7</c:v>
                </c:pt>
                <c:pt idx="1906">
                  <c:v>6.38914848129102E7</c:v>
                </c:pt>
                <c:pt idx="1907">
                  <c:v>6.38947190154157E7</c:v>
                </c:pt>
                <c:pt idx="1908">
                  <c:v>6.38962136234615E7</c:v>
                </c:pt>
                <c:pt idx="1909">
                  <c:v>6.38978569398743E7</c:v>
                </c:pt>
                <c:pt idx="1910">
                  <c:v>6.3904292617272E7</c:v>
                </c:pt>
                <c:pt idx="1911">
                  <c:v>6.39100804885441E7</c:v>
                </c:pt>
                <c:pt idx="1912">
                  <c:v>6.39180804113823E7</c:v>
                </c:pt>
                <c:pt idx="1913">
                  <c:v>6.3926065541207E7</c:v>
                </c:pt>
                <c:pt idx="1914">
                  <c:v>6.39332813792114E7</c:v>
                </c:pt>
                <c:pt idx="1915">
                  <c:v>6.39392590243444E7</c:v>
                </c:pt>
                <c:pt idx="1916">
                  <c:v>6.39411293595021E7</c:v>
                </c:pt>
                <c:pt idx="1917">
                  <c:v>6.39483017003146E7</c:v>
                </c:pt>
                <c:pt idx="1918">
                  <c:v>6.39546081427712E7</c:v>
                </c:pt>
                <c:pt idx="1919">
                  <c:v>6.39618317961605E7</c:v>
                </c:pt>
                <c:pt idx="1920">
                  <c:v>6.39644319052893E7</c:v>
                </c:pt>
                <c:pt idx="1921">
                  <c:v>6.39662048226105E7</c:v>
                </c:pt>
                <c:pt idx="1922">
                  <c:v>6.3972508454174E7</c:v>
                </c:pt>
                <c:pt idx="1923">
                  <c:v>6.39741952743926E7</c:v>
                </c:pt>
                <c:pt idx="1924">
                  <c:v>6.39804233094682E7</c:v>
                </c:pt>
                <c:pt idx="1925">
                  <c:v>6.39871758241151E7</c:v>
                </c:pt>
                <c:pt idx="1926">
                  <c:v>6.39937337808715E7</c:v>
                </c:pt>
                <c:pt idx="1927">
                  <c:v>6.40010993016858E7</c:v>
                </c:pt>
                <c:pt idx="1928">
                  <c:v>6.4009250704101E7</c:v>
                </c:pt>
                <c:pt idx="1929">
                  <c:v>6.40150817418717E7</c:v>
                </c:pt>
                <c:pt idx="1930">
                  <c:v>6.4021250803309E7</c:v>
                </c:pt>
                <c:pt idx="1931">
                  <c:v>6.4026820108357E7</c:v>
                </c:pt>
                <c:pt idx="1932">
                  <c:v>6.40301863677198E7</c:v>
                </c:pt>
                <c:pt idx="1933">
                  <c:v>6.40345846657516E7</c:v>
                </c:pt>
                <c:pt idx="1934">
                  <c:v>6.4036629309347E7</c:v>
                </c:pt>
                <c:pt idx="1935">
                  <c:v>6.40438604694741E7</c:v>
                </c:pt>
                <c:pt idx="1936">
                  <c:v>6.4051431968121E7</c:v>
                </c:pt>
                <c:pt idx="1937">
                  <c:v>6.40527533039015E7</c:v>
                </c:pt>
                <c:pt idx="1938">
                  <c:v>6.40588503844308E7</c:v>
                </c:pt>
                <c:pt idx="1939">
                  <c:v>6.4064600159835E7</c:v>
                </c:pt>
                <c:pt idx="1940">
                  <c:v>6.40701039214712E7</c:v>
                </c:pt>
                <c:pt idx="1941">
                  <c:v>6.40754694422856E7</c:v>
                </c:pt>
                <c:pt idx="1942">
                  <c:v>6.40773134366198E7</c:v>
                </c:pt>
                <c:pt idx="1943">
                  <c:v>6.40821928272622E7</c:v>
                </c:pt>
                <c:pt idx="1944">
                  <c:v>6.40890148426174E7</c:v>
                </c:pt>
                <c:pt idx="1945">
                  <c:v>6.40961157206081E7</c:v>
                </c:pt>
                <c:pt idx="1946">
                  <c:v>6.41028898405506E7</c:v>
                </c:pt>
                <c:pt idx="1947">
                  <c:v>6.41099424483428E7</c:v>
                </c:pt>
                <c:pt idx="1948">
                  <c:v>6.41112284748975E7</c:v>
                </c:pt>
                <c:pt idx="1949">
                  <c:v>6.4118568333912E7</c:v>
                </c:pt>
                <c:pt idx="1950">
                  <c:v>6.41199338988188E7</c:v>
                </c:pt>
                <c:pt idx="1951">
                  <c:v>6.41215651824048E7</c:v>
                </c:pt>
                <c:pt idx="1952">
                  <c:v>6.41270402508859E7</c:v>
                </c:pt>
                <c:pt idx="1953">
                  <c:v>6.41332860552146E7</c:v>
                </c:pt>
                <c:pt idx="1954">
                  <c:v>6.41595944487617E7</c:v>
                </c:pt>
                <c:pt idx="1955">
                  <c:v>6.41672484884559E7</c:v>
                </c:pt>
                <c:pt idx="1956">
                  <c:v>6.41731492914895E7</c:v>
                </c:pt>
                <c:pt idx="1957">
                  <c:v>6.41744698291968E7</c:v>
                </c:pt>
                <c:pt idx="1958">
                  <c:v>6.41757203701559E7</c:v>
                </c:pt>
                <c:pt idx="1959">
                  <c:v>6.41818890788537E7</c:v>
                </c:pt>
                <c:pt idx="1960">
                  <c:v>6.41996015741E7</c:v>
                </c:pt>
                <c:pt idx="1961">
                  <c:v>6.42048828673312E7</c:v>
                </c:pt>
                <c:pt idx="1962">
                  <c:v>6.4210733360891E7</c:v>
                </c:pt>
                <c:pt idx="1963">
                  <c:v>6.42168427211648E7</c:v>
                </c:pt>
                <c:pt idx="1964">
                  <c:v>6.42205556352893E7</c:v>
                </c:pt>
                <c:pt idx="1965">
                  <c:v>6.4221985517838E7</c:v>
                </c:pt>
                <c:pt idx="1966">
                  <c:v>6.42285238534587E7</c:v>
                </c:pt>
                <c:pt idx="1967">
                  <c:v>6.42350301669449E7</c:v>
                </c:pt>
                <c:pt idx="1968">
                  <c:v>6.42409858099504E7</c:v>
                </c:pt>
                <c:pt idx="1969">
                  <c:v>6.42465230046792E7</c:v>
                </c:pt>
                <c:pt idx="1970">
                  <c:v>6.42478113328592E7</c:v>
                </c:pt>
                <c:pt idx="1971">
                  <c:v>6.42544581909973E7</c:v>
                </c:pt>
                <c:pt idx="1972">
                  <c:v>6.42602311480017E7</c:v>
                </c:pt>
                <c:pt idx="1973">
                  <c:v>6.42614589063971E7</c:v>
                </c:pt>
                <c:pt idx="1974">
                  <c:v>6.4263666118818E7</c:v>
                </c:pt>
                <c:pt idx="1975">
                  <c:v>6.42687209202091E7</c:v>
                </c:pt>
                <c:pt idx="1976">
                  <c:v>6.4275991245446E7</c:v>
                </c:pt>
                <c:pt idx="1977">
                  <c:v>6.42811868119511E7</c:v>
                </c:pt>
                <c:pt idx="1978">
                  <c:v>6.42868712754288E7</c:v>
                </c:pt>
                <c:pt idx="1979">
                  <c:v>6.42920135341743E7</c:v>
                </c:pt>
                <c:pt idx="1980">
                  <c:v>6.42936801732832E7</c:v>
                </c:pt>
                <c:pt idx="1981">
                  <c:v>6.43001766872247E7</c:v>
                </c:pt>
                <c:pt idx="1982">
                  <c:v>6.4307394112557E7</c:v>
                </c:pt>
                <c:pt idx="1983">
                  <c:v>6.4313907227302E7</c:v>
                </c:pt>
                <c:pt idx="1984">
                  <c:v>6.43192156373837E7</c:v>
                </c:pt>
                <c:pt idx="1985">
                  <c:v>6.4325080416894E7</c:v>
                </c:pt>
                <c:pt idx="1986">
                  <c:v>6.43276706493162E7</c:v>
                </c:pt>
                <c:pt idx="1987">
                  <c:v>6.43387544855789E7</c:v>
                </c:pt>
                <c:pt idx="1988">
                  <c:v>6.4340468667361E7</c:v>
                </c:pt>
                <c:pt idx="1989">
                  <c:v>6.43518236941747E7</c:v>
                </c:pt>
                <c:pt idx="1990">
                  <c:v>6.43547075381536E7</c:v>
                </c:pt>
                <c:pt idx="1991">
                  <c:v>6.43558886930449E7</c:v>
                </c:pt>
                <c:pt idx="1992">
                  <c:v>6.43570867750237E7</c:v>
                </c:pt>
                <c:pt idx="1993">
                  <c:v>6.43631994422305E7</c:v>
                </c:pt>
                <c:pt idx="1994">
                  <c:v>6.43651695211009E7</c:v>
                </c:pt>
                <c:pt idx="1995">
                  <c:v>6.43728730325126E7</c:v>
                </c:pt>
                <c:pt idx="1996">
                  <c:v>6.43740288827526E7</c:v>
                </c:pt>
                <c:pt idx="1997">
                  <c:v>6.437949426192E7</c:v>
                </c:pt>
                <c:pt idx="1998">
                  <c:v>6.43849074466618E7</c:v>
                </c:pt>
                <c:pt idx="1999">
                  <c:v>6.43903078776654E7</c:v>
                </c:pt>
                <c:pt idx="2000">
                  <c:v>6.43937285691451E7</c:v>
                </c:pt>
                <c:pt idx="2001">
                  <c:v>6.43985429454851E7</c:v>
                </c:pt>
                <c:pt idx="2002">
                  <c:v>6.44034631106113E7</c:v>
                </c:pt>
                <c:pt idx="2003">
                  <c:v>6.44094537078985E7</c:v>
                </c:pt>
                <c:pt idx="2004">
                  <c:v>6.4414776922017E7</c:v>
                </c:pt>
                <c:pt idx="2005">
                  <c:v>6.44201365234213E7</c:v>
                </c:pt>
                <c:pt idx="2006">
                  <c:v>6.44260718177658E7</c:v>
                </c:pt>
                <c:pt idx="2007">
                  <c:v>6.44327602550747E7</c:v>
                </c:pt>
                <c:pt idx="2008">
                  <c:v>6.44334676896112E7</c:v>
                </c:pt>
                <c:pt idx="2009">
                  <c:v>6.44348194976768E7</c:v>
                </c:pt>
                <c:pt idx="2010">
                  <c:v>6.44391981084342E7</c:v>
                </c:pt>
                <c:pt idx="2011">
                  <c:v>6.44450690498629E7</c:v>
                </c:pt>
                <c:pt idx="2012">
                  <c:v>6.44507114822224E7</c:v>
                </c:pt>
                <c:pt idx="2013">
                  <c:v>6.4468852699284E7</c:v>
                </c:pt>
                <c:pt idx="2014">
                  <c:v>6.44717278790984E7</c:v>
                </c:pt>
                <c:pt idx="2015">
                  <c:v>6.44772081835567E7</c:v>
                </c:pt>
                <c:pt idx="2016">
                  <c:v>6.44783476181814E7</c:v>
                </c:pt>
                <c:pt idx="2017">
                  <c:v>6.44796341099113E7</c:v>
                </c:pt>
                <c:pt idx="2018">
                  <c:v>6.44921858386106E7</c:v>
                </c:pt>
                <c:pt idx="2019">
                  <c:v>6.4493725431968E7</c:v>
                </c:pt>
                <c:pt idx="2020">
                  <c:v>6.44996773932549E7</c:v>
                </c:pt>
                <c:pt idx="2021">
                  <c:v>6.45058053274689E7</c:v>
                </c:pt>
                <c:pt idx="2022">
                  <c:v>6.45109318893058E7</c:v>
                </c:pt>
                <c:pt idx="2023">
                  <c:v>6.45171253559086E7</c:v>
                </c:pt>
                <c:pt idx="2024">
                  <c:v>6.45198170560579E7</c:v>
                </c:pt>
                <c:pt idx="2025">
                  <c:v>6.45262743497742E7</c:v>
                </c:pt>
                <c:pt idx="2026">
                  <c:v>6.45314419175801E7</c:v>
                </c:pt>
                <c:pt idx="2027">
                  <c:v>6.45369735676846E7</c:v>
                </c:pt>
                <c:pt idx="2028">
                  <c:v>6.45417103633767E7</c:v>
                </c:pt>
                <c:pt idx="2029">
                  <c:v>6.45428119159818E7</c:v>
                </c:pt>
                <c:pt idx="2030">
                  <c:v>6.45441653775139E7</c:v>
                </c:pt>
                <c:pt idx="2031">
                  <c:v>6.45464579859675E7</c:v>
                </c:pt>
                <c:pt idx="2032">
                  <c:v>6.45515660289797E7</c:v>
                </c:pt>
                <c:pt idx="2033">
                  <c:v>6.45566453567904E7</c:v>
                </c:pt>
                <c:pt idx="2034">
                  <c:v>6.45577916345618E7</c:v>
                </c:pt>
                <c:pt idx="2035">
                  <c:v>6.45607743337907E7</c:v>
                </c:pt>
                <c:pt idx="2036">
                  <c:v>6.45658701521739E7</c:v>
                </c:pt>
                <c:pt idx="2037">
                  <c:v>6.456702902936E7</c:v>
                </c:pt>
                <c:pt idx="2038">
                  <c:v>6.4571583447698E7</c:v>
                </c:pt>
                <c:pt idx="2039">
                  <c:v>6.45725388559113E7</c:v>
                </c:pt>
                <c:pt idx="2040">
                  <c:v>6.45775950903067E7</c:v>
                </c:pt>
                <c:pt idx="2041">
                  <c:v>6.45833684661893E7</c:v>
                </c:pt>
                <c:pt idx="2042">
                  <c:v>6.45934860607262E7</c:v>
                </c:pt>
                <c:pt idx="2043">
                  <c:v>6.45982818521028E7</c:v>
                </c:pt>
                <c:pt idx="2044">
                  <c:v>6.45996370971741E7</c:v>
                </c:pt>
                <c:pt idx="2045">
                  <c:v>6.46089882218069E7</c:v>
                </c:pt>
                <c:pt idx="2046">
                  <c:v>6.4613758395476E7</c:v>
                </c:pt>
                <c:pt idx="2047">
                  <c:v>6.4618790423122E7</c:v>
                </c:pt>
                <c:pt idx="2048">
                  <c:v>6.4623785567442E7</c:v>
                </c:pt>
                <c:pt idx="2049">
                  <c:v>6.46263965563804E7</c:v>
                </c:pt>
                <c:pt idx="2050">
                  <c:v>6.46294819358785E7</c:v>
                </c:pt>
                <c:pt idx="2051">
                  <c:v>6.46342919029745E7</c:v>
                </c:pt>
                <c:pt idx="2052">
                  <c:v>6.46356066755953E7</c:v>
                </c:pt>
                <c:pt idx="2053">
                  <c:v>6.46405814161388E7</c:v>
                </c:pt>
                <c:pt idx="2054">
                  <c:v>6.46460657991478E7</c:v>
                </c:pt>
                <c:pt idx="2055">
                  <c:v>6.46473891190881E7</c:v>
                </c:pt>
                <c:pt idx="2056">
                  <c:v>6.46530664065212E7</c:v>
                </c:pt>
                <c:pt idx="2057">
                  <c:v>6.46583609054381E7</c:v>
                </c:pt>
                <c:pt idx="2058">
                  <c:v>6.46633392174693E7</c:v>
                </c:pt>
                <c:pt idx="2059">
                  <c:v>6.46641190914752E7</c:v>
                </c:pt>
                <c:pt idx="2060">
                  <c:v>6.4665222914841E7</c:v>
                </c:pt>
                <c:pt idx="2061">
                  <c:v>6.4671313657082E7</c:v>
                </c:pt>
                <c:pt idx="2062">
                  <c:v>6.46765666098975E7</c:v>
                </c:pt>
                <c:pt idx="2063">
                  <c:v>6.46792926117605E7</c:v>
                </c:pt>
                <c:pt idx="2064">
                  <c:v>6.46844128353091E7</c:v>
                </c:pt>
                <c:pt idx="2065">
                  <c:v>6.4690001276476E7</c:v>
                </c:pt>
                <c:pt idx="2066">
                  <c:v>6.46951061779019E7</c:v>
                </c:pt>
                <c:pt idx="2067">
                  <c:v>6.4699499295072E7</c:v>
                </c:pt>
                <c:pt idx="2068">
                  <c:v>6.4704859458655E7</c:v>
                </c:pt>
                <c:pt idx="2069">
                  <c:v>6.4706195389033E7</c:v>
                </c:pt>
                <c:pt idx="2070">
                  <c:v>6.47110464943754E7</c:v>
                </c:pt>
                <c:pt idx="2071">
                  <c:v>6.47159302832387E7</c:v>
                </c:pt>
                <c:pt idx="2072">
                  <c:v>6.47207359733681E7</c:v>
                </c:pt>
                <c:pt idx="2073">
                  <c:v>6.47260525515743E7</c:v>
                </c:pt>
                <c:pt idx="2074">
                  <c:v>6.47365862244194E7</c:v>
                </c:pt>
                <c:pt idx="2075">
                  <c:v>6.47420731206974E7</c:v>
                </c:pt>
                <c:pt idx="2076">
                  <c:v>6.4746892953477E7</c:v>
                </c:pt>
                <c:pt idx="2077">
                  <c:v>6.47513657567088E7</c:v>
                </c:pt>
                <c:pt idx="2078">
                  <c:v>6.4756650544266E7</c:v>
                </c:pt>
                <c:pt idx="2079">
                  <c:v>6.47579764017261E7</c:v>
                </c:pt>
                <c:pt idx="2080">
                  <c:v>6.47638582009181E7</c:v>
                </c:pt>
                <c:pt idx="2081">
                  <c:v>6.47651461609263E7</c:v>
                </c:pt>
                <c:pt idx="2082">
                  <c:v>6.47697699697415E7</c:v>
                </c:pt>
                <c:pt idx="2083">
                  <c:v>6.4774837833518E7</c:v>
                </c:pt>
                <c:pt idx="2084">
                  <c:v>6.47795901387257E7</c:v>
                </c:pt>
                <c:pt idx="2085">
                  <c:v>6.47839846227615E7</c:v>
                </c:pt>
                <c:pt idx="2086">
                  <c:v>6.47858470367124E7</c:v>
                </c:pt>
                <c:pt idx="2087">
                  <c:v>6.4789706238529E7</c:v>
                </c:pt>
                <c:pt idx="2088">
                  <c:v>6.47911399240507E7</c:v>
                </c:pt>
                <c:pt idx="2089">
                  <c:v>6.4795513805894E7</c:v>
                </c:pt>
                <c:pt idx="2090">
                  <c:v>6.47998853067455E7</c:v>
                </c:pt>
                <c:pt idx="2091">
                  <c:v>6.48020913507167E7</c:v>
                </c:pt>
                <c:pt idx="2092">
                  <c:v>6.48069928426946E7</c:v>
                </c:pt>
                <c:pt idx="2093">
                  <c:v>6.48127148178154E7</c:v>
                </c:pt>
                <c:pt idx="2094">
                  <c:v>6.48175863710268E7</c:v>
                </c:pt>
                <c:pt idx="2095">
                  <c:v>6.48227074654011E7</c:v>
                </c:pt>
                <c:pt idx="2096">
                  <c:v>6.48283974735031E7</c:v>
                </c:pt>
                <c:pt idx="2097">
                  <c:v>6.48330636992454E7</c:v>
                </c:pt>
                <c:pt idx="2098">
                  <c:v>6.48380040146165E7</c:v>
                </c:pt>
                <c:pt idx="2099">
                  <c:v>6.48424567227191E7</c:v>
                </c:pt>
                <c:pt idx="2100">
                  <c:v>6.48475675545781E7</c:v>
                </c:pt>
                <c:pt idx="2101">
                  <c:v>6.48529761537062E7</c:v>
                </c:pt>
                <c:pt idx="2102">
                  <c:v>6.48574268225334E7</c:v>
                </c:pt>
                <c:pt idx="2103">
                  <c:v>6.48630226381608E7</c:v>
                </c:pt>
                <c:pt idx="2104">
                  <c:v>6.48672857157029E7</c:v>
                </c:pt>
                <c:pt idx="2105">
                  <c:v>6.48684374587321E7</c:v>
                </c:pt>
                <c:pt idx="2106">
                  <c:v>6.48730989665834E7</c:v>
                </c:pt>
                <c:pt idx="2107">
                  <c:v>6.48774556744213E7</c:v>
                </c:pt>
                <c:pt idx="2108">
                  <c:v>6.48786510292828E7</c:v>
                </c:pt>
                <c:pt idx="2109">
                  <c:v>6.48830345563473E7</c:v>
                </c:pt>
                <c:pt idx="2110">
                  <c:v>6.48875592012654E7</c:v>
                </c:pt>
                <c:pt idx="2111">
                  <c:v>6.48895716463565E7</c:v>
                </c:pt>
                <c:pt idx="2112">
                  <c:v>6.48950509918042E7</c:v>
                </c:pt>
                <c:pt idx="2113">
                  <c:v>6.48995541306348E7</c:v>
                </c:pt>
                <c:pt idx="2114">
                  <c:v>6.49049996571812E7</c:v>
                </c:pt>
                <c:pt idx="2115">
                  <c:v>6.49063145664886E7</c:v>
                </c:pt>
                <c:pt idx="2116">
                  <c:v>6.49471964152846E7</c:v>
                </c:pt>
                <c:pt idx="2117">
                  <c:v>6.4952101368519E7</c:v>
                </c:pt>
                <c:pt idx="2118">
                  <c:v>6.49543185899237E7</c:v>
                </c:pt>
                <c:pt idx="2119">
                  <c:v>6.49556322756658E7</c:v>
                </c:pt>
                <c:pt idx="2120">
                  <c:v>6.4960799071854E7</c:v>
                </c:pt>
                <c:pt idx="2121">
                  <c:v>6.49650906441353E7</c:v>
                </c:pt>
                <c:pt idx="2122">
                  <c:v>6.49665515633525E7</c:v>
                </c:pt>
                <c:pt idx="2123">
                  <c:v>6.49714913716606E7</c:v>
                </c:pt>
                <c:pt idx="2124">
                  <c:v>6.49768339754294E7</c:v>
                </c:pt>
                <c:pt idx="2125">
                  <c:v>6.4982131439563E7</c:v>
                </c:pt>
                <c:pt idx="2126">
                  <c:v>6.49870465891741E7</c:v>
                </c:pt>
                <c:pt idx="2127">
                  <c:v>6.49937592663017E7</c:v>
                </c:pt>
                <c:pt idx="2128">
                  <c:v>6.49986746694444E7</c:v>
                </c:pt>
                <c:pt idx="2129">
                  <c:v>6.50039176463455E7</c:v>
                </c:pt>
                <c:pt idx="2130">
                  <c:v>6.50049044660129E7</c:v>
                </c:pt>
                <c:pt idx="2131">
                  <c:v>6.50069947893758E7</c:v>
                </c:pt>
                <c:pt idx="2132">
                  <c:v>6.50118791845102E7</c:v>
                </c:pt>
                <c:pt idx="2133">
                  <c:v>6.50141593148034E7</c:v>
                </c:pt>
                <c:pt idx="2134">
                  <c:v>6.50164201392218E7</c:v>
                </c:pt>
                <c:pt idx="2135">
                  <c:v>6.50187777068624E7</c:v>
                </c:pt>
                <c:pt idx="2136">
                  <c:v>6.50234847842501E7</c:v>
                </c:pt>
                <c:pt idx="2137">
                  <c:v>6.50282857344422E7</c:v>
                </c:pt>
                <c:pt idx="2138">
                  <c:v>6.50293048407987E7</c:v>
                </c:pt>
                <c:pt idx="2139">
                  <c:v>6.50337435275053E7</c:v>
                </c:pt>
                <c:pt idx="2140">
                  <c:v>6.5038016889609E7</c:v>
                </c:pt>
                <c:pt idx="2141">
                  <c:v>6.50431251310371E7</c:v>
                </c:pt>
                <c:pt idx="2142">
                  <c:v>6.50444098039539E7</c:v>
                </c:pt>
                <c:pt idx="2143">
                  <c:v>6.50493161020078E7</c:v>
                </c:pt>
                <c:pt idx="2144">
                  <c:v>6.50534288684226E7</c:v>
                </c:pt>
                <c:pt idx="2145">
                  <c:v>6.5058467961882E7</c:v>
                </c:pt>
                <c:pt idx="2146">
                  <c:v>6.50632540198525E7</c:v>
                </c:pt>
                <c:pt idx="2147">
                  <c:v>6.50676005643831E7</c:v>
                </c:pt>
                <c:pt idx="2148">
                  <c:v>6.50720892849859E7</c:v>
                </c:pt>
                <c:pt idx="2149">
                  <c:v>6.5076849637064E7</c:v>
                </c:pt>
                <c:pt idx="2150">
                  <c:v>6.50808760374123E7</c:v>
                </c:pt>
                <c:pt idx="2151">
                  <c:v>6.50820750872203E7</c:v>
                </c:pt>
                <c:pt idx="2152">
                  <c:v>6.50861005836736E7</c:v>
                </c:pt>
                <c:pt idx="2153">
                  <c:v>6.50880229016131E7</c:v>
                </c:pt>
                <c:pt idx="2154">
                  <c:v>6.5092111317978E7</c:v>
                </c:pt>
                <c:pt idx="2155">
                  <c:v>6.50966050430727E7</c:v>
                </c:pt>
                <c:pt idx="2156">
                  <c:v>6.50977254959021E7</c:v>
                </c:pt>
                <c:pt idx="2157">
                  <c:v>6.51018483925549E7</c:v>
                </c:pt>
                <c:pt idx="2158">
                  <c:v>6.51059628455055E7</c:v>
                </c:pt>
                <c:pt idx="2159">
                  <c:v>6.51100555719064E7</c:v>
                </c:pt>
                <c:pt idx="2160">
                  <c:v>6.51148945848971E7</c:v>
                </c:pt>
                <c:pt idx="2161">
                  <c:v>6.51189258684832E7</c:v>
                </c:pt>
                <c:pt idx="2162">
                  <c:v>6.51229492264532E7</c:v>
                </c:pt>
                <c:pt idx="2163">
                  <c:v>6.51239216014373E7</c:v>
                </c:pt>
                <c:pt idx="2164">
                  <c:v>6.51279563242337E7</c:v>
                </c:pt>
                <c:pt idx="2165">
                  <c:v>6.51321324514844E7</c:v>
                </c:pt>
                <c:pt idx="2166">
                  <c:v>6.51365966677138E7</c:v>
                </c:pt>
                <c:pt idx="2167">
                  <c:v>6.51415436300202E7</c:v>
                </c:pt>
                <c:pt idx="2168">
                  <c:v>6.51455325848641E7</c:v>
                </c:pt>
                <c:pt idx="2169">
                  <c:v>6.51568762578745E7</c:v>
                </c:pt>
                <c:pt idx="2170">
                  <c:v>6.51610085572402E7</c:v>
                </c:pt>
                <c:pt idx="2171">
                  <c:v>6.51649559329133E7</c:v>
                </c:pt>
                <c:pt idx="2172">
                  <c:v>6.51687064248195E7</c:v>
                </c:pt>
                <c:pt idx="2173">
                  <c:v>6.51732645028301E7</c:v>
                </c:pt>
                <c:pt idx="2174">
                  <c:v>6.51770116106416E7</c:v>
                </c:pt>
                <c:pt idx="2175">
                  <c:v>6.51813057954E7</c:v>
                </c:pt>
                <c:pt idx="2176">
                  <c:v>6.51856194910629E7</c:v>
                </c:pt>
                <c:pt idx="2177">
                  <c:v>6.51899323159002E7</c:v>
                </c:pt>
                <c:pt idx="2178">
                  <c:v>6.51938941649167E7</c:v>
                </c:pt>
                <c:pt idx="2179">
                  <c:v>6.51981762352772E7</c:v>
                </c:pt>
                <c:pt idx="2180">
                  <c:v>6.52028357369224E7</c:v>
                </c:pt>
                <c:pt idx="2181">
                  <c:v>6.52072107100535E7</c:v>
                </c:pt>
                <c:pt idx="2182">
                  <c:v>6.52115751671378E7</c:v>
                </c:pt>
                <c:pt idx="2183">
                  <c:v>6.52157116222159E7</c:v>
                </c:pt>
                <c:pt idx="2184">
                  <c:v>6.52199026747575E7</c:v>
                </c:pt>
                <c:pt idx="2185">
                  <c:v>6.52238215556914E7</c:v>
                </c:pt>
                <c:pt idx="2186">
                  <c:v>6.52274813825184E7</c:v>
                </c:pt>
                <c:pt idx="2187">
                  <c:v>6.52289881225989E7</c:v>
                </c:pt>
                <c:pt idx="2188">
                  <c:v>6.52333059188588E7</c:v>
                </c:pt>
                <c:pt idx="2189">
                  <c:v>6.52374418668738E7</c:v>
                </c:pt>
                <c:pt idx="2190">
                  <c:v>6.52409211351598E7</c:v>
                </c:pt>
                <c:pt idx="2191">
                  <c:v>6.52452072289554E7</c:v>
                </c:pt>
                <c:pt idx="2192">
                  <c:v>6.52488334904126E7</c:v>
                </c:pt>
                <c:pt idx="2193">
                  <c:v>6.52499914592943E7</c:v>
                </c:pt>
                <c:pt idx="2194">
                  <c:v>6.52542411878502E7</c:v>
                </c:pt>
                <c:pt idx="2195">
                  <c:v>6.52583822285421E7</c:v>
                </c:pt>
                <c:pt idx="2196">
                  <c:v>6.52621601349228E7</c:v>
                </c:pt>
                <c:pt idx="2197">
                  <c:v>6.52633150305615E7</c:v>
                </c:pt>
                <c:pt idx="2198">
                  <c:v>6.52674135771644E7</c:v>
                </c:pt>
                <c:pt idx="2199">
                  <c:v>6.5271211721975E7</c:v>
                </c:pt>
                <c:pt idx="2200">
                  <c:v>6.52753083946493E7</c:v>
                </c:pt>
                <c:pt idx="2201">
                  <c:v>6.52802701499693E7</c:v>
                </c:pt>
                <c:pt idx="2202">
                  <c:v>6.52844687533413E7</c:v>
                </c:pt>
                <c:pt idx="2203">
                  <c:v>6.52886282136498E7</c:v>
                </c:pt>
                <c:pt idx="2204">
                  <c:v>6.52924147180563E7</c:v>
                </c:pt>
                <c:pt idx="2205">
                  <c:v>6.52945796259858E7</c:v>
                </c:pt>
                <c:pt idx="2206">
                  <c:v>6.52978540077271E7</c:v>
                </c:pt>
                <c:pt idx="2207">
                  <c:v>6.53017918153408E7</c:v>
                </c:pt>
                <c:pt idx="2208">
                  <c:v>6.53059026086189E7</c:v>
                </c:pt>
                <c:pt idx="2209">
                  <c:v>6.53101115737142E7</c:v>
                </c:pt>
                <c:pt idx="2210">
                  <c:v>6.53197461906887E7</c:v>
                </c:pt>
                <c:pt idx="2211">
                  <c:v>6.53323138808511E7</c:v>
                </c:pt>
                <c:pt idx="2212">
                  <c:v>6.53359981238666E7</c:v>
                </c:pt>
                <c:pt idx="2213">
                  <c:v>6.53396970606876E7</c:v>
                </c:pt>
                <c:pt idx="2214">
                  <c:v>6.53468407193681E7</c:v>
                </c:pt>
                <c:pt idx="2215">
                  <c:v>6.5351023780155E7</c:v>
                </c:pt>
                <c:pt idx="2216">
                  <c:v>6.53546940458671E7</c:v>
                </c:pt>
                <c:pt idx="2217">
                  <c:v>6.53698516818509E7</c:v>
                </c:pt>
                <c:pt idx="2218">
                  <c:v>6.53707823365685E7</c:v>
                </c:pt>
                <c:pt idx="2219">
                  <c:v>6.53717803733526E7</c:v>
                </c:pt>
                <c:pt idx="2220">
                  <c:v>6.53752377938347E7</c:v>
                </c:pt>
                <c:pt idx="2221">
                  <c:v>6.53774376428181E7</c:v>
                </c:pt>
                <c:pt idx="2222">
                  <c:v>6.53809876243544E7</c:v>
                </c:pt>
                <c:pt idx="2223">
                  <c:v>6.53852461713982E7</c:v>
                </c:pt>
                <c:pt idx="2224">
                  <c:v>6.53892557945732E7</c:v>
                </c:pt>
                <c:pt idx="2225">
                  <c:v>6.5392894754653E7</c:v>
                </c:pt>
                <c:pt idx="2226">
                  <c:v>6.53965521894651E7</c:v>
                </c:pt>
                <c:pt idx="2227">
                  <c:v>6.54002053142412E7</c:v>
                </c:pt>
                <c:pt idx="2228">
                  <c:v>6.54041403881236E7</c:v>
                </c:pt>
                <c:pt idx="2229">
                  <c:v>6.54081488097796E7</c:v>
                </c:pt>
                <c:pt idx="2230">
                  <c:v>6.54115909853006E7</c:v>
                </c:pt>
                <c:pt idx="2231">
                  <c:v>6.54151307594371E7</c:v>
                </c:pt>
                <c:pt idx="2232">
                  <c:v>6.54177316181373E7</c:v>
                </c:pt>
                <c:pt idx="2233">
                  <c:v>6.54217941632632E7</c:v>
                </c:pt>
                <c:pt idx="2234">
                  <c:v>6.54225568147621E7</c:v>
                </c:pt>
                <c:pt idx="2235">
                  <c:v>6.54265225439132E7</c:v>
                </c:pt>
                <c:pt idx="2236">
                  <c:v>6.54302535469611E7</c:v>
                </c:pt>
                <c:pt idx="2237">
                  <c:v>6.54342273119594E7</c:v>
                </c:pt>
                <c:pt idx="2238">
                  <c:v>6.54356373264548E7</c:v>
                </c:pt>
                <c:pt idx="2239">
                  <c:v>6.54366535756212E7</c:v>
                </c:pt>
                <c:pt idx="2240">
                  <c:v>6.54406180922303E7</c:v>
                </c:pt>
                <c:pt idx="2241">
                  <c:v>6.5444108262372E7</c:v>
                </c:pt>
                <c:pt idx="2242">
                  <c:v>6.54449879109552E7</c:v>
                </c:pt>
                <c:pt idx="2243">
                  <c:v>6.54489172638436E7</c:v>
                </c:pt>
                <c:pt idx="2244">
                  <c:v>6.54527182305703E7</c:v>
                </c:pt>
                <c:pt idx="2245">
                  <c:v>6.54562041127222E7</c:v>
                </c:pt>
                <c:pt idx="2246">
                  <c:v>6.54569823420801E7</c:v>
                </c:pt>
                <c:pt idx="2247">
                  <c:v>6.54611286959109E7</c:v>
                </c:pt>
                <c:pt idx="2248">
                  <c:v>6.54651567607488E7</c:v>
                </c:pt>
                <c:pt idx="2249">
                  <c:v>6.54659616131218E7</c:v>
                </c:pt>
                <c:pt idx="2250">
                  <c:v>6.54695221547974E7</c:v>
                </c:pt>
                <c:pt idx="2251">
                  <c:v>6.5472887796866E7</c:v>
                </c:pt>
                <c:pt idx="2252">
                  <c:v>6.54768908171982E7</c:v>
                </c:pt>
                <c:pt idx="2253">
                  <c:v>6.54800105006144E7</c:v>
                </c:pt>
                <c:pt idx="2254">
                  <c:v>6.54808775828524E7</c:v>
                </c:pt>
                <c:pt idx="2255">
                  <c:v>6.54843113918329E7</c:v>
                </c:pt>
                <c:pt idx="2256">
                  <c:v>6.5487783550213E7</c:v>
                </c:pt>
                <c:pt idx="2257">
                  <c:v>6.54889420261578E7</c:v>
                </c:pt>
                <c:pt idx="2258">
                  <c:v>6.54924145593235E7</c:v>
                </c:pt>
                <c:pt idx="2259">
                  <c:v>6.5496294197986E7</c:v>
                </c:pt>
                <c:pt idx="2260">
                  <c:v>6.54996885221867E7</c:v>
                </c:pt>
                <c:pt idx="2261">
                  <c:v>6.55030825818327E7</c:v>
                </c:pt>
                <c:pt idx="2262">
                  <c:v>6.55052781428264E7</c:v>
                </c:pt>
                <c:pt idx="2263">
                  <c:v>6.55092889675203E7</c:v>
                </c:pt>
                <c:pt idx="2264">
                  <c:v>6.55130719004392E7</c:v>
                </c:pt>
                <c:pt idx="2265">
                  <c:v>6.55165550047674E7</c:v>
                </c:pt>
                <c:pt idx="2266">
                  <c:v>6.55173961959247E7</c:v>
                </c:pt>
                <c:pt idx="2267">
                  <c:v>6.55208172291208E7</c:v>
                </c:pt>
                <c:pt idx="2268">
                  <c:v>6.55245042940524E7</c:v>
                </c:pt>
                <c:pt idx="2269">
                  <c:v>6.5527758856242E7</c:v>
                </c:pt>
                <c:pt idx="2270">
                  <c:v>6.55315176705963E7</c:v>
                </c:pt>
                <c:pt idx="2271">
                  <c:v>6.55352578999872E7</c:v>
                </c:pt>
                <c:pt idx="2272">
                  <c:v>6.5538605111416E7</c:v>
                </c:pt>
                <c:pt idx="2273">
                  <c:v>6.55421378417852E7</c:v>
                </c:pt>
                <c:pt idx="2274">
                  <c:v>6.55455202169347E7</c:v>
                </c:pt>
                <c:pt idx="2275">
                  <c:v>6.55494491068524E7</c:v>
                </c:pt>
                <c:pt idx="2276">
                  <c:v>6.55524602787744E7</c:v>
                </c:pt>
                <c:pt idx="2277">
                  <c:v>6.5554477089017E7</c:v>
                </c:pt>
                <c:pt idx="2278">
                  <c:v>6.55581142082375E7</c:v>
                </c:pt>
                <c:pt idx="2279">
                  <c:v>6.55613320855172E7</c:v>
                </c:pt>
                <c:pt idx="2280">
                  <c:v>6.55650502245958E7</c:v>
                </c:pt>
                <c:pt idx="2281">
                  <c:v>6.55684494320342E7</c:v>
                </c:pt>
                <c:pt idx="2282">
                  <c:v>6.55721617398876E7</c:v>
                </c:pt>
                <c:pt idx="2283">
                  <c:v>6.55754450834173E7</c:v>
                </c:pt>
                <c:pt idx="2284">
                  <c:v>6.5578821969058E7</c:v>
                </c:pt>
                <c:pt idx="2285">
                  <c:v>6.55821673837199E7</c:v>
                </c:pt>
                <c:pt idx="2286">
                  <c:v>6.55856352761564E7</c:v>
                </c:pt>
                <c:pt idx="2287">
                  <c:v>6.55890024504373E7</c:v>
                </c:pt>
                <c:pt idx="2288">
                  <c:v>6.55924655037285E7</c:v>
                </c:pt>
                <c:pt idx="2289">
                  <c:v>6.55952299894728E7</c:v>
                </c:pt>
                <c:pt idx="2290">
                  <c:v>6.5598802017229E7</c:v>
                </c:pt>
                <c:pt idx="2291">
                  <c:v>6.55998578724295E7</c:v>
                </c:pt>
                <c:pt idx="2292">
                  <c:v>6.5603548134063E7</c:v>
                </c:pt>
                <c:pt idx="2293">
                  <c:v>6.56071131511212E7</c:v>
                </c:pt>
                <c:pt idx="2294">
                  <c:v>6.56088995188412E7</c:v>
                </c:pt>
                <c:pt idx="2295">
                  <c:v>6.56122240226634E7</c:v>
                </c:pt>
                <c:pt idx="2296">
                  <c:v>6.56149513274579E7</c:v>
                </c:pt>
                <c:pt idx="2297">
                  <c:v>6.56180935310878E7</c:v>
                </c:pt>
                <c:pt idx="2298">
                  <c:v>6.56188520841944E7</c:v>
                </c:pt>
                <c:pt idx="2299">
                  <c:v>6.56199057083174E7</c:v>
                </c:pt>
                <c:pt idx="2300">
                  <c:v>6.56208306707011E7</c:v>
                </c:pt>
                <c:pt idx="2301">
                  <c:v>6.56245986121904E7</c:v>
                </c:pt>
                <c:pt idx="2302">
                  <c:v>6.56281029800977E7</c:v>
                </c:pt>
                <c:pt idx="2303">
                  <c:v>6.56313573548945E7</c:v>
                </c:pt>
                <c:pt idx="2304">
                  <c:v>6.56346013459217E7</c:v>
                </c:pt>
                <c:pt idx="2305">
                  <c:v>6.56380134614218E7</c:v>
                </c:pt>
                <c:pt idx="2306">
                  <c:v>6.56390246884593E7</c:v>
                </c:pt>
                <c:pt idx="2307">
                  <c:v>6.56423770587035E7</c:v>
                </c:pt>
                <c:pt idx="2308">
                  <c:v>6.5644474494177E7</c:v>
                </c:pt>
                <c:pt idx="2309">
                  <c:v>6.56477194001223E7</c:v>
                </c:pt>
                <c:pt idx="2310">
                  <c:v>6.565093787265E7</c:v>
                </c:pt>
                <c:pt idx="2311">
                  <c:v>6.56541807723892E7</c:v>
                </c:pt>
                <c:pt idx="2312">
                  <c:v>6.5655099528762E7</c:v>
                </c:pt>
                <c:pt idx="2313">
                  <c:v>6.56586104333735E7</c:v>
                </c:pt>
                <c:pt idx="2314">
                  <c:v>6.56621313028764E7</c:v>
                </c:pt>
                <c:pt idx="2315">
                  <c:v>6.56642240403004E7</c:v>
                </c:pt>
                <c:pt idx="2316">
                  <c:v>6.56675457773221E7</c:v>
                </c:pt>
                <c:pt idx="2317">
                  <c:v>6.56706141261153E7</c:v>
                </c:pt>
                <c:pt idx="2318">
                  <c:v>6.56714742659986E7</c:v>
                </c:pt>
                <c:pt idx="2319">
                  <c:v>6.56746220473221E7</c:v>
                </c:pt>
                <c:pt idx="2320">
                  <c:v>6.56777617597292E7</c:v>
                </c:pt>
                <c:pt idx="2321">
                  <c:v>6.56805335648186E7</c:v>
                </c:pt>
                <c:pt idx="2322">
                  <c:v>6.56837398898791E7</c:v>
                </c:pt>
                <c:pt idx="2323">
                  <c:v>6.56854220781868E7</c:v>
                </c:pt>
                <c:pt idx="2324">
                  <c:v>6.56885275307682E7</c:v>
                </c:pt>
                <c:pt idx="2325">
                  <c:v>6.56918553415234E7</c:v>
                </c:pt>
                <c:pt idx="2326">
                  <c:v>6.56954856925544E7</c:v>
                </c:pt>
                <c:pt idx="2327">
                  <c:v>6.56974824738063E7</c:v>
                </c:pt>
                <c:pt idx="2328">
                  <c:v>6.57005637967999E7</c:v>
                </c:pt>
                <c:pt idx="2329">
                  <c:v>6.5704171307947E7</c:v>
                </c:pt>
                <c:pt idx="2330">
                  <c:v>6.57075377657257E7</c:v>
                </c:pt>
                <c:pt idx="2331">
                  <c:v>6.57109019196745E7</c:v>
                </c:pt>
                <c:pt idx="2332">
                  <c:v>6.57142579716375E7</c:v>
                </c:pt>
                <c:pt idx="2333">
                  <c:v>6.57172634005191E7</c:v>
                </c:pt>
                <c:pt idx="2334">
                  <c:v>6.57204145769605E7</c:v>
                </c:pt>
                <c:pt idx="2335">
                  <c:v>6.57228503315199E7</c:v>
                </c:pt>
                <c:pt idx="2336">
                  <c:v>6.572579744815E7</c:v>
                </c:pt>
                <c:pt idx="2337">
                  <c:v>6.57289335119076E7</c:v>
                </c:pt>
                <c:pt idx="2338">
                  <c:v>6.62340784272226E7</c:v>
                </c:pt>
                <c:pt idx="2339">
                  <c:v>6.62398330197258E7</c:v>
                </c:pt>
                <c:pt idx="2340">
                  <c:v>6.62432305185821E7</c:v>
                </c:pt>
                <c:pt idx="2341">
                  <c:v>6.62465531264295E7</c:v>
                </c:pt>
                <c:pt idx="2342">
                  <c:v>6.62536310543053E7</c:v>
                </c:pt>
                <c:pt idx="2343">
                  <c:v>6.62545492242486E7</c:v>
                </c:pt>
                <c:pt idx="2344">
                  <c:v>6.62573271692102E7</c:v>
                </c:pt>
                <c:pt idx="2345">
                  <c:v>6.62582261258728E7</c:v>
                </c:pt>
                <c:pt idx="2346">
                  <c:v>6.62615127873586E7</c:v>
                </c:pt>
                <c:pt idx="2347">
                  <c:v>6.62645301322221E7</c:v>
                </c:pt>
                <c:pt idx="2348">
                  <c:v>6.62674622023071E7</c:v>
                </c:pt>
                <c:pt idx="2349">
                  <c:v>6.62705321714975E7</c:v>
                </c:pt>
                <c:pt idx="2350">
                  <c:v>6.62736018761332E7</c:v>
                </c:pt>
                <c:pt idx="2351">
                  <c:v>6.62769206920308E7</c:v>
                </c:pt>
                <c:pt idx="2352">
                  <c:v>6.62800368921443E7</c:v>
                </c:pt>
                <c:pt idx="2353">
                  <c:v>6.62829566604385E7</c:v>
                </c:pt>
                <c:pt idx="2354">
                  <c:v>6.62860197071159E7</c:v>
                </c:pt>
                <c:pt idx="2355">
                  <c:v>6.62929858165643E7</c:v>
                </c:pt>
                <c:pt idx="2356">
                  <c:v>6.62962119501534E7</c:v>
                </c:pt>
                <c:pt idx="2357">
                  <c:v>6.62992541741761E7</c:v>
                </c:pt>
                <c:pt idx="2358">
                  <c:v>6.63022108147731E7</c:v>
                </c:pt>
                <c:pt idx="2359">
                  <c:v>6.63052353687505E7</c:v>
                </c:pt>
                <c:pt idx="2360">
                  <c:v>6.63084686342917E7</c:v>
                </c:pt>
                <c:pt idx="2361">
                  <c:v>6.63117095168019E7</c:v>
                </c:pt>
                <c:pt idx="2362">
                  <c:v>6.6314055311761E7</c:v>
                </c:pt>
                <c:pt idx="2363">
                  <c:v>6.63170493868394E7</c:v>
                </c:pt>
                <c:pt idx="2364">
                  <c:v>6.63200282500261E7</c:v>
                </c:pt>
                <c:pt idx="2365">
                  <c:v>6.63232850388839E7</c:v>
                </c:pt>
                <c:pt idx="2366">
                  <c:v>6.63262676389049E7</c:v>
                </c:pt>
                <c:pt idx="2367">
                  <c:v>6.63271108009942E7</c:v>
                </c:pt>
                <c:pt idx="2368">
                  <c:v>6.63301899083428E7</c:v>
                </c:pt>
                <c:pt idx="2369">
                  <c:v>6.63332161047636E7</c:v>
                </c:pt>
                <c:pt idx="2370">
                  <c:v>6.63361010510535E7</c:v>
                </c:pt>
                <c:pt idx="2371">
                  <c:v>6.63369503397873E7</c:v>
                </c:pt>
                <c:pt idx="2372">
                  <c:v>6.63398971918627E7</c:v>
                </c:pt>
                <c:pt idx="2373">
                  <c:v>6.63430767528122E7</c:v>
                </c:pt>
                <c:pt idx="2374">
                  <c:v>6.6344420802813E7</c:v>
                </c:pt>
                <c:pt idx="2375">
                  <c:v>6.63452340525912E7</c:v>
                </c:pt>
                <c:pt idx="2376">
                  <c:v>6.63482427663596E7</c:v>
                </c:pt>
                <c:pt idx="2377">
                  <c:v>6.63510354933117E7</c:v>
                </c:pt>
                <c:pt idx="2378">
                  <c:v>6.63518923659451E7</c:v>
                </c:pt>
                <c:pt idx="2379">
                  <c:v>6.63541721986143E7</c:v>
                </c:pt>
                <c:pt idx="2380">
                  <c:v>6.63573168603977E7</c:v>
                </c:pt>
                <c:pt idx="2381">
                  <c:v>6.63580695403914E7</c:v>
                </c:pt>
                <c:pt idx="2382">
                  <c:v>6.63609195985383E7</c:v>
                </c:pt>
                <c:pt idx="2383">
                  <c:v>6.63640581535188E7</c:v>
                </c:pt>
                <c:pt idx="2384">
                  <c:v>6.63671929937112E7</c:v>
                </c:pt>
                <c:pt idx="2385">
                  <c:v>6.63679086294415E7</c:v>
                </c:pt>
                <c:pt idx="2386">
                  <c:v>6.63708769214658E7</c:v>
                </c:pt>
                <c:pt idx="2387">
                  <c:v>6.637376971621E7</c:v>
                </c:pt>
                <c:pt idx="2388">
                  <c:v>6.63765788014572E7</c:v>
                </c:pt>
                <c:pt idx="2389">
                  <c:v>6.63797233089171E7</c:v>
                </c:pt>
                <c:pt idx="2390">
                  <c:v>6.63825613077817E7</c:v>
                </c:pt>
                <c:pt idx="2391">
                  <c:v>6.63833553773485E7</c:v>
                </c:pt>
                <c:pt idx="2392">
                  <c:v>6.63868794545764E7</c:v>
                </c:pt>
                <c:pt idx="2393">
                  <c:v>6.63897229870423E7</c:v>
                </c:pt>
                <c:pt idx="2394">
                  <c:v>6.63928946885144E7</c:v>
                </c:pt>
                <c:pt idx="2395">
                  <c:v>6.63947638045161E7</c:v>
                </c:pt>
                <c:pt idx="2396">
                  <c:v>6.63976923802752E7</c:v>
                </c:pt>
                <c:pt idx="2397">
                  <c:v>6.63983559869265E7</c:v>
                </c:pt>
                <c:pt idx="2398">
                  <c:v>6.64011003554952E7</c:v>
                </c:pt>
                <c:pt idx="2399">
                  <c:v>6.64038534212977E7</c:v>
                </c:pt>
                <c:pt idx="2400">
                  <c:v>6.64066034226756E7</c:v>
                </c:pt>
                <c:pt idx="2401">
                  <c:v>6.64078996081284E7</c:v>
                </c:pt>
                <c:pt idx="2402">
                  <c:v>6.64105382871189E7</c:v>
                </c:pt>
                <c:pt idx="2403">
                  <c:v>6.6413327905554E7</c:v>
                </c:pt>
                <c:pt idx="2404">
                  <c:v>6.641606368712E7</c:v>
                </c:pt>
                <c:pt idx="2405">
                  <c:v>6.64186999630725E7</c:v>
                </c:pt>
                <c:pt idx="2406">
                  <c:v>6.64214174352529E7</c:v>
                </c:pt>
                <c:pt idx="2407">
                  <c:v>6.64240732000638E7</c:v>
                </c:pt>
                <c:pt idx="2408">
                  <c:v>6.64273920049383E7</c:v>
                </c:pt>
                <c:pt idx="2409">
                  <c:v>6.6430436543814E7</c:v>
                </c:pt>
                <c:pt idx="2410">
                  <c:v>6.64330937416292E7</c:v>
                </c:pt>
                <c:pt idx="2411">
                  <c:v>6.6435931751517E7</c:v>
                </c:pt>
                <c:pt idx="2412">
                  <c:v>6.6438849193935E7</c:v>
                </c:pt>
                <c:pt idx="2413">
                  <c:v>6.64418528040035E7</c:v>
                </c:pt>
                <c:pt idx="2414">
                  <c:v>6.64444913507167E7</c:v>
                </c:pt>
                <c:pt idx="2415">
                  <c:v>6.64473408246388E7</c:v>
                </c:pt>
                <c:pt idx="2416">
                  <c:v>6.6450099479158E7</c:v>
                </c:pt>
                <c:pt idx="2417">
                  <c:v>6.64527235194585E7</c:v>
                </c:pt>
                <c:pt idx="2418">
                  <c:v>6.64556238319636E7</c:v>
                </c:pt>
                <c:pt idx="2419">
                  <c:v>6.64584173084872E7</c:v>
                </c:pt>
                <c:pt idx="2420">
                  <c:v>6.6461365913237E7</c:v>
                </c:pt>
                <c:pt idx="2421">
                  <c:v>6.64640731559714E7</c:v>
                </c:pt>
                <c:pt idx="2422">
                  <c:v>6.64670256077866E7</c:v>
                </c:pt>
                <c:pt idx="2423">
                  <c:v>6.64688680324299E7</c:v>
                </c:pt>
                <c:pt idx="2424">
                  <c:v>6.64714497770575E7</c:v>
                </c:pt>
                <c:pt idx="2425">
                  <c:v>6.64743908420002E7</c:v>
                </c:pt>
                <c:pt idx="2426">
                  <c:v>6.64752114309649E7</c:v>
                </c:pt>
                <c:pt idx="2427">
                  <c:v>6.64778655423094E7</c:v>
                </c:pt>
                <c:pt idx="2428">
                  <c:v>6.64795316964014E7</c:v>
                </c:pt>
                <c:pt idx="2429">
                  <c:v>6.64821240232146E7</c:v>
                </c:pt>
                <c:pt idx="2430">
                  <c:v>6.64847846271708E7</c:v>
                </c:pt>
                <c:pt idx="2431">
                  <c:v>6.64854177483092E7</c:v>
                </c:pt>
                <c:pt idx="2432">
                  <c:v>6.64882206385687E7</c:v>
                </c:pt>
                <c:pt idx="2433">
                  <c:v>6.64908443151065E7</c:v>
                </c:pt>
                <c:pt idx="2434">
                  <c:v>6.64934347349217E7</c:v>
                </c:pt>
                <c:pt idx="2435">
                  <c:v>6.64986102062974E7</c:v>
                </c:pt>
                <c:pt idx="2436">
                  <c:v>6.65015438526871E7</c:v>
                </c:pt>
                <c:pt idx="2437">
                  <c:v>6.65041814514128E7</c:v>
                </c:pt>
                <c:pt idx="2438">
                  <c:v>6.65070506126093E7</c:v>
                </c:pt>
                <c:pt idx="2439">
                  <c:v>6.65095702971279E7</c:v>
                </c:pt>
                <c:pt idx="2440">
                  <c:v>6.65122800421082E7</c:v>
                </c:pt>
                <c:pt idx="2441">
                  <c:v>6.65148864454328E7</c:v>
                </c:pt>
                <c:pt idx="2442">
                  <c:v>6.65174595038497E7</c:v>
                </c:pt>
                <c:pt idx="2443">
                  <c:v>6.65203161317702E7</c:v>
                </c:pt>
                <c:pt idx="2444">
                  <c:v>6.65229970402949E7</c:v>
                </c:pt>
                <c:pt idx="2445">
                  <c:v>6.6525621642774E7</c:v>
                </c:pt>
                <c:pt idx="2446">
                  <c:v>6.65263650964246E7</c:v>
                </c:pt>
                <c:pt idx="2447">
                  <c:v>6.65291484427101E7</c:v>
                </c:pt>
                <c:pt idx="2448">
                  <c:v>6.65318082530023E7</c:v>
                </c:pt>
                <c:pt idx="2449">
                  <c:v>6.65330440207895E7</c:v>
                </c:pt>
                <c:pt idx="2450">
                  <c:v>6.6535633878426E7</c:v>
                </c:pt>
                <c:pt idx="2451">
                  <c:v>6.65382132200157E7</c:v>
                </c:pt>
                <c:pt idx="2452">
                  <c:v>6.65401373611776E7</c:v>
                </c:pt>
                <c:pt idx="2453">
                  <c:v>6.65429094308216E7</c:v>
                </c:pt>
                <c:pt idx="2454">
                  <c:v>6.6544007301708E7</c:v>
                </c:pt>
                <c:pt idx="2455">
                  <c:v>6.65467648318699E7</c:v>
                </c:pt>
                <c:pt idx="2456">
                  <c:v>6.65492353643413E7</c:v>
                </c:pt>
                <c:pt idx="2457">
                  <c:v>6.65519697680186E7</c:v>
                </c:pt>
                <c:pt idx="2458">
                  <c:v>6.65546515253228E7</c:v>
                </c:pt>
                <c:pt idx="2459">
                  <c:v>6.65572497605229E7</c:v>
                </c:pt>
                <c:pt idx="2460">
                  <c:v>6.65599699664346E7</c:v>
                </c:pt>
                <c:pt idx="2461">
                  <c:v>6.6562480612003E7</c:v>
                </c:pt>
                <c:pt idx="2462">
                  <c:v>6.65649904969768E7</c:v>
                </c:pt>
                <c:pt idx="2463">
                  <c:v>6.65677493940045E7</c:v>
                </c:pt>
                <c:pt idx="2464">
                  <c:v>6.6570195686657E7</c:v>
                </c:pt>
                <c:pt idx="2465">
                  <c:v>6.65727275847814E7</c:v>
                </c:pt>
                <c:pt idx="2466">
                  <c:v>6.65752780347999E7</c:v>
                </c:pt>
                <c:pt idx="2467">
                  <c:v>6.65781017256678E7</c:v>
                </c:pt>
                <c:pt idx="2468">
                  <c:v>6.65806488356839E7</c:v>
                </c:pt>
                <c:pt idx="2469">
                  <c:v>6.65878846585867E7</c:v>
                </c:pt>
                <c:pt idx="2470">
                  <c:v>6.65894378985543E7</c:v>
                </c:pt>
                <c:pt idx="2471">
                  <c:v>6.65919453474208E7</c:v>
                </c:pt>
                <c:pt idx="2472">
                  <c:v>6.65934485049906E7</c:v>
                </c:pt>
                <c:pt idx="2473">
                  <c:v>6.65961923554732E7</c:v>
                </c:pt>
                <c:pt idx="2474">
                  <c:v>6.65986118619686E7</c:v>
                </c:pt>
                <c:pt idx="2475">
                  <c:v>6.66013499253184E7</c:v>
                </c:pt>
                <c:pt idx="2476">
                  <c:v>6.66039411828899E7</c:v>
                </c:pt>
                <c:pt idx="2477">
                  <c:v>6.66065253526017E7</c:v>
                </c:pt>
                <c:pt idx="2478">
                  <c:v>6.66092268853651E7</c:v>
                </c:pt>
                <c:pt idx="2479">
                  <c:v>6.66119273268407E7</c:v>
                </c:pt>
                <c:pt idx="2480">
                  <c:v>6.66125209389484E7</c:v>
                </c:pt>
                <c:pt idx="2481">
                  <c:v>6.66132276172996E7</c:v>
                </c:pt>
                <c:pt idx="2482">
                  <c:v>6.66159507112661E7</c:v>
                </c:pt>
                <c:pt idx="2483">
                  <c:v>6.6618538595766E7</c:v>
                </c:pt>
                <c:pt idx="2484">
                  <c:v>6.66210347900372E7</c:v>
                </c:pt>
                <c:pt idx="2485">
                  <c:v>6.6621610690212E7</c:v>
                </c:pt>
                <c:pt idx="2486">
                  <c:v>6.66241051097625E7</c:v>
                </c:pt>
                <c:pt idx="2487">
                  <c:v>6.66264544321169E7</c:v>
                </c:pt>
                <c:pt idx="2488">
                  <c:v>6.662879772483E7</c:v>
                </c:pt>
                <c:pt idx="2489">
                  <c:v>6.66348240039242E7</c:v>
                </c:pt>
                <c:pt idx="2490">
                  <c:v>6.66368578228255E7</c:v>
                </c:pt>
                <c:pt idx="2491">
                  <c:v>6.66392830062225E7</c:v>
                </c:pt>
                <c:pt idx="2492">
                  <c:v>6.66416175465864E7</c:v>
                </c:pt>
                <c:pt idx="2493">
                  <c:v>6.66440370200124E7</c:v>
                </c:pt>
                <c:pt idx="2494">
                  <c:v>6.66465019747901E7</c:v>
                </c:pt>
                <c:pt idx="2495">
                  <c:v>6.6648914724119E7</c:v>
                </c:pt>
                <c:pt idx="2496">
                  <c:v>6.66515677111063E7</c:v>
                </c:pt>
                <c:pt idx="2497">
                  <c:v>6.66540899970788E7</c:v>
                </c:pt>
                <c:pt idx="2498">
                  <c:v>6.66566913628421E7</c:v>
                </c:pt>
                <c:pt idx="2499">
                  <c:v>6.66591929804835E7</c:v>
                </c:pt>
                <c:pt idx="2500">
                  <c:v>6.66735186031514E7</c:v>
                </c:pt>
                <c:pt idx="2501">
                  <c:v>6.66760726356806E7</c:v>
                </c:pt>
                <c:pt idx="2502">
                  <c:v>6.66786211235855E7</c:v>
                </c:pt>
                <c:pt idx="2503">
                  <c:v>6.66810898151975E7</c:v>
                </c:pt>
                <c:pt idx="2504">
                  <c:v>6.66835262090973E7</c:v>
                </c:pt>
                <c:pt idx="2505">
                  <c:v>6.668591245887E7</c:v>
                </c:pt>
                <c:pt idx="2506">
                  <c:v>6.66884409398303E7</c:v>
                </c:pt>
                <c:pt idx="2507">
                  <c:v>6.66908011640403E7</c:v>
                </c:pt>
                <c:pt idx="2508">
                  <c:v>6.6691437071821E7</c:v>
                </c:pt>
                <c:pt idx="2509">
                  <c:v>6.66939974095691E7</c:v>
                </c:pt>
                <c:pt idx="2510">
                  <c:v>6.66963643578762E7</c:v>
                </c:pt>
                <c:pt idx="2511">
                  <c:v>6.6699781940839E7</c:v>
                </c:pt>
                <c:pt idx="2512">
                  <c:v>6.67004268368634E7</c:v>
                </c:pt>
                <c:pt idx="2513">
                  <c:v>6.67028920010802E7</c:v>
                </c:pt>
                <c:pt idx="2514">
                  <c:v>6.67079174148602E7</c:v>
                </c:pt>
                <c:pt idx="2515">
                  <c:v>6.67098468669565E7</c:v>
                </c:pt>
                <c:pt idx="2516">
                  <c:v>6.6712202218952E7</c:v>
                </c:pt>
                <c:pt idx="2517">
                  <c:v>6.67147777685918E7</c:v>
                </c:pt>
                <c:pt idx="2518">
                  <c:v>6.6717031134774E7</c:v>
                </c:pt>
                <c:pt idx="2519">
                  <c:v>6.67193259809189E7</c:v>
                </c:pt>
                <c:pt idx="2520">
                  <c:v>6.67217722625484E7</c:v>
                </c:pt>
                <c:pt idx="2521">
                  <c:v>6.67240985906953E7</c:v>
                </c:pt>
                <c:pt idx="2522">
                  <c:v>6.67264217221404E7</c:v>
                </c:pt>
                <c:pt idx="2523">
                  <c:v>6.6728654836665E7</c:v>
                </c:pt>
                <c:pt idx="2524">
                  <c:v>6.67292103947926E7</c:v>
                </c:pt>
                <c:pt idx="2525">
                  <c:v>6.67314393778556E7</c:v>
                </c:pt>
                <c:pt idx="2526">
                  <c:v>6.67338004508451E7</c:v>
                </c:pt>
                <c:pt idx="2527">
                  <c:v>6.67360295110699E7</c:v>
                </c:pt>
                <c:pt idx="2528">
                  <c:v>6.67365483864922E7</c:v>
                </c:pt>
                <c:pt idx="2529">
                  <c:v>6.67387742919029E7</c:v>
                </c:pt>
                <c:pt idx="2530">
                  <c:v>6.67410826523806E7</c:v>
                </c:pt>
                <c:pt idx="2531">
                  <c:v>6.67434597750182E7</c:v>
                </c:pt>
                <c:pt idx="2532">
                  <c:v>6.67440448772852E7</c:v>
                </c:pt>
                <c:pt idx="2533">
                  <c:v>6.67464528425844E7</c:v>
                </c:pt>
                <c:pt idx="2534">
                  <c:v>6.67489286330792E7</c:v>
                </c:pt>
                <c:pt idx="2535">
                  <c:v>6.67512033951178E7</c:v>
                </c:pt>
                <c:pt idx="2536">
                  <c:v>6.67535343199016E7</c:v>
                </c:pt>
                <c:pt idx="2537">
                  <c:v>6.67550326273031E7</c:v>
                </c:pt>
                <c:pt idx="2538">
                  <c:v>6.67572696395993E7</c:v>
                </c:pt>
                <c:pt idx="2539">
                  <c:v>6.675957999526E7</c:v>
                </c:pt>
                <c:pt idx="2540">
                  <c:v>6.67620603934147E7</c:v>
                </c:pt>
                <c:pt idx="2541">
                  <c:v>6.67644976912095E7</c:v>
                </c:pt>
                <c:pt idx="2542">
                  <c:v>6.67669188621945E7</c:v>
                </c:pt>
                <c:pt idx="2543">
                  <c:v>6.6769245047041E7</c:v>
                </c:pt>
                <c:pt idx="2544">
                  <c:v>6.67714173933651E7</c:v>
                </c:pt>
                <c:pt idx="2545">
                  <c:v>6.67737146094787E7</c:v>
                </c:pt>
                <c:pt idx="2546">
                  <c:v>6.67760071297474E7</c:v>
                </c:pt>
                <c:pt idx="2547">
                  <c:v>6.67772587553806E7</c:v>
                </c:pt>
                <c:pt idx="2548">
                  <c:v>6.67795080099428E7</c:v>
                </c:pt>
                <c:pt idx="2549">
                  <c:v>6.67818546757276E7</c:v>
                </c:pt>
                <c:pt idx="2550">
                  <c:v>6.6784199798277E7</c:v>
                </c:pt>
                <c:pt idx="2551">
                  <c:v>6.67865780562949E7</c:v>
                </c:pt>
                <c:pt idx="2552">
                  <c:v>6.67889051009441E7</c:v>
                </c:pt>
                <c:pt idx="2553">
                  <c:v>6.67913144882245E7</c:v>
                </c:pt>
                <c:pt idx="2554">
                  <c:v>6.67935469104978E7</c:v>
                </c:pt>
                <c:pt idx="2555">
                  <c:v>6.67957569338117E7</c:v>
                </c:pt>
                <c:pt idx="2556">
                  <c:v>6.67980289731421E7</c:v>
                </c:pt>
                <c:pt idx="2557">
                  <c:v>6.68003853613099E7</c:v>
                </c:pt>
                <c:pt idx="2558">
                  <c:v>6.68027059133473E7</c:v>
                </c:pt>
                <c:pt idx="2559">
                  <c:v>6.68050589615127E7</c:v>
                </c:pt>
                <c:pt idx="2560">
                  <c:v>6.68072871178425E7</c:v>
                </c:pt>
                <c:pt idx="2561">
                  <c:v>6.68094742020645E7</c:v>
                </c:pt>
                <c:pt idx="2562">
                  <c:v>6.68100003659672E7</c:v>
                </c:pt>
                <c:pt idx="2563">
                  <c:v>6.6810560291451E7</c:v>
                </c:pt>
                <c:pt idx="2564">
                  <c:v>6.68126512100618E7</c:v>
                </c:pt>
                <c:pt idx="2565">
                  <c:v>6.68187823189316E7</c:v>
                </c:pt>
                <c:pt idx="2566">
                  <c:v>6.68209277732766E7</c:v>
                </c:pt>
                <c:pt idx="2567">
                  <c:v>6.68230066634699E7</c:v>
                </c:pt>
                <c:pt idx="2568">
                  <c:v>6.6825075546884E7</c:v>
                </c:pt>
                <c:pt idx="2569">
                  <c:v>6.68271705550686E7</c:v>
                </c:pt>
                <c:pt idx="2570">
                  <c:v>6.68293451170378E7</c:v>
                </c:pt>
                <c:pt idx="2571">
                  <c:v>6.68298821673638E7</c:v>
                </c:pt>
                <c:pt idx="2572">
                  <c:v>6.68319176617778E7</c:v>
                </c:pt>
                <c:pt idx="2573">
                  <c:v>6.68341957748419E7</c:v>
                </c:pt>
                <c:pt idx="2574">
                  <c:v>6.68362491156709E7</c:v>
                </c:pt>
                <c:pt idx="2575">
                  <c:v>6.68367533435847E7</c:v>
                </c:pt>
                <c:pt idx="2576">
                  <c:v>6.6837291291192E7</c:v>
                </c:pt>
                <c:pt idx="2577">
                  <c:v>6.68393868946245E7</c:v>
                </c:pt>
                <c:pt idx="2578">
                  <c:v>6.68410267189161E7</c:v>
                </c:pt>
                <c:pt idx="2579">
                  <c:v>6.68431355941731E7</c:v>
                </c:pt>
                <c:pt idx="2580">
                  <c:v>6.68453261837441E7</c:v>
                </c:pt>
                <c:pt idx="2581">
                  <c:v>6.68474671252279E7</c:v>
                </c:pt>
                <c:pt idx="2582">
                  <c:v>6.68497537371098E7</c:v>
                </c:pt>
                <c:pt idx="2583">
                  <c:v>6.68519697569954E7</c:v>
                </c:pt>
                <c:pt idx="2584">
                  <c:v>6.68542150983536E7</c:v>
                </c:pt>
                <c:pt idx="2585">
                  <c:v>6.68562389126803E7</c:v>
                </c:pt>
                <c:pt idx="2586">
                  <c:v>6.68583690625395E7</c:v>
                </c:pt>
                <c:pt idx="2587">
                  <c:v>6.6860511062242E7</c:v>
                </c:pt>
                <c:pt idx="2588">
                  <c:v>6.68624160231925E7</c:v>
                </c:pt>
                <c:pt idx="2589">
                  <c:v>6.68639771535022E7</c:v>
                </c:pt>
                <c:pt idx="2590">
                  <c:v>6.68661596741568E7</c:v>
                </c:pt>
                <c:pt idx="2591">
                  <c:v>6.68682829896878E7</c:v>
                </c:pt>
                <c:pt idx="2592">
                  <c:v>6.6870278701698E7</c:v>
                </c:pt>
                <c:pt idx="2593">
                  <c:v>6.68722680952616E7</c:v>
                </c:pt>
                <c:pt idx="2594">
                  <c:v>6.6874321667576E7</c:v>
                </c:pt>
                <c:pt idx="2595">
                  <c:v>6.68763577351917E7</c:v>
                </c:pt>
                <c:pt idx="2596">
                  <c:v>6.68784054101423E7</c:v>
                </c:pt>
                <c:pt idx="2597">
                  <c:v>6.68789640282852E7</c:v>
                </c:pt>
                <c:pt idx="2598">
                  <c:v>6.68810024438234E7</c:v>
                </c:pt>
                <c:pt idx="2599">
                  <c:v>6.68818985675468E7</c:v>
                </c:pt>
                <c:pt idx="2600">
                  <c:v>6.68839883860513E7</c:v>
                </c:pt>
                <c:pt idx="2601">
                  <c:v>6.68861477140825E7</c:v>
                </c:pt>
                <c:pt idx="2602">
                  <c:v>6.68881247683768E7</c:v>
                </c:pt>
                <c:pt idx="2603">
                  <c:v>6.68901020607703E7</c:v>
                </c:pt>
                <c:pt idx="2604">
                  <c:v>6.68920469143559E7</c:v>
                </c:pt>
                <c:pt idx="2605">
                  <c:v>6.6894094049174E7</c:v>
                </c:pt>
                <c:pt idx="2606">
                  <c:v>6.68960605830122E7</c:v>
                </c:pt>
                <c:pt idx="2607">
                  <c:v>6.68981246713734E7</c:v>
                </c:pt>
                <c:pt idx="2608">
                  <c:v>6.69001196999509E7</c:v>
                </c:pt>
                <c:pt idx="2609">
                  <c:v>6.69018517193295E7</c:v>
                </c:pt>
                <c:pt idx="2610">
                  <c:v>6.69038297238159E7</c:v>
                </c:pt>
                <c:pt idx="2611">
                  <c:v>6.69057694274045E7</c:v>
                </c:pt>
                <c:pt idx="2612">
                  <c:v>6.69077616230426E7</c:v>
                </c:pt>
                <c:pt idx="2613">
                  <c:v>6.69097362809128E7</c:v>
                </c:pt>
                <c:pt idx="2614">
                  <c:v>6.691130503701E7</c:v>
                </c:pt>
                <c:pt idx="2615">
                  <c:v>6.69133620485347E7</c:v>
                </c:pt>
                <c:pt idx="2616">
                  <c:v>6.6913908078286E7</c:v>
                </c:pt>
                <c:pt idx="2617">
                  <c:v>6.69158827251332E7</c:v>
                </c:pt>
                <c:pt idx="2618">
                  <c:v>6.69178697751836E7</c:v>
                </c:pt>
                <c:pt idx="2619">
                  <c:v>6.69199171084177E7</c:v>
                </c:pt>
                <c:pt idx="2620">
                  <c:v>6.69217795730749E7</c:v>
                </c:pt>
                <c:pt idx="2621">
                  <c:v>6.69235641219816E7</c:v>
                </c:pt>
                <c:pt idx="2622">
                  <c:v>6.69254798943985E7</c:v>
                </c:pt>
                <c:pt idx="2623">
                  <c:v>6.69275057656376E7</c:v>
                </c:pt>
                <c:pt idx="2624">
                  <c:v>6.6929341651372E7</c:v>
                </c:pt>
                <c:pt idx="2625">
                  <c:v>6.69313648439953E7</c:v>
                </c:pt>
                <c:pt idx="2626">
                  <c:v>6.69318483793272E7</c:v>
                </c:pt>
                <c:pt idx="2627">
                  <c:v>6.69339077718436E7</c:v>
                </c:pt>
                <c:pt idx="2628">
                  <c:v>6.69368055380103E7</c:v>
                </c:pt>
                <c:pt idx="2629">
                  <c:v>6.69387876541168E7</c:v>
                </c:pt>
                <c:pt idx="2630">
                  <c:v>6.69407832338497E7</c:v>
                </c:pt>
                <c:pt idx="2631">
                  <c:v>6.69436200091491E7</c:v>
                </c:pt>
                <c:pt idx="2632">
                  <c:v>6.69456099450497E7</c:v>
                </c:pt>
                <c:pt idx="2633">
                  <c:v>6.69475305125194E7</c:v>
                </c:pt>
                <c:pt idx="2634">
                  <c:v>6.69481147638022E7</c:v>
                </c:pt>
                <c:pt idx="2635">
                  <c:v>6.69499418905735E7</c:v>
                </c:pt>
                <c:pt idx="2636">
                  <c:v>6.69521579435285E7</c:v>
                </c:pt>
                <c:pt idx="2637">
                  <c:v>6.69541556617447E7</c:v>
                </c:pt>
                <c:pt idx="2638">
                  <c:v>6.69559996847389E7</c:v>
                </c:pt>
                <c:pt idx="2639">
                  <c:v>6.69571836196585E7</c:v>
                </c:pt>
                <c:pt idx="2640">
                  <c:v>6.6959191770146E7</c:v>
                </c:pt>
                <c:pt idx="2641">
                  <c:v>6.69611018568428E7</c:v>
                </c:pt>
                <c:pt idx="2642">
                  <c:v>6.69630327948543E7</c:v>
                </c:pt>
                <c:pt idx="2643">
                  <c:v>6.69648827152123E7</c:v>
                </c:pt>
                <c:pt idx="2644">
                  <c:v>6.69664058113835E7</c:v>
                </c:pt>
                <c:pt idx="2645">
                  <c:v>6.69682240843928E7</c:v>
                </c:pt>
                <c:pt idx="2646">
                  <c:v>6.6969090214234E7</c:v>
                </c:pt>
                <c:pt idx="2647">
                  <c:v>6.69708572628515E7</c:v>
                </c:pt>
                <c:pt idx="2648">
                  <c:v>6.69718805601943E7</c:v>
                </c:pt>
                <c:pt idx="2649">
                  <c:v>6.69737965310272E7</c:v>
                </c:pt>
                <c:pt idx="2650">
                  <c:v>6.69747568312967E7</c:v>
                </c:pt>
                <c:pt idx="2651">
                  <c:v>6.69766673015977E7</c:v>
                </c:pt>
                <c:pt idx="2652">
                  <c:v>6.6978569337015E7</c:v>
                </c:pt>
                <c:pt idx="2653">
                  <c:v>6.69803721049179E7</c:v>
                </c:pt>
                <c:pt idx="2654">
                  <c:v>6.6982314511373E7</c:v>
                </c:pt>
                <c:pt idx="2655">
                  <c:v>6.69841804483098E7</c:v>
                </c:pt>
                <c:pt idx="2656">
                  <c:v>6.69860354966186E7</c:v>
                </c:pt>
                <c:pt idx="2657">
                  <c:v>6.69877827631629E7</c:v>
                </c:pt>
                <c:pt idx="2658">
                  <c:v>6.69896209439088E7</c:v>
                </c:pt>
                <c:pt idx="2659">
                  <c:v>6.6991406674493E7</c:v>
                </c:pt>
                <c:pt idx="2660">
                  <c:v>6.69932639803347E7</c:v>
                </c:pt>
                <c:pt idx="2661">
                  <c:v>6.69956389402381E7</c:v>
                </c:pt>
                <c:pt idx="2662">
                  <c:v>6.69974327816266E7</c:v>
                </c:pt>
                <c:pt idx="2663">
                  <c:v>6.69992241582477E7</c:v>
                </c:pt>
                <c:pt idx="2664">
                  <c:v>6.70010104576243E7</c:v>
                </c:pt>
                <c:pt idx="2665">
                  <c:v>6.70029250549777E7</c:v>
                </c:pt>
                <c:pt idx="2666">
                  <c:v>6.70047077740482E7</c:v>
                </c:pt>
                <c:pt idx="2667">
                  <c:v>6.70064648291142E7</c:v>
                </c:pt>
                <c:pt idx="2668">
                  <c:v>6.70082870814662E7</c:v>
                </c:pt>
                <c:pt idx="2669">
                  <c:v>6.70087684209945E7</c:v>
                </c:pt>
                <c:pt idx="2670">
                  <c:v>6.70099115241102E7</c:v>
                </c:pt>
                <c:pt idx="2671">
                  <c:v>6.70117781555029E7</c:v>
                </c:pt>
                <c:pt idx="2672">
                  <c:v>6.70151198553767E7</c:v>
                </c:pt>
                <c:pt idx="2673">
                  <c:v>6.70168808897854E7</c:v>
                </c:pt>
                <c:pt idx="2674">
                  <c:v>6.70186832189685E7</c:v>
                </c:pt>
                <c:pt idx="2675">
                  <c:v>6.70205117368562E7</c:v>
                </c:pt>
                <c:pt idx="2676">
                  <c:v>6.70223330963364E7</c:v>
                </c:pt>
                <c:pt idx="2677">
                  <c:v>6.7024177361839E7</c:v>
                </c:pt>
                <c:pt idx="2678">
                  <c:v>6.70259468355406E7</c:v>
                </c:pt>
                <c:pt idx="2679">
                  <c:v>6.70277027552263E7</c:v>
                </c:pt>
                <c:pt idx="2680">
                  <c:v>6.70294975027144E7</c:v>
                </c:pt>
                <c:pt idx="2681">
                  <c:v>6.70313098563137E7</c:v>
                </c:pt>
                <c:pt idx="2682">
                  <c:v>6.70330351604137E7</c:v>
                </c:pt>
                <c:pt idx="2683">
                  <c:v>6.70347169717312E7</c:v>
                </c:pt>
                <c:pt idx="2684">
                  <c:v>6.703606599095E7</c:v>
                </c:pt>
                <c:pt idx="2685">
                  <c:v>6.70365966743277E7</c:v>
                </c:pt>
                <c:pt idx="2686">
                  <c:v>6.70370182597816E7</c:v>
                </c:pt>
                <c:pt idx="2687">
                  <c:v>6.70388569696368E7</c:v>
                </c:pt>
                <c:pt idx="2688">
                  <c:v>6.7045457321274E7</c:v>
                </c:pt>
                <c:pt idx="2689">
                  <c:v>6.70469793746589E7</c:v>
                </c:pt>
                <c:pt idx="2690">
                  <c:v>6.70480161510606E7</c:v>
                </c:pt>
                <c:pt idx="2691">
                  <c:v>6.70497785567441E7</c:v>
                </c:pt>
                <c:pt idx="2692">
                  <c:v>6.70515340972348E7</c:v>
                </c:pt>
                <c:pt idx="2693">
                  <c:v>6.70532403952887E7</c:v>
                </c:pt>
                <c:pt idx="2694">
                  <c:v>6.70536529131323E7</c:v>
                </c:pt>
                <c:pt idx="2695">
                  <c:v>6.70553452184504E7</c:v>
                </c:pt>
                <c:pt idx="2696">
                  <c:v>6.70638885475398E7</c:v>
                </c:pt>
                <c:pt idx="2697">
                  <c:v>6.70656493129846E7</c:v>
                </c:pt>
                <c:pt idx="2698">
                  <c:v>6.70661911274987E7</c:v>
                </c:pt>
                <c:pt idx="2699">
                  <c:v>6.70670786950842E7</c:v>
                </c:pt>
                <c:pt idx="2700">
                  <c:v>6.70687785005263E7</c:v>
                </c:pt>
                <c:pt idx="2701">
                  <c:v>6.70704314224772E7</c:v>
                </c:pt>
                <c:pt idx="2702">
                  <c:v>6.70721298853045E7</c:v>
                </c:pt>
                <c:pt idx="2703">
                  <c:v>6.70738683950902E7</c:v>
                </c:pt>
                <c:pt idx="2704">
                  <c:v>6.70787901806136E7</c:v>
                </c:pt>
                <c:pt idx="2705">
                  <c:v>6.70805059629513E7</c:v>
                </c:pt>
                <c:pt idx="2706">
                  <c:v>6.70821078611308E7</c:v>
                </c:pt>
                <c:pt idx="2707">
                  <c:v>6.7083772952595E7</c:v>
                </c:pt>
                <c:pt idx="2708">
                  <c:v>6.70854786576056E7</c:v>
                </c:pt>
                <c:pt idx="2709">
                  <c:v>6.70871492606248E7</c:v>
                </c:pt>
                <c:pt idx="2710">
                  <c:v>6.70889201849677E7</c:v>
                </c:pt>
                <c:pt idx="2711">
                  <c:v>6.70905441955058E7</c:v>
                </c:pt>
                <c:pt idx="2712">
                  <c:v>6.70922023446154E7</c:v>
                </c:pt>
                <c:pt idx="2713">
                  <c:v>6.7093820129301E7</c:v>
                </c:pt>
                <c:pt idx="2714">
                  <c:v>6.70941966236214E7</c:v>
                </c:pt>
                <c:pt idx="2715">
                  <c:v>6.70958138417191E7</c:v>
                </c:pt>
                <c:pt idx="2716">
                  <c:v>6.70974451429421E7</c:v>
                </c:pt>
                <c:pt idx="2717">
                  <c:v>6.70978566047718E7</c:v>
                </c:pt>
                <c:pt idx="2718">
                  <c:v>6.7099513993287E7</c:v>
                </c:pt>
                <c:pt idx="2719">
                  <c:v>6.71011485551458E7</c:v>
                </c:pt>
                <c:pt idx="2720">
                  <c:v>6.71024150046572E7</c:v>
                </c:pt>
                <c:pt idx="2721">
                  <c:v>6.71040727811857E7</c:v>
                </c:pt>
                <c:pt idx="2722">
                  <c:v>6.71057055947794E7</c:v>
                </c:pt>
                <c:pt idx="2723">
                  <c:v>6.71073376323462E7</c:v>
                </c:pt>
                <c:pt idx="2724">
                  <c:v>6.71078176402828E7</c:v>
                </c:pt>
                <c:pt idx="2725">
                  <c:v>6.71093646058962E7</c:v>
                </c:pt>
                <c:pt idx="2726">
                  <c:v>6.71109432122444E7</c:v>
                </c:pt>
                <c:pt idx="2727">
                  <c:v>6.71125619846006E7</c:v>
                </c:pt>
                <c:pt idx="2728">
                  <c:v>6.71140472715046E7</c:v>
                </c:pt>
                <c:pt idx="2729">
                  <c:v>6.71156739474307E7</c:v>
                </c:pt>
                <c:pt idx="2730">
                  <c:v>6.71172445862751E7</c:v>
                </c:pt>
                <c:pt idx="2731">
                  <c:v>6.71181332561715E7</c:v>
                </c:pt>
                <c:pt idx="2732">
                  <c:v>6.71196799969135E7</c:v>
                </c:pt>
                <c:pt idx="2733">
                  <c:v>6.71212273218802E7</c:v>
                </c:pt>
                <c:pt idx="2734">
                  <c:v>6.71227807580592E7</c:v>
                </c:pt>
                <c:pt idx="2735">
                  <c:v>6.71243332065675E7</c:v>
                </c:pt>
                <c:pt idx="2736">
                  <c:v>6.71258955758747E7</c:v>
                </c:pt>
                <c:pt idx="2737">
                  <c:v>6.71275400144402E7</c:v>
                </c:pt>
                <c:pt idx="2738">
                  <c:v>6.7129089824016E7</c:v>
                </c:pt>
                <c:pt idx="2739">
                  <c:v>6.71295759365509E7</c:v>
                </c:pt>
                <c:pt idx="2740">
                  <c:v>6.71311382529472E7</c:v>
                </c:pt>
                <c:pt idx="2741">
                  <c:v>6.71326470984418E7</c:v>
                </c:pt>
                <c:pt idx="2742">
                  <c:v>6.71343391612515E7</c:v>
                </c:pt>
                <c:pt idx="2743">
                  <c:v>6.71358448651597E7</c:v>
                </c:pt>
                <c:pt idx="2744">
                  <c:v>6.71365771854693E7</c:v>
                </c:pt>
                <c:pt idx="2745">
                  <c:v>6.7137137507785E7</c:v>
                </c:pt>
                <c:pt idx="2746">
                  <c:v>6.71386707826959E7</c:v>
                </c:pt>
                <c:pt idx="2747">
                  <c:v>6.71402124616257E7</c:v>
                </c:pt>
                <c:pt idx="2748">
                  <c:v>6.71415772879842E7</c:v>
                </c:pt>
                <c:pt idx="2749">
                  <c:v>6.71420231110523E7</c:v>
                </c:pt>
                <c:pt idx="2750">
                  <c:v>6.71435748761277E7</c:v>
                </c:pt>
                <c:pt idx="2751">
                  <c:v>6.7145079116167E7</c:v>
                </c:pt>
                <c:pt idx="2752">
                  <c:v>6.71470290161323E7</c:v>
                </c:pt>
                <c:pt idx="2753">
                  <c:v>6.71485970733643E7</c:v>
                </c:pt>
                <c:pt idx="2754">
                  <c:v>6.71501388779576E7</c:v>
                </c:pt>
                <c:pt idx="2755">
                  <c:v>6.71516773623902E7</c:v>
                </c:pt>
                <c:pt idx="2756">
                  <c:v>6.7153153202489E7</c:v>
                </c:pt>
                <c:pt idx="2757">
                  <c:v>6.71548928917475E7</c:v>
                </c:pt>
                <c:pt idx="2758">
                  <c:v>6.7156438142165E7</c:v>
                </c:pt>
                <c:pt idx="2759">
                  <c:v>6.71579548581601E7</c:v>
                </c:pt>
                <c:pt idx="2760">
                  <c:v>6.71594906573631E7</c:v>
                </c:pt>
                <c:pt idx="2761">
                  <c:v>6.71609981977215E7</c:v>
                </c:pt>
                <c:pt idx="2762">
                  <c:v>6.716136277606E7</c:v>
                </c:pt>
                <c:pt idx="2763">
                  <c:v>6.71628885795069E7</c:v>
                </c:pt>
                <c:pt idx="2764">
                  <c:v>6.71643972618594E7</c:v>
                </c:pt>
                <c:pt idx="2765">
                  <c:v>6.71658908557791E7</c:v>
                </c:pt>
                <c:pt idx="2766">
                  <c:v>6.71663415003554E7</c:v>
                </c:pt>
                <c:pt idx="2767">
                  <c:v>6.71677873884599E7</c:v>
                </c:pt>
                <c:pt idx="2768">
                  <c:v>6.7168348268545E7</c:v>
                </c:pt>
                <c:pt idx="2769">
                  <c:v>6.71696353268627E7</c:v>
                </c:pt>
                <c:pt idx="2770">
                  <c:v>6.71710746716491E7</c:v>
                </c:pt>
                <c:pt idx="2771">
                  <c:v>6.71725422355969E7</c:v>
                </c:pt>
                <c:pt idx="2772">
                  <c:v>6.71740671461719E7</c:v>
                </c:pt>
                <c:pt idx="2773">
                  <c:v>6.71755616307588E7</c:v>
                </c:pt>
                <c:pt idx="2774">
                  <c:v>6.7177010424555E7</c:v>
                </c:pt>
                <c:pt idx="2775">
                  <c:v>6.71784491542518E7</c:v>
                </c:pt>
                <c:pt idx="2776">
                  <c:v>6.71799339671621E7</c:v>
                </c:pt>
                <c:pt idx="2777">
                  <c:v>6.71814140908414E7</c:v>
                </c:pt>
                <c:pt idx="2778">
                  <c:v>6.71824737975165E7</c:v>
                </c:pt>
                <c:pt idx="2779">
                  <c:v>6.71839342493537E7</c:v>
                </c:pt>
                <c:pt idx="2780">
                  <c:v>6.71853252070966E7</c:v>
                </c:pt>
                <c:pt idx="2781">
                  <c:v>6.71867629447136E7</c:v>
                </c:pt>
                <c:pt idx="2782">
                  <c:v>6.71881808738019E7</c:v>
                </c:pt>
                <c:pt idx="2783">
                  <c:v>6.71895958310598E7</c:v>
                </c:pt>
                <c:pt idx="2784">
                  <c:v>6.71910040642206E7</c:v>
                </c:pt>
                <c:pt idx="2785">
                  <c:v>6.71923330037423E7</c:v>
                </c:pt>
                <c:pt idx="2786">
                  <c:v>6.71936182939532E7</c:v>
                </c:pt>
                <c:pt idx="2787">
                  <c:v>6.71950346864201E7</c:v>
                </c:pt>
                <c:pt idx="2788">
                  <c:v>6.71964488522186E7</c:v>
                </c:pt>
                <c:pt idx="2789">
                  <c:v>6.7197850905824E7</c:v>
                </c:pt>
                <c:pt idx="2790">
                  <c:v>6.71992625936275E7</c:v>
                </c:pt>
                <c:pt idx="2791">
                  <c:v>6.72006337626834E7</c:v>
                </c:pt>
                <c:pt idx="2792">
                  <c:v>6.72020094379867E7</c:v>
                </c:pt>
                <c:pt idx="2793">
                  <c:v>6.7203400375888E7</c:v>
                </c:pt>
                <c:pt idx="2794">
                  <c:v>6.72047887983156E7</c:v>
                </c:pt>
                <c:pt idx="2795">
                  <c:v>6.72062189388052E7</c:v>
                </c:pt>
                <c:pt idx="2796">
                  <c:v>6.72069477206964E7</c:v>
                </c:pt>
                <c:pt idx="2797">
                  <c:v>6.72083211913777E7</c:v>
                </c:pt>
                <c:pt idx="2798">
                  <c:v>6.72096480012345E7</c:v>
                </c:pt>
                <c:pt idx="2799">
                  <c:v>6.72110334628548E7</c:v>
                </c:pt>
                <c:pt idx="2800">
                  <c:v>6.7212453720024E7</c:v>
                </c:pt>
                <c:pt idx="2801">
                  <c:v>6.72130198074262E7</c:v>
                </c:pt>
                <c:pt idx="2802">
                  <c:v>6.72133535364892E7</c:v>
                </c:pt>
                <c:pt idx="2803">
                  <c:v>6.72147191432838E7</c:v>
                </c:pt>
                <c:pt idx="2804">
                  <c:v>6.72160354194568E7</c:v>
                </c:pt>
                <c:pt idx="2805">
                  <c:v>6.7217412979712E7</c:v>
                </c:pt>
                <c:pt idx="2806">
                  <c:v>6.72188050662213E7</c:v>
                </c:pt>
                <c:pt idx="2807">
                  <c:v>6.72201548526485E7</c:v>
                </c:pt>
                <c:pt idx="2808">
                  <c:v>6.72214555553718E7</c:v>
                </c:pt>
                <c:pt idx="2809">
                  <c:v>6.72227425100723E7</c:v>
                </c:pt>
                <c:pt idx="2810">
                  <c:v>6.72241088245506E7</c:v>
                </c:pt>
                <c:pt idx="2811">
                  <c:v>6.72253933894409E7</c:v>
                </c:pt>
                <c:pt idx="2812">
                  <c:v>6.72267207306117E7</c:v>
                </c:pt>
                <c:pt idx="2813">
                  <c:v>6.72280751070619E7</c:v>
                </c:pt>
                <c:pt idx="2814">
                  <c:v>6.7229421996616E7</c:v>
                </c:pt>
                <c:pt idx="2815">
                  <c:v>6.72307143813003E7</c:v>
                </c:pt>
                <c:pt idx="2816">
                  <c:v>6.72310458307842E7</c:v>
                </c:pt>
                <c:pt idx="2817">
                  <c:v>6.72323800702172E7</c:v>
                </c:pt>
                <c:pt idx="2818">
                  <c:v>6.72336909604986E7</c:v>
                </c:pt>
                <c:pt idx="2819">
                  <c:v>6.72350153166112E7</c:v>
                </c:pt>
                <c:pt idx="2820">
                  <c:v>6.72362924629485E7</c:v>
                </c:pt>
                <c:pt idx="2821">
                  <c:v>6.7237623322696E7</c:v>
                </c:pt>
                <c:pt idx="2822">
                  <c:v>6.72389017631464E7</c:v>
                </c:pt>
                <c:pt idx="2823">
                  <c:v>6.72402438907168E7</c:v>
                </c:pt>
                <c:pt idx="2824">
                  <c:v>6.7241538773238E7</c:v>
                </c:pt>
                <c:pt idx="2825">
                  <c:v>6.72427817060467E7</c:v>
                </c:pt>
                <c:pt idx="2826">
                  <c:v>6.72440482216967E7</c:v>
                </c:pt>
                <c:pt idx="2827">
                  <c:v>6.72453504367907E7</c:v>
                </c:pt>
                <c:pt idx="2828">
                  <c:v>6.7246616811345E7</c:v>
                </c:pt>
                <c:pt idx="2829">
                  <c:v>6.72478707055341E7</c:v>
                </c:pt>
                <c:pt idx="2830">
                  <c:v>6.72491115461565E7</c:v>
                </c:pt>
                <c:pt idx="2831">
                  <c:v>6.72503913181985E7</c:v>
                </c:pt>
                <c:pt idx="2832">
                  <c:v>6.72516975324768E7</c:v>
                </c:pt>
                <c:pt idx="2833">
                  <c:v>6.725296073458E7</c:v>
                </c:pt>
                <c:pt idx="2834">
                  <c:v>6.72542029861604E7</c:v>
                </c:pt>
                <c:pt idx="2835">
                  <c:v>6.7255453255951E7</c:v>
                </c:pt>
                <c:pt idx="2836">
                  <c:v>6.7256681951311E7</c:v>
                </c:pt>
                <c:pt idx="2837">
                  <c:v>6.72579658922931E7</c:v>
                </c:pt>
                <c:pt idx="2838">
                  <c:v>6.72592154984925E7</c:v>
                </c:pt>
                <c:pt idx="2839">
                  <c:v>6.72604208579286E7</c:v>
                </c:pt>
                <c:pt idx="2840">
                  <c:v>6.7261602775619E7</c:v>
                </c:pt>
                <c:pt idx="2841">
                  <c:v>6.72628379635906E7</c:v>
                </c:pt>
                <c:pt idx="2842">
                  <c:v>6.72634819204462E7</c:v>
                </c:pt>
                <c:pt idx="2843">
                  <c:v>6.72647035279463E7</c:v>
                </c:pt>
                <c:pt idx="2844">
                  <c:v>6.72659077409789E7</c:v>
                </c:pt>
                <c:pt idx="2845">
                  <c:v>6.726710219415E7</c:v>
                </c:pt>
                <c:pt idx="2846">
                  <c:v>6.72682847688178E7</c:v>
                </c:pt>
                <c:pt idx="2847">
                  <c:v>6.72694886092693E7</c:v>
                </c:pt>
                <c:pt idx="2848">
                  <c:v>6.72706838715366E7</c:v>
                </c:pt>
                <c:pt idx="2849">
                  <c:v>6.72725878977275E7</c:v>
                </c:pt>
                <c:pt idx="2850">
                  <c:v>6.72737487833242E7</c:v>
                </c:pt>
                <c:pt idx="2851">
                  <c:v>6.72749457651967E7</c:v>
                </c:pt>
                <c:pt idx="2852">
                  <c:v>6.72761020651796E7</c:v>
                </c:pt>
                <c:pt idx="2853">
                  <c:v>6.72772664958084E7</c:v>
                </c:pt>
                <c:pt idx="2854">
                  <c:v>6.72784065543411E7</c:v>
                </c:pt>
                <c:pt idx="2855">
                  <c:v>6.72795766949409E7</c:v>
                </c:pt>
                <c:pt idx="2856">
                  <c:v>6.72807128733389E7</c:v>
                </c:pt>
                <c:pt idx="2857">
                  <c:v>6.72818474225213E7</c:v>
                </c:pt>
                <c:pt idx="2858">
                  <c:v>6.72830135242535E7</c:v>
                </c:pt>
                <c:pt idx="2859">
                  <c:v>6.72841656067946E7</c:v>
                </c:pt>
                <c:pt idx="2860">
                  <c:v>6.72856394318689E7</c:v>
                </c:pt>
                <c:pt idx="2861">
                  <c:v>6.72867569856203E7</c:v>
                </c:pt>
                <c:pt idx="2862">
                  <c:v>6.72879143129571E7</c:v>
                </c:pt>
                <c:pt idx="2863">
                  <c:v>6.72890450062556E7</c:v>
                </c:pt>
                <c:pt idx="2864">
                  <c:v>6.72901742577313E7</c:v>
                </c:pt>
                <c:pt idx="2865">
                  <c:v>6.72913261484702E7</c:v>
                </c:pt>
                <c:pt idx="2866">
                  <c:v>6.7292461372267E7</c:v>
                </c:pt>
                <c:pt idx="2867">
                  <c:v>6.7293494197986E7</c:v>
                </c:pt>
                <c:pt idx="2868">
                  <c:v>6.72946321841741E7</c:v>
                </c:pt>
                <c:pt idx="2869">
                  <c:v>6.72957601040581E7</c:v>
                </c:pt>
                <c:pt idx="2870">
                  <c:v>6.72961824060142E7</c:v>
                </c:pt>
                <c:pt idx="2871">
                  <c:v>6.72968311160347E7</c:v>
                </c:pt>
                <c:pt idx="2872">
                  <c:v>6.72979567739766E7</c:v>
                </c:pt>
                <c:pt idx="2873">
                  <c:v>6.7299083291721E7</c:v>
                </c:pt>
                <c:pt idx="2874">
                  <c:v>6.73002224044709E7</c:v>
                </c:pt>
                <c:pt idx="2875">
                  <c:v>6.73013020894304E7</c:v>
                </c:pt>
                <c:pt idx="2876">
                  <c:v>6.73018696715664E7</c:v>
                </c:pt>
                <c:pt idx="2877">
                  <c:v>6.73029943837254E7</c:v>
                </c:pt>
                <c:pt idx="2878">
                  <c:v>6.7304102243754E7</c:v>
                </c:pt>
                <c:pt idx="2879">
                  <c:v>6.7305207039358E7</c:v>
                </c:pt>
                <c:pt idx="2880">
                  <c:v>6.73062935123486E7</c:v>
                </c:pt>
                <c:pt idx="2881">
                  <c:v>6.73073552538897E7</c:v>
                </c:pt>
                <c:pt idx="2882">
                  <c:v>6.73106795041805E7</c:v>
                </c:pt>
                <c:pt idx="2883">
                  <c:v>6.731100284286E7</c:v>
                </c:pt>
                <c:pt idx="2884">
                  <c:v>6.73120940293325E7</c:v>
                </c:pt>
                <c:pt idx="2885">
                  <c:v>6.73131890077547E7</c:v>
                </c:pt>
                <c:pt idx="2886">
                  <c:v>6.7314253443344E7</c:v>
                </c:pt>
                <c:pt idx="2887">
                  <c:v>6.73153096226238E7</c:v>
                </c:pt>
                <c:pt idx="2888">
                  <c:v>6.73163902180922E7</c:v>
                </c:pt>
                <c:pt idx="2889">
                  <c:v>6.73174212911368E7</c:v>
                </c:pt>
                <c:pt idx="2890">
                  <c:v>6.73184745735434E7</c:v>
                </c:pt>
                <c:pt idx="2891">
                  <c:v>6.73195151771689E7</c:v>
                </c:pt>
                <c:pt idx="2892">
                  <c:v>6.73205295854759E7</c:v>
                </c:pt>
                <c:pt idx="2893">
                  <c:v>6.73215775260834E7</c:v>
                </c:pt>
                <c:pt idx="2894">
                  <c:v>6.7322613830696E7</c:v>
                </c:pt>
                <c:pt idx="2895">
                  <c:v>6.73228907797197E7</c:v>
                </c:pt>
                <c:pt idx="2896">
                  <c:v>6.73239099698518E7</c:v>
                </c:pt>
                <c:pt idx="2897">
                  <c:v>6.73248983746424E7</c:v>
                </c:pt>
                <c:pt idx="2898">
                  <c:v>6.73259076439756E7</c:v>
                </c:pt>
                <c:pt idx="2899">
                  <c:v>6.7326916240899E7</c:v>
                </c:pt>
                <c:pt idx="2900">
                  <c:v>6.73278481280003E7</c:v>
                </c:pt>
                <c:pt idx="2901">
                  <c:v>6.73288514206033E7</c:v>
                </c:pt>
                <c:pt idx="2902">
                  <c:v>6.73298237382673E7</c:v>
                </c:pt>
                <c:pt idx="2903">
                  <c:v>6.73308302452091E7</c:v>
                </c:pt>
                <c:pt idx="2904">
                  <c:v>6.73318314544442E7</c:v>
                </c:pt>
                <c:pt idx="2905">
                  <c:v>6.73328310124175E7</c:v>
                </c:pt>
                <c:pt idx="2906">
                  <c:v>6.7333355258299E7</c:v>
                </c:pt>
                <c:pt idx="2907">
                  <c:v>6.7334348753562E7</c:v>
                </c:pt>
                <c:pt idx="2908">
                  <c:v>6.73353409657347E7</c:v>
                </c:pt>
                <c:pt idx="2909">
                  <c:v>6.73362948902374E7</c:v>
                </c:pt>
                <c:pt idx="2910">
                  <c:v>6.73368631447831E7</c:v>
                </c:pt>
                <c:pt idx="2911">
                  <c:v>6.73371028224673E7</c:v>
                </c:pt>
                <c:pt idx="2912">
                  <c:v>6.73380402519883E7</c:v>
                </c:pt>
                <c:pt idx="2913">
                  <c:v>6.7338973093691E7</c:v>
                </c:pt>
                <c:pt idx="2914">
                  <c:v>6.73399332484554E7</c:v>
                </c:pt>
                <c:pt idx="2915">
                  <c:v>6.7340892375866E7</c:v>
                </c:pt>
                <c:pt idx="2916">
                  <c:v>6.734177919388E7</c:v>
                </c:pt>
                <c:pt idx="2917">
                  <c:v>6.7342720518968E7</c:v>
                </c:pt>
                <c:pt idx="2918">
                  <c:v>6.73466769556375E7</c:v>
                </c:pt>
                <c:pt idx="2919">
                  <c:v>6.73475993496365E7</c:v>
                </c:pt>
                <c:pt idx="2920">
                  <c:v>6.73485246140534E7</c:v>
                </c:pt>
                <c:pt idx="2921">
                  <c:v>6.73494127107481E7</c:v>
                </c:pt>
                <c:pt idx="2922">
                  <c:v>6.7350318140181E7</c:v>
                </c:pt>
                <c:pt idx="2923">
                  <c:v>6.73512216582065E7</c:v>
                </c:pt>
                <c:pt idx="2924">
                  <c:v>6.73521267922199E7</c:v>
                </c:pt>
                <c:pt idx="2925">
                  <c:v>6.73523563506892E7</c:v>
                </c:pt>
                <c:pt idx="2926">
                  <c:v>6.73532403798564E7</c:v>
                </c:pt>
                <c:pt idx="2927">
                  <c:v>6.73541064788329E7</c:v>
                </c:pt>
                <c:pt idx="2928">
                  <c:v>6.73549844474942E7</c:v>
                </c:pt>
                <c:pt idx="2929">
                  <c:v>6.73554242166703E7</c:v>
                </c:pt>
                <c:pt idx="2930">
                  <c:v>6.73563237377162E7</c:v>
                </c:pt>
                <c:pt idx="2931">
                  <c:v>6.73567841730188E7</c:v>
                </c:pt>
                <c:pt idx="2932">
                  <c:v>6.73576616390263E7</c:v>
                </c:pt>
                <c:pt idx="2933">
                  <c:v>6.73585463009199E7</c:v>
                </c:pt>
                <c:pt idx="2934">
                  <c:v>6.735940820891E7</c:v>
                </c:pt>
                <c:pt idx="2935">
                  <c:v>6.7360290110617E7</c:v>
                </c:pt>
                <c:pt idx="2936">
                  <c:v>6.73611613816366E7</c:v>
                </c:pt>
                <c:pt idx="2937">
                  <c:v>6.7361496345288E7</c:v>
                </c:pt>
                <c:pt idx="2938">
                  <c:v>6.7362378059602E7</c:v>
                </c:pt>
                <c:pt idx="2939">
                  <c:v>6.7363252932974E7</c:v>
                </c:pt>
                <c:pt idx="2940">
                  <c:v>6.73639877731665E7</c:v>
                </c:pt>
                <c:pt idx="2941">
                  <c:v>6.73648535149942E7</c:v>
                </c:pt>
                <c:pt idx="2942">
                  <c:v>6.73656783191962E7</c:v>
                </c:pt>
                <c:pt idx="2943">
                  <c:v>6.73665303240244E7</c:v>
                </c:pt>
                <c:pt idx="2944">
                  <c:v>6.73668001455051E7</c:v>
                </c:pt>
                <c:pt idx="2945">
                  <c:v>6.73676670513733E7</c:v>
                </c:pt>
                <c:pt idx="2946">
                  <c:v>6.73685203172452E7</c:v>
                </c:pt>
                <c:pt idx="2947">
                  <c:v>6.73693778071728E7</c:v>
                </c:pt>
                <c:pt idx="2948">
                  <c:v>6.73702329072902E7</c:v>
                </c:pt>
                <c:pt idx="2949">
                  <c:v>6.73710741756092E7</c:v>
                </c:pt>
                <c:pt idx="2950">
                  <c:v>6.73719154505421E7</c:v>
                </c:pt>
                <c:pt idx="2951">
                  <c:v>6.73727560707023E7</c:v>
                </c:pt>
                <c:pt idx="2952">
                  <c:v>6.73735783550213E7</c:v>
                </c:pt>
                <c:pt idx="2953">
                  <c:v>6.73744106880074E7</c:v>
                </c:pt>
                <c:pt idx="2954">
                  <c:v>6.73752341451854E7</c:v>
                </c:pt>
                <c:pt idx="2955">
                  <c:v>6.73760471568644E7</c:v>
                </c:pt>
                <c:pt idx="2956">
                  <c:v>6.73768578095978E7</c:v>
                </c:pt>
                <c:pt idx="2957">
                  <c:v>6.73776640486781E7</c:v>
                </c:pt>
                <c:pt idx="2958">
                  <c:v>6.73784600494938E7</c:v>
                </c:pt>
                <c:pt idx="2959">
                  <c:v>6.73792650826458E7</c:v>
                </c:pt>
                <c:pt idx="2960">
                  <c:v>6.73800524413433E7</c:v>
                </c:pt>
                <c:pt idx="2961">
                  <c:v>6.73808471502505E7</c:v>
                </c:pt>
                <c:pt idx="2962">
                  <c:v>6.73816266340383E7</c:v>
                </c:pt>
                <c:pt idx="2963">
                  <c:v>6.73826277418608E7</c:v>
                </c:pt>
                <c:pt idx="2964">
                  <c:v>6.73828559731477E7</c:v>
                </c:pt>
                <c:pt idx="2965">
                  <c:v>6.73836059855487E7</c:v>
                </c:pt>
                <c:pt idx="2966">
                  <c:v>6.738435197231E7</c:v>
                </c:pt>
                <c:pt idx="2967">
                  <c:v>6.7385090320056E7</c:v>
                </c:pt>
                <c:pt idx="2968">
                  <c:v>6.73858405529192E7</c:v>
                </c:pt>
                <c:pt idx="2969">
                  <c:v>6.73864811102476E7</c:v>
                </c:pt>
                <c:pt idx="2970">
                  <c:v>6.73872160650804E7</c:v>
                </c:pt>
                <c:pt idx="2971">
                  <c:v>6.73879554600219E7</c:v>
                </c:pt>
                <c:pt idx="2972">
                  <c:v>6.73886321775603E7</c:v>
                </c:pt>
                <c:pt idx="2973">
                  <c:v>6.73893525885018E7</c:v>
                </c:pt>
                <c:pt idx="2974">
                  <c:v>6.73900856054719E7</c:v>
                </c:pt>
                <c:pt idx="2975">
                  <c:v>6.73908020017968E7</c:v>
                </c:pt>
                <c:pt idx="2976">
                  <c:v>6.73915245710632E7</c:v>
                </c:pt>
                <c:pt idx="2977">
                  <c:v>6.7392236192177E7</c:v>
                </c:pt>
                <c:pt idx="2978">
                  <c:v>6.73929454389127E7</c:v>
                </c:pt>
                <c:pt idx="2979">
                  <c:v>6.7393662240888E7</c:v>
                </c:pt>
                <c:pt idx="2980">
                  <c:v>6.73940294802052E7</c:v>
                </c:pt>
                <c:pt idx="2981">
                  <c:v>6.73942973550048E7</c:v>
                </c:pt>
                <c:pt idx="2982">
                  <c:v>6.7394998404956E7</c:v>
                </c:pt>
                <c:pt idx="2983">
                  <c:v>6.7395706624338E7</c:v>
                </c:pt>
                <c:pt idx="2984">
                  <c:v>6.7396388895319E7</c:v>
                </c:pt>
                <c:pt idx="2985">
                  <c:v>6.7397081058439E7</c:v>
                </c:pt>
                <c:pt idx="2986">
                  <c:v>6.73977612967587E7</c:v>
                </c:pt>
                <c:pt idx="2987">
                  <c:v>6.73984597165958E7</c:v>
                </c:pt>
                <c:pt idx="2988">
                  <c:v>6.73987179263326E7</c:v>
                </c:pt>
                <c:pt idx="2989">
                  <c:v>6.73993884687247E7</c:v>
                </c:pt>
                <c:pt idx="2990">
                  <c:v>6.74000508870848E7</c:v>
                </c:pt>
                <c:pt idx="2991">
                  <c:v>6.74007046015973E7</c:v>
                </c:pt>
                <c:pt idx="2992">
                  <c:v>6.74010317586821E7</c:v>
                </c:pt>
                <c:pt idx="2993">
                  <c:v>6.74016886853288E7</c:v>
                </c:pt>
                <c:pt idx="2994">
                  <c:v>6.74023405589819E7</c:v>
                </c:pt>
                <c:pt idx="2995">
                  <c:v>6.74029875626251E7</c:v>
                </c:pt>
                <c:pt idx="2996">
                  <c:v>6.74036357192855E7</c:v>
                </c:pt>
                <c:pt idx="2997">
                  <c:v>6.74042843962367E7</c:v>
                </c:pt>
                <c:pt idx="2998">
                  <c:v>6.74047654116856E7</c:v>
                </c:pt>
                <c:pt idx="2999">
                  <c:v>6.74054068993645E7</c:v>
                </c:pt>
                <c:pt idx="3000">
                  <c:v>6.74060356619653E7</c:v>
                </c:pt>
                <c:pt idx="3001">
                  <c:v>6.74066773833342E7</c:v>
                </c:pt>
                <c:pt idx="3002">
                  <c:v>6.74072950368447E7</c:v>
                </c:pt>
                <c:pt idx="3003">
                  <c:v>6.74079157966677E7</c:v>
                </c:pt>
                <c:pt idx="3004">
                  <c:v>6.74088449853117E7</c:v>
                </c:pt>
                <c:pt idx="3005">
                  <c:v>6.74094487651361E7</c:v>
                </c:pt>
                <c:pt idx="3006">
                  <c:v>6.74100540374896E7</c:v>
                </c:pt>
                <c:pt idx="3007">
                  <c:v>6.74106524137855E7</c:v>
                </c:pt>
                <c:pt idx="3008">
                  <c:v>6.74118447725657E7</c:v>
                </c:pt>
                <c:pt idx="3009">
                  <c:v>6.74124443503806E7</c:v>
                </c:pt>
                <c:pt idx="3010">
                  <c:v>6.74130306784173E7</c:v>
                </c:pt>
                <c:pt idx="3011">
                  <c:v>6.74136043232637E7</c:v>
                </c:pt>
                <c:pt idx="3012">
                  <c:v>6.7414182401605E7</c:v>
                </c:pt>
                <c:pt idx="3013">
                  <c:v>6.7414758253278E7</c:v>
                </c:pt>
                <c:pt idx="3014">
                  <c:v>6.74153254253543E7</c:v>
                </c:pt>
                <c:pt idx="3015">
                  <c:v>6.74159933773156E7</c:v>
                </c:pt>
                <c:pt idx="3016">
                  <c:v>6.74165596322691E7</c:v>
                </c:pt>
                <c:pt idx="3017">
                  <c:v>6.74171134641777E7</c:v>
                </c:pt>
                <c:pt idx="3018">
                  <c:v>6.7417663984744E7</c:v>
                </c:pt>
                <c:pt idx="3019">
                  <c:v>6.74178031801672E7</c:v>
                </c:pt>
                <c:pt idx="3020">
                  <c:v>6.74183457993684E7</c:v>
                </c:pt>
                <c:pt idx="3021">
                  <c:v>6.7421325555427E7</c:v>
                </c:pt>
                <c:pt idx="3022">
                  <c:v>6.74218577026737E7</c:v>
                </c:pt>
                <c:pt idx="3023">
                  <c:v>6.74223823101132E7</c:v>
                </c:pt>
                <c:pt idx="3024">
                  <c:v>6.74227805420063E7</c:v>
                </c:pt>
                <c:pt idx="3025">
                  <c:v>6.74232975170445E7</c:v>
                </c:pt>
                <c:pt idx="3026">
                  <c:v>6.74238124748535E7</c:v>
                </c:pt>
                <c:pt idx="3027">
                  <c:v>6.74243253492948E7</c:v>
                </c:pt>
                <c:pt idx="3028">
                  <c:v>6.74248368171872E7</c:v>
                </c:pt>
                <c:pt idx="3029">
                  <c:v>6.74253526436174E7</c:v>
                </c:pt>
                <c:pt idx="3030">
                  <c:v>6.74258573212741E7</c:v>
                </c:pt>
                <c:pt idx="3031">
                  <c:v>6.74263613044748E7</c:v>
                </c:pt>
                <c:pt idx="3032">
                  <c:v>6.74266042824782E7</c:v>
                </c:pt>
                <c:pt idx="3033">
                  <c:v>6.74268618087821E7</c:v>
                </c:pt>
                <c:pt idx="3034">
                  <c:v>6.74273551855465E7</c:v>
                </c:pt>
                <c:pt idx="3035">
                  <c:v>6.74278499666551E7</c:v>
                </c:pt>
                <c:pt idx="3036">
                  <c:v>6.74283420294648E7</c:v>
                </c:pt>
                <c:pt idx="3037">
                  <c:v>6.74286871189449E7</c:v>
                </c:pt>
                <c:pt idx="3038">
                  <c:v>6.74288303003246E7</c:v>
                </c:pt>
                <c:pt idx="3039">
                  <c:v>6.7429069761956E7</c:v>
                </c:pt>
                <c:pt idx="3040">
                  <c:v>6.74295281469601E7</c:v>
                </c:pt>
                <c:pt idx="3041">
                  <c:v>6.74299855046104E7</c:v>
                </c:pt>
                <c:pt idx="3042">
                  <c:v>6.74304412242266E7</c:v>
                </c:pt>
                <c:pt idx="3043">
                  <c:v>6.74308913815815E7</c:v>
                </c:pt>
                <c:pt idx="3044">
                  <c:v>6.74313169265365E7</c:v>
                </c:pt>
                <c:pt idx="3045">
                  <c:v>6.74317624784361E7</c:v>
                </c:pt>
                <c:pt idx="3046">
                  <c:v>6.74322003979343E7</c:v>
                </c:pt>
                <c:pt idx="3047">
                  <c:v>6.74326366573522E7</c:v>
                </c:pt>
                <c:pt idx="3048">
                  <c:v>6.74330709700888E7</c:v>
                </c:pt>
                <c:pt idx="3049">
                  <c:v>6.74335055209246E7</c:v>
                </c:pt>
                <c:pt idx="3050">
                  <c:v>6.74339389187432E7</c:v>
                </c:pt>
                <c:pt idx="3051">
                  <c:v>6.74343648693486E7</c:v>
                </c:pt>
                <c:pt idx="3052">
                  <c:v>6.74349451236517E7</c:v>
                </c:pt>
                <c:pt idx="3053">
                  <c:v>6.7435365902214E7</c:v>
                </c:pt>
                <c:pt idx="3054">
                  <c:v>6.74361706399467E7</c:v>
                </c:pt>
                <c:pt idx="3055">
                  <c:v>6.7436591861638E7</c:v>
                </c:pt>
                <c:pt idx="3056">
                  <c:v>6.7437007701847E7</c:v>
                </c:pt>
                <c:pt idx="3057">
                  <c:v>6.7437422929171E7</c:v>
                </c:pt>
                <c:pt idx="3058">
                  <c:v>6.74378354712655E7</c:v>
                </c:pt>
                <c:pt idx="3059">
                  <c:v>6.74382423540954E7</c:v>
                </c:pt>
                <c:pt idx="3060">
                  <c:v>6.74386393403771E7</c:v>
                </c:pt>
                <c:pt idx="3061">
                  <c:v>6.74390394395851E7</c:v>
                </c:pt>
                <c:pt idx="3062">
                  <c:v>6.74394363332727E7</c:v>
                </c:pt>
                <c:pt idx="3063">
                  <c:v>6.74398291131357E7</c:v>
                </c:pt>
                <c:pt idx="3064">
                  <c:v>6.74402225764315E7</c:v>
                </c:pt>
                <c:pt idx="3065">
                  <c:v>6.7440600265657E7</c:v>
                </c:pt>
                <c:pt idx="3066">
                  <c:v>6.74409801308443E7</c:v>
                </c:pt>
                <c:pt idx="3067">
                  <c:v>6.74413577870005E7</c:v>
                </c:pt>
                <c:pt idx="3068">
                  <c:v>6.74417355555923E7</c:v>
                </c:pt>
                <c:pt idx="3069">
                  <c:v>6.74423175802069E7</c:v>
                </c:pt>
                <c:pt idx="3070">
                  <c:v>6.74426936247844E7</c:v>
                </c:pt>
                <c:pt idx="3071">
                  <c:v>6.74430640056879E7</c:v>
                </c:pt>
                <c:pt idx="3072">
                  <c:v>6.74434323847947E7</c:v>
                </c:pt>
                <c:pt idx="3073">
                  <c:v>6.74438022696584E7</c:v>
                </c:pt>
                <c:pt idx="3074">
                  <c:v>6.74441453507278E7</c:v>
                </c:pt>
                <c:pt idx="3075">
                  <c:v>6.74444878475725E7</c:v>
                </c:pt>
                <c:pt idx="3076">
                  <c:v>6.74454006294196E7</c:v>
                </c:pt>
                <c:pt idx="3077">
                  <c:v>6.74457383951455E7</c:v>
                </c:pt>
                <c:pt idx="3078">
                  <c:v>6.74459963998523E7</c:v>
                </c:pt>
                <c:pt idx="3079">
                  <c:v>6.74461687946781E7</c:v>
                </c:pt>
                <c:pt idx="3080">
                  <c:v>6.74465007820897E7</c:v>
                </c:pt>
                <c:pt idx="3081">
                  <c:v>6.74468311601272E7</c:v>
                </c:pt>
                <c:pt idx="3082">
                  <c:v>6.74471590998529E7</c:v>
                </c:pt>
                <c:pt idx="3083">
                  <c:v>6.74473219442562E7</c:v>
                </c:pt>
                <c:pt idx="3084">
                  <c:v>6.74476378952474E7</c:v>
                </c:pt>
                <c:pt idx="3085">
                  <c:v>6.7447945230576E7</c:v>
                </c:pt>
                <c:pt idx="3086">
                  <c:v>6.74482476495974E7</c:v>
                </c:pt>
                <c:pt idx="3087">
                  <c:v>6.74485478794293E7</c:v>
                </c:pt>
                <c:pt idx="3088">
                  <c:v>6.74487738333417E7</c:v>
                </c:pt>
                <c:pt idx="3089">
                  <c:v>6.74490729740902E7</c:v>
                </c:pt>
                <c:pt idx="3090">
                  <c:v>6.7449352727393E7</c:v>
                </c:pt>
                <c:pt idx="3091">
                  <c:v>6.74496324784912E7</c:v>
                </c:pt>
                <c:pt idx="3092">
                  <c:v>6.74499060191692E7</c:v>
                </c:pt>
                <c:pt idx="3093">
                  <c:v>6.74501145984557E7</c:v>
                </c:pt>
                <c:pt idx="3094">
                  <c:v>6.74503748099892E7</c:v>
                </c:pt>
                <c:pt idx="3095">
                  <c:v>6.74506350281365E7</c:v>
                </c:pt>
                <c:pt idx="3096">
                  <c:v>6.7450892545622E7</c:v>
                </c:pt>
                <c:pt idx="3097">
                  <c:v>6.74511485860106E7</c:v>
                </c:pt>
                <c:pt idx="3098">
                  <c:v>6.74513419886793E7</c:v>
                </c:pt>
                <c:pt idx="3099">
                  <c:v>6.74515902687986E7</c:v>
                </c:pt>
                <c:pt idx="3100">
                  <c:v>6.74518353301698E7</c:v>
                </c:pt>
                <c:pt idx="3101">
                  <c:v>6.74520579925815E7</c:v>
                </c:pt>
                <c:pt idx="3102">
                  <c:v>6.74521725667863E7</c:v>
                </c:pt>
                <c:pt idx="3103">
                  <c:v>6.74523945567884E7</c:v>
                </c:pt>
                <c:pt idx="3104">
                  <c:v>6.74526146904987E7</c:v>
                </c:pt>
                <c:pt idx="3105">
                  <c:v>6.74528267949757E7</c:v>
                </c:pt>
                <c:pt idx="3106">
                  <c:v>6.74530276051743E7</c:v>
                </c:pt>
                <c:pt idx="3107">
                  <c:v>6.74532268919791E7</c:v>
                </c:pt>
                <c:pt idx="3108">
                  <c:v>6.74534190468317E7</c:v>
                </c:pt>
                <c:pt idx="3109">
                  <c:v>6.74535894222237E7</c:v>
                </c:pt>
                <c:pt idx="3110">
                  <c:v>6.74537529588783E7</c:v>
                </c:pt>
                <c:pt idx="3111">
                  <c:v>6.74539132216693E7</c:v>
                </c:pt>
                <c:pt idx="3112">
                  <c:v>6.74540621042015E7</c:v>
                </c:pt>
                <c:pt idx="3113">
                  <c:v>6.74542109205951E7</c:v>
                </c:pt>
                <c:pt idx="3114">
                  <c:v>6.74543487425387E7</c:v>
                </c:pt>
                <c:pt idx="3115">
                  <c:v>6.74544858634127E7</c:v>
                </c:pt>
                <c:pt idx="3116">
                  <c:v>6.74546206914797E7</c:v>
                </c:pt>
                <c:pt idx="3117">
                  <c:v>6.74548283492342E7</c:v>
                </c:pt>
                <c:pt idx="3118">
                  <c:v>6.74549510540849E7</c:v>
                </c:pt>
                <c:pt idx="3119">
                  <c:v>6.74550695569261E7</c:v>
                </c:pt>
                <c:pt idx="3120">
                  <c:v>6.74551868317929E7</c:v>
                </c:pt>
                <c:pt idx="3121">
                  <c:v>6.74553031344213E7</c:v>
                </c:pt>
                <c:pt idx="3122">
                  <c:v>6.74554184471745E7</c:v>
                </c:pt>
                <c:pt idx="3123">
                  <c:v>6.74555966026775E7</c:v>
                </c:pt>
                <c:pt idx="3124">
                  <c:v>6.74557113466382E7</c:v>
                </c:pt>
                <c:pt idx="3125">
                  <c:v>6.74558174793455E7</c:v>
                </c:pt>
                <c:pt idx="3126">
                  <c:v>6.74561737616914E7</c:v>
                </c:pt>
                <c:pt idx="3127">
                  <c:v>6.74562787171305E7</c:v>
                </c:pt>
                <c:pt idx="3128">
                  <c:v>6.7456382142562E7</c:v>
                </c:pt>
                <c:pt idx="3129">
                  <c:v>6.7456482029575E7</c:v>
                </c:pt>
                <c:pt idx="3130">
                  <c:v>6.74565394489547E7</c:v>
                </c:pt>
                <c:pt idx="3131">
                  <c:v>6.7456629326984E7</c:v>
                </c:pt>
                <c:pt idx="3132">
                  <c:v>6.7456713759597E7</c:v>
                </c:pt>
                <c:pt idx="3133">
                  <c:v>6.74567972750872E7</c:v>
                </c:pt>
                <c:pt idx="3134">
                  <c:v>6.74568736476022E7</c:v>
                </c:pt>
                <c:pt idx="3135">
                  <c:v>6.74569414397284E7</c:v>
                </c:pt>
                <c:pt idx="3136">
                  <c:v>6.745700587642E7</c:v>
                </c:pt>
                <c:pt idx="3137">
                  <c:v>6.74570511549463E7</c:v>
                </c:pt>
              </c:numCache>
            </c:numRef>
          </c:xVal>
          <c:yVal>
            <c:numRef>
              <c:f>Sheet1!$G$2:$G$3139</c:f>
              <c:numCache>
                <c:formatCode>General</c:formatCode>
                <c:ptCount val="3138"/>
                <c:pt idx="0">
                  <c:v>-333.815</c:v>
                </c:pt>
                <c:pt idx="1">
                  <c:v>-268.548485989328</c:v>
                </c:pt>
                <c:pt idx="2">
                  <c:v>-208.180181835767</c:v>
                </c:pt>
                <c:pt idx="3">
                  <c:v>-189.825923738378</c:v>
                </c:pt>
                <c:pt idx="4">
                  <c:v>-180.5</c:v>
                </c:pt>
                <c:pt idx="5">
                  <c:v>-140.0</c:v>
                </c:pt>
                <c:pt idx="6">
                  <c:v>-136.174392685584</c:v>
                </c:pt>
                <c:pt idx="7">
                  <c:v>-126.992608910155</c:v>
                </c:pt>
                <c:pt idx="8">
                  <c:v>-119.34</c:v>
                </c:pt>
                <c:pt idx="9">
                  <c:v>-115.00934135496</c:v>
                </c:pt>
                <c:pt idx="10">
                  <c:v>-114.207820142628</c:v>
                </c:pt>
                <c:pt idx="11">
                  <c:v>-110.627834981417</c:v>
                </c:pt>
                <c:pt idx="12">
                  <c:v>-103.33333</c:v>
                </c:pt>
                <c:pt idx="13">
                  <c:v>-103.180325642986</c:v>
                </c:pt>
                <c:pt idx="14">
                  <c:v>-97.66667</c:v>
                </c:pt>
                <c:pt idx="15">
                  <c:v>-96.61143</c:v>
                </c:pt>
                <c:pt idx="16">
                  <c:v>-96.2</c:v>
                </c:pt>
                <c:pt idx="17">
                  <c:v>-95.0</c:v>
                </c:pt>
                <c:pt idx="18">
                  <c:v>-93.33332999999998</c:v>
                </c:pt>
                <c:pt idx="19">
                  <c:v>-90.15046590382175</c:v>
                </c:pt>
                <c:pt idx="20">
                  <c:v>-88.95832999999998</c:v>
                </c:pt>
                <c:pt idx="21">
                  <c:v>-88.37</c:v>
                </c:pt>
                <c:pt idx="22">
                  <c:v>-88.1978164316802</c:v>
                </c:pt>
                <c:pt idx="23">
                  <c:v>-86.4667914074051</c:v>
                </c:pt>
                <c:pt idx="24">
                  <c:v>-85.95714</c:v>
                </c:pt>
                <c:pt idx="25">
                  <c:v>-85.066</c:v>
                </c:pt>
                <c:pt idx="26">
                  <c:v>-83.0</c:v>
                </c:pt>
                <c:pt idx="27">
                  <c:v>-82.9478804536698</c:v>
                </c:pt>
                <c:pt idx="28">
                  <c:v>-82.617</c:v>
                </c:pt>
                <c:pt idx="29">
                  <c:v>-82.28387555511181</c:v>
                </c:pt>
                <c:pt idx="30">
                  <c:v>-80.72571000000001</c:v>
                </c:pt>
                <c:pt idx="31">
                  <c:v>-80.70562</c:v>
                </c:pt>
                <c:pt idx="32">
                  <c:v>-80.63598290307173</c:v>
                </c:pt>
                <c:pt idx="33">
                  <c:v>-80.44444</c:v>
                </c:pt>
                <c:pt idx="34">
                  <c:v>-79.96546705629601</c:v>
                </c:pt>
                <c:pt idx="35">
                  <c:v>-79.85724736657858</c:v>
                </c:pt>
                <c:pt idx="36">
                  <c:v>-78.75875000000001</c:v>
                </c:pt>
                <c:pt idx="37">
                  <c:v>-78.5</c:v>
                </c:pt>
                <c:pt idx="38">
                  <c:v>-78.17689186189482</c:v>
                </c:pt>
                <c:pt idx="39">
                  <c:v>-77.03</c:v>
                </c:pt>
                <c:pt idx="40">
                  <c:v>-76.0</c:v>
                </c:pt>
                <c:pt idx="41">
                  <c:v>-75.85714</c:v>
                </c:pt>
                <c:pt idx="42">
                  <c:v>-74.66667</c:v>
                </c:pt>
                <c:pt idx="43">
                  <c:v>-74.2862229902498</c:v>
                </c:pt>
                <c:pt idx="44">
                  <c:v>-73.51333</c:v>
                </c:pt>
                <c:pt idx="45">
                  <c:v>-73.05</c:v>
                </c:pt>
                <c:pt idx="46">
                  <c:v>-72.6919969701458</c:v>
                </c:pt>
                <c:pt idx="47">
                  <c:v>-72.5847485899528</c:v>
                </c:pt>
                <c:pt idx="48">
                  <c:v>-72.12851993032298</c:v>
                </c:pt>
                <c:pt idx="49">
                  <c:v>-71.9397032257453</c:v>
                </c:pt>
                <c:pt idx="50">
                  <c:v>-71.7717901450489</c:v>
                </c:pt>
                <c:pt idx="51">
                  <c:v>-71.0377316621389</c:v>
                </c:pt>
                <c:pt idx="52">
                  <c:v>-71.0</c:v>
                </c:pt>
                <c:pt idx="53">
                  <c:v>-70.4221267729304</c:v>
                </c:pt>
                <c:pt idx="54">
                  <c:v>-70.3</c:v>
                </c:pt>
                <c:pt idx="55">
                  <c:v>-70.0</c:v>
                </c:pt>
                <c:pt idx="56">
                  <c:v>-69.17249999999996</c:v>
                </c:pt>
                <c:pt idx="57">
                  <c:v>-69.0</c:v>
                </c:pt>
                <c:pt idx="58">
                  <c:v>-68.725</c:v>
                </c:pt>
                <c:pt idx="59">
                  <c:v>-68.16214734469894</c:v>
                </c:pt>
                <c:pt idx="60">
                  <c:v>-68.1108685919363</c:v>
                </c:pt>
                <c:pt idx="61">
                  <c:v>-67.67499999999998</c:v>
                </c:pt>
                <c:pt idx="62">
                  <c:v>-67.61240437711966</c:v>
                </c:pt>
                <c:pt idx="63">
                  <c:v>-66.7226948383362</c:v>
                </c:pt>
                <c:pt idx="64">
                  <c:v>-65.5951733810926</c:v>
                </c:pt>
                <c:pt idx="65">
                  <c:v>-65.00953981855493</c:v>
                </c:pt>
                <c:pt idx="66">
                  <c:v>-65.0</c:v>
                </c:pt>
                <c:pt idx="67">
                  <c:v>-64.8</c:v>
                </c:pt>
                <c:pt idx="68">
                  <c:v>-64.7274654359688</c:v>
                </c:pt>
                <c:pt idx="69">
                  <c:v>-64.4876017777128</c:v>
                </c:pt>
                <c:pt idx="70">
                  <c:v>-64.36935943188358</c:v>
                </c:pt>
                <c:pt idx="71">
                  <c:v>-64.245</c:v>
                </c:pt>
                <c:pt idx="72">
                  <c:v>-64.020459224836</c:v>
                </c:pt>
                <c:pt idx="73">
                  <c:v>-63.9851058849692</c:v>
                </c:pt>
                <c:pt idx="74">
                  <c:v>-63.7764315849181</c:v>
                </c:pt>
                <c:pt idx="75">
                  <c:v>-63.1212927848356</c:v>
                </c:pt>
                <c:pt idx="76">
                  <c:v>-62.6557979527419</c:v>
                </c:pt>
                <c:pt idx="77">
                  <c:v>-61.722319101133</c:v>
                </c:pt>
                <c:pt idx="78">
                  <c:v>-61.565</c:v>
                </c:pt>
                <c:pt idx="79">
                  <c:v>-60.9359879623752</c:v>
                </c:pt>
                <c:pt idx="80">
                  <c:v>-60.7836556410697</c:v>
                </c:pt>
                <c:pt idx="81">
                  <c:v>-60.625</c:v>
                </c:pt>
                <c:pt idx="82">
                  <c:v>-60.58242453066857</c:v>
                </c:pt>
                <c:pt idx="83">
                  <c:v>-60.5166778311889</c:v>
                </c:pt>
                <c:pt idx="84">
                  <c:v>-60.465</c:v>
                </c:pt>
                <c:pt idx="85">
                  <c:v>-59.5</c:v>
                </c:pt>
                <c:pt idx="86">
                  <c:v>-59.2875</c:v>
                </c:pt>
                <c:pt idx="87">
                  <c:v>-59.28571</c:v>
                </c:pt>
                <c:pt idx="88">
                  <c:v>-59.0</c:v>
                </c:pt>
                <c:pt idx="89">
                  <c:v>-58.56125210924679</c:v>
                </c:pt>
                <c:pt idx="90">
                  <c:v>-58.51630572523649</c:v>
                </c:pt>
                <c:pt idx="91">
                  <c:v>-58.28126921735717</c:v>
                </c:pt>
                <c:pt idx="92">
                  <c:v>-58.25890377161037</c:v>
                </c:pt>
                <c:pt idx="93">
                  <c:v>-57.875</c:v>
                </c:pt>
                <c:pt idx="94">
                  <c:v>-57.7</c:v>
                </c:pt>
                <c:pt idx="95">
                  <c:v>-57.61918040001549</c:v>
                </c:pt>
                <c:pt idx="96">
                  <c:v>-57.31</c:v>
                </c:pt>
                <c:pt idx="97">
                  <c:v>-57.27</c:v>
                </c:pt>
                <c:pt idx="98">
                  <c:v>-57.2488102363593</c:v>
                </c:pt>
                <c:pt idx="99">
                  <c:v>-57.0202320577991</c:v>
                </c:pt>
                <c:pt idx="100">
                  <c:v>-56.68505945566437</c:v>
                </c:pt>
                <c:pt idx="101">
                  <c:v>-56.6036320273015</c:v>
                </c:pt>
                <c:pt idx="102">
                  <c:v>-56.55714</c:v>
                </c:pt>
                <c:pt idx="103">
                  <c:v>-56.4431836823818</c:v>
                </c:pt>
                <c:pt idx="104">
                  <c:v>-56.4111519296291</c:v>
                </c:pt>
                <c:pt idx="105">
                  <c:v>-56.40625</c:v>
                </c:pt>
                <c:pt idx="106">
                  <c:v>-56.33508996179737</c:v>
                </c:pt>
                <c:pt idx="107">
                  <c:v>-56.28605855129817</c:v>
                </c:pt>
                <c:pt idx="108">
                  <c:v>-56.15</c:v>
                </c:pt>
                <c:pt idx="109">
                  <c:v>-55.74075757575747</c:v>
                </c:pt>
                <c:pt idx="110">
                  <c:v>-55.74075757575747</c:v>
                </c:pt>
                <c:pt idx="111">
                  <c:v>-55.74075757575747</c:v>
                </c:pt>
                <c:pt idx="112">
                  <c:v>-55.74075757575747</c:v>
                </c:pt>
                <c:pt idx="113">
                  <c:v>-55.74075757575747</c:v>
                </c:pt>
                <c:pt idx="114">
                  <c:v>-55.31848752203507</c:v>
                </c:pt>
                <c:pt idx="115">
                  <c:v>-55.28466600579436</c:v>
                </c:pt>
                <c:pt idx="116">
                  <c:v>-55.08</c:v>
                </c:pt>
                <c:pt idx="117">
                  <c:v>-54.75467174304547</c:v>
                </c:pt>
                <c:pt idx="118">
                  <c:v>-54.63077</c:v>
                </c:pt>
                <c:pt idx="119">
                  <c:v>-54.082049159022</c:v>
                </c:pt>
                <c:pt idx="120">
                  <c:v>-54.02</c:v>
                </c:pt>
                <c:pt idx="121">
                  <c:v>-53.95734980962437</c:v>
                </c:pt>
                <c:pt idx="122">
                  <c:v>-53.80682708840447</c:v>
                </c:pt>
                <c:pt idx="123">
                  <c:v>-53.1409627643601</c:v>
                </c:pt>
                <c:pt idx="124">
                  <c:v>-52.93487236126137</c:v>
                </c:pt>
                <c:pt idx="125">
                  <c:v>-52.90996961144297</c:v>
                </c:pt>
                <c:pt idx="126">
                  <c:v>-52.75</c:v>
                </c:pt>
                <c:pt idx="127">
                  <c:v>-52.43763141553837</c:v>
                </c:pt>
                <c:pt idx="128">
                  <c:v>-51.7291658333538</c:v>
                </c:pt>
                <c:pt idx="129">
                  <c:v>-51.5279760233286</c:v>
                </c:pt>
                <c:pt idx="130">
                  <c:v>-51.28026740530254</c:v>
                </c:pt>
                <c:pt idx="131">
                  <c:v>-51.2728901925541</c:v>
                </c:pt>
                <c:pt idx="132">
                  <c:v>-51.1646108889188</c:v>
                </c:pt>
                <c:pt idx="133">
                  <c:v>-50.6097389633101</c:v>
                </c:pt>
                <c:pt idx="134">
                  <c:v>-50.60778</c:v>
                </c:pt>
                <c:pt idx="135">
                  <c:v>-50.5327163726073</c:v>
                </c:pt>
                <c:pt idx="136">
                  <c:v>-50.38889</c:v>
                </c:pt>
                <c:pt idx="137">
                  <c:v>-50.0</c:v>
                </c:pt>
                <c:pt idx="138">
                  <c:v>-49.9437363231629</c:v>
                </c:pt>
                <c:pt idx="139">
                  <c:v>-49.7192033684011</c:v>
                </c:pt>
                <c:pt idx="140">
                  <c:v>-49.5996703684017</c:v>
                </c:pt>
                <c:pt idx="141">
                  <c:v>-49.30764973317549</c:v>
                </c:pt>
                <c:pt idx="142">
                  <c:v>-49.1393447653783</c:v>
                </c:pt>
                <c:pt idx="143">
                  <c:v>-48.95217805724889</c:v>
                </c:pt>
                <c:pt idx="144">
                  <c:v>-48.6477161085074</c:v>
                </c:pt>
                <c:pt idx="145">
                  <c:v>-48.5995725692792</c:v>
                </c:pt>
                <c:pt idx="146">
                  <c:v>-48.56</c:v>
                </c:pt>
                <c:pt idx="147">
                  <c:v>-48.53645828476</c:v>
                </c:pt>
                <c:pt idx="148">
                  <c:v>-48.4682074107702</c:v>
                </c:pt>
                <c:pt idx="149">
                  <c:v>-48.2986117357961</c:v>
                </c:pt>
                <c:pt idx="150">
                  <c:v>-47.842770330683</c:v>
                </c:pt>
                <c:pt idx="151">
                  <c:v>-47.71</c:v>
                </c:pt>
                <c:pt idx="152">
                  <c:v>-47.61105317001227</c:v>
                </c:pt>
                <c:pt idx="153">
                  <c:v>-47.5</c:v>
                </c:pt>
                <c:pt idx="154">
                  <c:v>-47.2968587121101</c:v>
                </c:pt>
                <c:pt idx="155">
                  <c:v>-47.164</c:v>
                </c:pt>
                <c:pt idx="156">
                  <c:v>-47.1333073196602</c:v>
                </c:pt>
                <c:pt idx="157">
                  <c:v>-47.1273205142129</c:v>
                </c:pt>
                <c:pt idx="158">
                  <c:v>-46.7857612535078</c:v>
                </c:pt>
                <c:pt idx="159">
                  <c:v>-46.7008802507889</c:v>
                </c:pt>
                <c:pt idx="160">
                  <c:v>-46.3051003167365</c:v>
                </c:pt>
                <c:pt idx="161">
                  <c:v>-46.1487343958558</c:v>
                </c:pt>
                <c:pt idx="162">
                  <c:v>-45.9135529317107</c:v>
                </c:pt>
                <c:pt idx="163">
                  <c:v>-45.88344029774754</c:v>
                </c:pt>
                <c:pt idx="164">
                  <c:v>-45.7916902503281</c:v>
                </c:pt>
                <c:pt idx="165">
                  <c:v>-45.7505434446774</c:v>
                </c:pt>
                <c:pt idx="166">
                  <c:v>-45.70443661971829</c:v>
                </c:pt>
                <c:pt idx="167">
                  <c:v>-45.70443661971829</c:v>
                </c:pt>
                <c:pt idx="168">
                  <c:v>-45.70443661971829</c:v>
                </c:pt>
                <c:pt idx="169">
                  <c:v>-45.70443661971829</c:v>
                </c:pt>
                <c:pt idx="170">
                  <c:v>-45.70443661971829</c:v>
                </c:pt>
                <c:pt idx="171">
                  <c:v>-45.70443661971829</c:v>
                </c:pt>
                <c:pt idx="172">
                  <c:v>-45.70443661971829</c:v>
                </c:pt>
                <c:pt idx="173">
                  <c:v>-45.70443661971829</c:v>
                </c:pt>
                <c:pt idx="174">
                  <c:v>-45.70443661971829</c:v>
                </c:pt>
                <c:pt idx="175">
                  <c:v>-45.70443661971829</c:v>
                </c:pt>
                <c:pt idx="176">
                  <c:v>-45.3750160520292</c:v>
                </c:pt>
                <c:pt idx="177">
                  <c:v>-45.2526153589667</c:v>
                </c:pt>
                <c:pt idx="178">
                  <c:v>-45.2456722668838</c:v>
                </c:pt>
                <c:pt idx="179">
                  <c:v>-45.2241815204546</c:v>
                </c:pt>
                <c:pt idx="180">
                  <c:v>-44.79</c:v>
                </c:pt>
                <c:pt idx="181">
                  <c:v>-44.50077</c:v>
                </c:pt>
                <c:pt idx="182">
                  <c:v>-44.4241172437879</c:v>
                </c:pt>
                <c:pt idx="183">
                  <c:v>-44.37986323738379</c:v>
                </c:pt>
                <c:pt idx="184">
                  <c:v>-44.16667</c:v>
                </c:pt>
                <c:pt idx="185">
                  <c:v>-44.0296162067799</c:v>
                </c:pt>
                <c:pt idx="186">
                  <c:v>-43.92380108474599</c:v>
                </c:pt>
                <c:pt idx="187">
                  <c:v>-43.5564280068829</c:v>
                </c:pt>
                <c:pt idx="188">
                  <c:v>-43.5030534380782</c:v>
                </c:pt>
                <c:pt idx="189">
                  <c:v>-43.49129209054639</c:v>
                </c:pt>
                <c:pt idx="190">
                  <c:v>-43.3233350217138</c:v>
                </c:pt>
                <c:pt idx="191">
                  <c:v>-43.2853139661593</c:v>
                </c:pt>
                <c:pt idx="192">
                  <c:v>-43.11</c:v>
                </c:pt>
                <c:pt idx="193">
                  <c:v>-43.05</c:v>
                </c:pt>
                <c:pt idx="194">
                  <c:v>-42.91952</c:v>
                </c:pt>
                <c:pt idx="195">
                  <c:v>-42.6601939222996</c:v>
                </c:pt>
                <c:pt idx="196">
                  <c:v>-42.6575959427868</c:v>
                </c:pt>
                <c:pt idx="197">
                  <c:v>-42.5711915448472</c:v>
                </c:pt>
                <c:pt idx="198">
                  <c:v>-42.555620011511</c:v>
                </c:pt>
                <c:pt idx="199">
                  <c:v>-42.5364625525139</c:v>
                </c:pt>
                <c:pt idx="200">
                  <c:v>-42.46944266784147</c:v>
                </c:pt>
                <c:pt idx="201">
                  <c:v>-42.43778</c:v>
                </c:pt>
                <c:pt idx="202">
                  <c:v>-42.2201884828197</c:v>
                </c:pt>
                <c:pt idx="203">
                  <c:v>-42.2</c:v>
                </c:pt>
                <c:pt idx="204">
                  <c:v>-42.1264141272052</c:v>
                </c:pt>
                <c:pt idx="205">
                  <c:v>-42.04523778104949</c:v>
                </c:pt>
                <c:pt idx="206">
                  <c:v>-42.0014288457867</c:v>
                </c:pt>
                <c:pt idx="207">
                  <c:v>-42.0</c:v>
                </c:pt>
                <c:pt idx="208">
                  <c:v>-41.75</c:v>
                </c:pt>
                <c:pt idx="209">
                  <c:v>-41.6279403700048</c:v>
                </c:pt>
                <c:pt idx="210">
                  <c:v>-41.1308753902376</c:v>
                </c:pt>
                <c:pt idx="211">
                  <c:v>-40.90153603367229</c:v>
                </c:pt>
                <c:pt idx="212">
                  <c:v>-40.60482717779624</c:v>
                </c:pt>
                <c:pt idx="213">
                  <c:v>-40.5658917568827</c:v>
                </c:pt>
                <c:pt idx="214">
                  <c:v>-40.5</c:v>
                </c:pt>
                <c:pt idx="215">
                  <c:v>-40.40188026447267</c:v>
                </c:pt>
                <c:pt idx="216">
                  <c:v>-40.356</c:v>
                </c:pt>
                <c:pt idx="217">
                  <c:v>-40.34528766135004</c:v>
                </c:pt>
                <c:pt idx="218">
                  <c:v>-40.1397965069709</c:v>
                </c:pt>
                <c:pt idx="219">
                  <c:v>-40.1158641420052</c:v>
                </c:pt>
                <c:pt idx="220">
                  <c:v>-40.04372541029539</c:v>
                </c:pt>
                <c:pt idx="221">
                  <c:v>-39.972767737997</c:v>
                </c:pt>
                <c:pt idx="222">
                  <c:v>-39.878864442136</c:v>
                </c:pt>
                <c:pt idx="223">
                  <c:v>-39.85761966504674</c:v>
                </c:pt>
                <c:pt idx="224">
                  <c:v>-39.8401153546286</c:v>
                </c:pt>
                <c:pt idx="225">
                  <c:v>-39.8248840801657</c:v>
                </c:pt>
                <c:pt idx="226">
                  <c:v>-39.73488176254207</c:v>
                </c:pt>
                <c:pt idx="227">
                  <c:v>-39.6301459186237</c:v>
                </c:pt>
                <c:pt idx="228">
                  <c:v>-39.553513905742</c:v>
                </c:pt>
                <c:pt idx="229">
                  <c:v>-39.5357095456272</c:v>
                </c:pt>
                <c:pt idx="230">
                  <c:v>-39.4805991340482</c:v>
                </c:pt>
                <c:pt idx="231">
                  <c:v>-39.3972350219756</c:v>
                </c:pt>
                <c:pt idx="232">
                  <c:v>-39.3533284264837</c:v>
                </c:pt>
                <c:pt idx="233">
                  <c:v>-39.33927144009757</c:v>
                </c:pt>
                <c:pt idx="234">
                  <c:v>-39.325</c:v>
                </c:pt>
                <c:pt idx="235">
                  <c:v>-39.2</c:v>
                </c:pt>
                <c:pt idx="236">
                  <c:v>-39.1908049139459</c:v>
                </c:pt>
                <c:pt idx="237">
                  <c:v>-38.97956795584467</c:v>
                </c:pt>
                <c:pt idx="238">
                  <c:v>-38.85829005225707</c:v>
                </c:pt>
                <c:pt idx="239">
                  <c:v>-38.6779624105408</c:v>
                </c:pt>
                <c:pt idx="240">
                  <c:v>-38.6695283829975</c:v>
                </c:pt>
                <c:pt idx="241">
                  <c:v>-38.2645585369992</c:v>
                </c:pt>
                <c:pt idx="242">
                  <c:v>-38.17271747731607</c:v>
                </c:pt>
                <c:pt idx="243">
                  <c:v>-38.0785729867629</c:v>
                </c:pt>
                <c:pt idx="244">
                  <c:v>-37.7433269483474</c:v>
                </c:pt>
                <c:pt idx="245">
                  <c:v>-37.45909</c:v>
                </c:pt>
                <c:pt idx="246">
                  <c:v>-37.34616903574107</c:v>
                </c:pt>
                <c:pt idx="247">
                  <c:v>-37.2340399711958</c:v>
                </c:pt>
                <c:pt idx="248">
                  <c:v>-37.156298873055</c:v>
                </c:pt>
                <c:pt idx="249">
                  <c:v>-36.5</c:v>
                </c:pt>
                <c:pt idx="250">
                  <c:v>-36.46730116423667</c:v>
                </c:pt>
                <c:pt idx="251">
                  <c:v>-36.136</c:v>
                </c:pt>
                <c:pt idx="252">
                  <c:v>-36.0</c:v>
                </c:pt>
                <c:pt idx="253">
                  <c:v>-35.98936451277647</c:v>
                </c:pt>
                <c:pt idx="254">
                  <c:v>-35.9401523269054</c:v>
                </c:pt>
                <c:pt idx="255">
                  <c:v>-35.68208</c:v>
                </c:pt>
                <c:pt idx="256">
                  <c:v>-35.523081639499</c:v>
                </c:pt>
                <c:pt idx="257">
                  <c:v>-35.4339913805099</c:v>
                </c:pt>
                <c:pt idx="258">
                  <c:v>-35.35056891420319</c:v>
                </c:pt>
                <c:pt idx="259">
                  <c:v>-35.2809915005851</c:v>
                </c:pt>
                <c:pt idx="260">
                  <c:v>-35.253999006229</c:v>
                </c:pt>
                <c:pt idx="261">
                  <c:v>-35.2245891330672</c:v>
                </c:pt>
                <c:pt idx="262">
                  <c:v>-35.1961295402475</c:v>
                </c:pt>
                <c:pt idx="263">
                  <c:v>-35.0782172389265</c:v>
                </c:pt>
                <c:pt idx="264">
                  <c:v>-35.0453157717037</c:v>
                </c:pt>
                <c:pt idx="265">
                  <c:v>-34.7286935902862</c:v>
                </c:pt>
                <c:pt idx="266">
                  <c:v>-34.7050925067234</c:v>
                </c:pt>
                <c:pt idx="267">
                  <c:v>-34.6866122820293</c:v>
                </c:pt>
                <c:pt idx="268">
                  <c:v>-34.5037989321287</c:v>
                </c:pt>
                <c:pt idx="269">
                  <c:v>-34.5</c:v>
                </c:pt>
                <c:pt idx="270">
                  <c:v>-34.469203961322</c:v>
                </c:pt>
                <c:pt idx="271">
                  <c:v>-34.4375</c:v>
                </c:pt>
                <c:pt idx="272">
                  <c:v>-34.2998069726545</c:v>
                </c:pt>
                <c:pt idx="273">
                  <c:v>-34.2601068204518</c:v>
                </c:pt>
                <c:pt idx="274">
                  <c:v>-34.1055546521116</c:v>
                </c:pt>
                <c:pt idx="275">
                  <c:v>-34.0955714430994</c:v>
                </c:pt>
                <c:pt idx="276">
                  <c:v>-33.8386443559047</c:v>
                </c:pt>
                <c:pt idx="277">
                  <c:v>-33.68072402163827</c:v>
                </c:pt>
                <c:pt idx="278">
                  <c:v>-33.64181459421047</c:v>
                </c:pt>
                <c:pt idx="279">
                  <c:v>-33.6251047041143</c:v>
                </c:pt>
                <c:pt idx="280">
                  <c:v>-33.5432142383972</c:v>
                </c:pt>
                <c:pt idx="281">
                  <c:v>-33.529029458456</c:v>
                </c:pt>
                <c:pt idx="282">
                  <c:v>-33.5033966367936</c:v>
                </c:pt>
                <c:pt idx="283">
                  <c:v>-33.4195691129968</c:v>
                </c:pt>
                <c:pt idx="284">
                  <c:v>-33.31634165695409</c:v>
                </c:pt>
                <c:pt idx="285">
                  <c:v>-33.2625</c:v>
                </c:pt>
                <c:pt idx="286">
                  <c:v>-33.2398779459909</c:v>
                </c:pt>
                <c:pt idx="287">
                  <c:v>-33.23126826068637</c:v>
                </c:pt>
                <c:pt idx="288">
                  <c:v>-33.21444602604657</c:v>
                </c:pt>
                <c:pt idx="289">
                  <c:v>-33.1715989211522</c:v>
                </c:pt>
                <c:pt idx="290">
                  <c:v>-33.0745280351802</c:v>
                </c:pt>
                <c:pt idx="291">
                  <c:v>-33.0691821399057</c:v>
                </c:pt>
                <c:pt idx="292">
                  <c:v>-33.0</c:v>
                </c:pt>
                <c:pt idx="293">
                  <c:v>-32.9954773350349</c:v>
                </c:pt>
                <c:pt idx="294">
                  <c:v>-32.9295775583158</c:v>
                </c:pt>
                <c:pt idx="295">
                  <c:v>-32.9218164385969</c:v>
                </c:pt>
                <c:pt idx="296">
                  <c:v>-32.8439403460789</c:v>
                </c:pt>
                <c:pt idx="297">
                  <c:v>-32.81666999999999</c:v>
                </c:pt>
                <c:pt idx="298">
                  <c:v>-32.7723602562936</c:v>
                </c:pt>
                <c:pt idx="299">
                  <c:v>-32.7083959731625</c:v>
                </c:pt>
                <c:pt idx="300">
                  <c:v>-32.601213441067</c:v>
                </c:pt>
                <c:pt idx="301">
                  <c:v>-32.5351873983097</c:v>
                </c:pt>
                <c:pt idx="302">
                  <c:v>-32.3979835218257</c:v>
                </c:pt>
                <c:pt idx="303">
                  <c:v>-32.39182506404457</c:v>
                </c:pt>
                <c:pt idx="304">
                  <c:v>-32.37947306902549</c:v>
                </c:pt>
                <c:pt idx="305">
                  <c:v>-32.37724265217247</c:v>
                </c:pt>
                <c:pt idx="306">
                  <c:v>-32.3650184433495</c:v>
                </c:pt>
                <c:pt idx="307">
                  <c:v>-31.995</c:v>
                </c:pt>
                <c:pt idx="308">
                  <c:v>-31.99444949646358</c:v>
                </c:pt>
                <c:pt idx="309">
                  <c:v>-31.97205023176858</c:v>
                </c:pt>
                <c:pt idx="310">
                  <c:v>-31.933551563061</c:v>
                </c:pt>
                <c:pt idx="311">
                  <c:v>-31.8772151068614</c:v>
                </c:pt>
                <c:pt idx="312">
                  <c:v>-31.86003691173928</c:v>
                </c:pt>
                <c:pt idx="313">
                  <c:v>-31.7180250869894</c:v>
                </c:pt>
                <c:pt idx="314">
                  <c:v>-31.58532099098958</c:v>
                </c:pt>
                <c:pt idx="315">
                  <c:v>-31.5817184484679</c:v>
                </c:pt>
                <c:pt idx="316">
                  <c:v>-31.5458600614835</c:v>
                </c:pt>
                <c:pt idx="317">
                  <c:v>-31.4863719898599</c:v>
                </c:pt>
                <c:pt idx="318">
                  <c:v>-31.4173013748848</c:v>
                </c:pt>
                <c:pt idx="319">
                  <c:v>-31.3311400457832</c:v>
                </c:pt>
                <c:pt idx="320">
                  <c:v>-31.1956588299358</c:v>
                </c:pt>
                <c:pt idx="321">
                  <c:v>-31.1873267268356</c:v>
                </c:pt>
                <c:pt idx="322">
                  <c:v>-31.155735160252</c:v>
                </c:pt>
                <c:pt idx="323">
                  <c:v>-31.1213232807595</c:v>
                </c:pt>
                <c:pt idx="324">
                  <c:v>-31.0</c:v>
                </c:pt>
                <c:pt idx="325">
                  <c:v>-30.97951155471188</c:v>
                </c:pt>
                <c:pt idx="326">
                  <c:v>-30.6473562669218</c:v>
                </c:pt>
                <c:pt idx="327">
                  <c:v>-30.42872028487037</c:v>
                </c:pt>
                <c:pt idx="328">
                  <c:v>-30.4078868620325</c:v>
                </c:pt>
                <c:pt idx="329">
                  <c:v>-30.375</c:v>
                </c:pt>
                <c:pt idx="330">
                  <c:v>-30.3282534243045</c:v>
                </c:pt>
                <c:pt idx="331">
                  <c:v>-30.3072867675928</c:v>
                </c:pt>
                <c:pt idx="332">
                  <c:v>-30.2709772415375</c:v>
                </c:pt>
                <c:pt idx="333">
                  <c:v>-30.24971837305728</c:v>
                </c:pt>
                <c:pt idx="334">
                  <c:v>-30.1857517687813</c:v>
                </c:pt>
                <c:pt idx="335">
                  <c:v>-30.1544507000589</c:v>
                </c:pt>
                <c:pt idx="336">
                  <c:v>-30.1525</c:v>
                </c:pt>
                <c:pt idx="337">
                  <c:v>-30.0</c:v>
                </c:pt>
                <c:pt idx="338">
                  <c:v>-29.9671145495104</c:v>
                </c:pt>
                <c:pt idx="339">
                  <c:v>-29.7594179915377</c:v>
                </c:pt>
                <c:pt idx="340">
                  <c:v>-29.75</c:v>
                </c:pt>
                <c:pt idx="341">
                  <c:v>-29.6840231595861</c:v>
                </c:pt>
                <c:pt idx="342">
                  <c:v>-29.6295771482258</c:v>
                </c:pt>
                <c:pt idx="343">
                  <c:v>-29.6141628246528</c:v>
                </c:pt>
                <c:pt idx="344">
                  <c:v>-29.54703627362018</c:v>
                </c:pt>
                <c:pt idx="345">
                  <c:v>-29.5381411531865</c:v>
                </c:pt>
                <c:pt idx="346">
                  <c:v>-29.5239242343477</c:v>
                </c:pt>
                <c:pt idx="347">
                  <c:v>-29.4505056253756</c:v>
                </c:pt>
                <c:pt idx="348">
                  <c:v>-29.4123693987354</c:v>
                </c:pt>
                <c:pt idx="349">
                  <c:v>-29.4083858497026</c:v>
                </c:pt>
                <c:pt idx="350">
                  <c:v>-29.3128953242617</c:v>
                </c:pt>
                <c:pt idx="351">
                  <c:v>-29.18556</c:v>
                </c:pt>
                <c:pt idx="352">
                  <c:v>-29.16667</c:v>
                </c:pt>
                <c:pt idx="353">
                  <c:v>-29.1574216619919</c:v>
                </c:pt>
                <c:pt idx="354">
                  <c:v>-29.1354251161193</c:v>
                </c:pt>
                <c:pt idx="355">
                  <c:v>-28.96667</c:v>
                </c:pt>
                <c:pt idx="356">
                  <c:v>-28.8637336480427</c:v>
                </c:pt>
                <c:pt idx="357">
                  <c:v>-28.680112444895</c:v>
                </c:pt>
                <c:pt idx="358">
                  <c:v>-28.5</c:v>
                </c:pt>
                <c:pt idx="359">
                  <c:v>-28.4173881361972</c:v>
                </c:pt>
                <c:pt idx="360">
                  <c:v>-28.3326878804374</c:v>
                </c:pt>
                <c:pt idx="361">
                  <c:v>-28.2787809156312</c:v>
                </c:pt>
                <c:pt idx="362">
                  <c:v>-28.258631618202</c:v>
                </c:pt>
                <c:pt idx="363">
                  <c:v>-28.2454619575602</c:v>
                </c:pt>
                <c:pt idx="364">
                  <c:v>-28.2445590628702</c:v>
                </c:pt>
                <c:pt idx="365">
                  <c:v>-28.12</c:v>
                </c:pt>
                <c:pt idx="366">
                  <c:v>-27.9767089796664</c:v>
                </c:pt>
                <c:pt idx="367">
                  <c:v>-27.9293963496735</c:v>
                </c:pt>
                <c:pt idx="368">
                  <c:v>-27.8905769513771</c:v>
                </c:pt>
                <c:pt idx="369">
                  <c:v>-27.875</c:v>
                </c:pt>
                <c:pt idx="370">
                  <c:v>-27.8475835149117</c:v>
                </c:pt>
                <c:pt idx="371">
                  <c:v>-27.77778</c:v>
                </c:pt>
                <c:pt idx="372">
                  <c:v>-27.75362687795937</c:v>
                </c:pt>
                <c:pt idx="373">
                  <c:v>-27.6822919078818</c:v>
                </c:pt>
                <c:pt idx="374">
                  <c:v>-27.5963603686551</c:v>
                </c:pt>
                <c:pt idx="375">
                  <c:v>-27.5929775344986</c:v>
                </c:pt>
                <c:pt idx="376">
                  <c:v>-27.5747182756087</c:v>
                </c:pt>
                <c:pt idx="377">
                  <c:v>-27.565</c:v>
                </c:pt>
                <c:pt idx="378">
                  <c:v>-27.5613553608449</c:v>
                </c:pt>
                <c:pt idx="379">
                  <c:v>-27.4788902456458</c:v>
                </c:pt>
                <c:pt idx="380">
                  <c:v>-27.45249239996107</c:v>
                </c:pt>
                <c:pt idx="381">
                  <c:v>-27.38660983002357</c:v>
                </c:pt>
                <c:pt idx="382">
                  <c:v>-27.3381100762664</c:v>
                </c:pt>
                <c:pt idx="383">
                  <c:v>-27.3328978334494</c:v>
                </c:pt>
                <c:pt idx="384">
                  <c:v>-27.292947199164</c:v>
                </c:pt>
                <c:pt idx="385">
                  <c:v>-27.25</c:v>
                </c:pt>
                <c:pt idx="386">
                  <c:v>-27.2488667734194</c:v>
                </c:pt>
                <c:pt idx="387">
                  <c:v>-27.1165105888219</c:v>
                </c:pt>
                <c:pt idx="388">
                  <c:v>-27.06354184623028</c:v>
                </c:pt>
                <c:pt idx="389">
                  <c:v>-27.0349559513072</c:v>
                </c:pt>
                <c:pt idx="390">
                  <c:v>-26.8841036039092</c:v>
                </c:pt>
                <c:pt idx="391">
                  <c:v>-26.79077480954178</c:v>
                </c:pt>
                <c:pt idx="392">
                  <c:v>-26.76455</c:v>
                </c:pt>
                <c:pt idx="393">
                  <c:v>-26.6309072720573</c:v>
                </c:pt>
                <c:pt idx="394">
                  <c:v>-26.5904663085656</c:v>
                </c:pt>
                <c:pt idx="395">
                  <c:v>-26.4963067579304</c:v>
                </c:pt>
                <c:pt idx="396">
                  <c:v>-26.4093712070326</c:v>
                </c:pt>
                <c:pt idx="397">
                  <c:v>-26.3731841606558</c:v>
                </c:pt>
                <c:pt idx="398">
                  <c:v>-26.31062931012898</c:v>
                </c:pt>
                <c:pt idx="399">
                  <c:v>-26.1494110158585</c:v>
                </c:pt>
                <c:pt idx="400">
                  <c:v>-26.09863263453287</c:v>
                </c:pt>
                <c:pt idx="401">
                  <c:v>-26.0946653135213</c:v>
                </c:pt>
                <c:pt idx="402">
                  <c:v>-26.0141248892561</c:v>
                </c:pt>
                <c:pt idx="403">
                  <c:v>-25.9874156324517</c:v>
                </c:pt>
                <c:pt idx="404">
                  <c:v>-25.8551981705298</c:v>
                </c:pt>
                <c:pt idx="405">
                  <c:v>-25.82774929890018</c:v>
                </c:pt>
                <c:pt idx="406">
                  <c:v>-25.79375284666548</c:v>
                </c:pt>
                <c:pt idx="407">
                  <c:v>-25.6473565214996</c:v>
                </c:pt>
                <c:pt idx="408">
                  <c:v>-25.6017030900459</c:v>
                </c:pt>
                <c:pt idx="409">
                  <c:v>-25.4495424070489</c:v>
                </c:pt>
                <c:pt idx="410">
                  <c:v>-25.36324366010588</c:v>
                </c:pt>
                <c:pt idx="411">
                  <c:v>-25.3539801587113</c:v>
                </c:pt>
                <c:pt idx="412">
                  <c:v>-25.3310327959817</c:v>
                </c:pt>
                <c:pt idx="413">
                  <c:v>-25.2918221744253</c:v>
                </c:pt>
                <c:pt idx="414">
                  <c:v>-25.2679527480389</c:v>
                </c:pt>
                <c:pt idx="415">
                  <c:v>-25.25</c:v>
                </c:pt>
                <c:pt idx="416">
                  <c:v>-25.1324075112423</c:v>
                </c:pt>
                <c:pt idx="417">
                  <c:v>-25.0</c:v>
                </c:pt>
                <c:pt idx="418">
                  <c:v>-24.9686217862962</c:v>
                </c:pt>
                <c:pt idx="419">
                  <c:v>-24.9584966923061</c:v>
                </c:pt>
                <c:pt idx="420">
                  <c:v>-24.8552533548863</c:v>
                </c:pt>
                <c:pt idx="421">
                  <c:v>-24.8143167918914</c:v>
                </c:pt>
                <c:pt idx="422">
                  <c:v>-24.8033619043973</c:v>
                </c:pt>
                <c:pt idx="423">
                  <c:v>-24.7716381187106</c:v>
                </c:pt>
                <c:pt idx="424">
                  <c:v>-24.76334718839908</c:v>
                </c:pt>
                <c:pt idx="425">
                  <c:v>-24.7530404193096</c:v>
                </c:pt>
                <c:pt idx="426">
                  <c:v>-24.7135679489748</c:v>
                </c:pt>
                <c:pt idx="427">
                  <c:v>-24.7120684070136</c:v>
                </c:pt>
                <c:pt idx="428">
                  <c:v>-24.6662109930564</c:v>
                </c:pt>
                <c:pt idx="429">
                  <c:v>-24.6586817709615</c:v>
                </c:pt>
                <c:pt idx="430">
                  <c:v>-24.6440608923813</c:v>
                </c:pt>
                <c:pt idx="431">
                  <c:v>-24.53091</c:v>
                </c:pt>
                <c:pt idx="432">
                  <c:v>-24.528</c:v>
                </c:pt>
                <c:pt idx="433">
                  <c:v>-24.4172486367702</c:v>
                </c:pt>
                <c:pt idx="434">
                  <c:v>-24.3151680339354</c:v>
                </c:pt>
                <c:pt idx="435">
                  <c:v>-24.2839040551071</c:v>
                </c:pt>
                <c:pt idx="436">
                  <c:v>-24.273951742386</c:v>
                </c:pt>
                <c:pt idx="437">
                  <c:v>-24.26073825912547</c:v>
                </c:pt>
                <c:pt idx="438">
                  <c:v>-24.1775140348791</c:v>
                </c:pt>
                <c:pt idx="439">
                  <c:v>-24.0768909387411</c:v>
                </c:pt>
                <c:pt idx="440">
                  <c:v>-24.0693620507268</c:v>
                </c:pt>
                <c:pt idx="441">
                  <c:v>-24.0601665748764</c:v>
                </c:pt>
                <c:pt idx="442">
                  <c:v>-23.8814015710108</c:v>
                </c:pt>
                <c:pt idx="443">
                  <c:v>-23.8577551087183</c:v>
                </c:pt>
                <c:pt idx="444">
                  <c:v>-23.855920671328</c:v>
                </c:pt>
                <c:pt idx="445">
                  <c:v>-23.8395996062117</c:v>
                </c:pt>
                <c:pt idx="446">
                  <c:v>-23.8249556160397</c:v>
                </c:pt>
                <c:pt idx="447">
                  <c:v>-23.8150781703641</c:v>
                </c:pt>
                <c:pt idx="448">
                  <c:v>-23.6231865716962</c:v>
                </c:pt>
                <c:pt idx="449">
                  <c:v>-23.6229804505106</c:v>
                </c:pt>
                <c:pt idx="450">
                  <c:v>-23.5864063222374</c:v>
                </c:pt>
                <c:pt idx="451">
                  <c:v>-23.5644653205891</c:v>
                </c:pt>
                <c:pt idx="452">
                  <c:v>-23.54270602058228</c:v>
                </c:pt>
                <c:pt idx="453">
                  <c:v>-23.4714174014881</c:v>
                </c:pt>
                <c:pt idx="454">
                  <c:v>-23.4312985574604</c:v>
                </c:pt>
                <c:pt idx="455">
                  <c:v>-23.3963756592757</c:v>
                </c:pt>
                <c:pt idx="456">
                  <c:v>-23.38910653978337</c:v>
                </c:pt>
                <c:pt idx="457">
                  <c:v>-23.38341685273958</c:v>
                </c:pt>
                <c:pt idx="458">
                  <c:v>-23.36319961497518</c:v>
                </c:pt>
                <c:pt idx="459">
                  <c:v>-23.3067675436836</c:v>
                </c:pt>
                <c:pt idx="460">
                  <c:v>-23.2781040794819</c:v>
                </c:pt>
                <c:pt idx="461">
                  <c:v>-23.2160008982378</c:v>
                </c:pt>
                <c:pt idx="462">
                  <c:v>-23.2033719231754</c:v>
                </c:pt>
                <c:pt idx="463">
                  <c:v>-23.18473267632648</c:v>
                </c:pt>
                <c:pt idx="464">
                  <c:v>-23.1646479191785</c:v>
                </c:pt>
                <c:pt idx="465">
                  <c:v>-23.09554821836587</c:v>
                </c:pt>
                <c:pt idx="466">
                  <c:v>-23.0183829799475</c:v>
                </c:pt>
                <c:pt idx="467">
                  <c:v>-22.98801678478218</c:v>
                </c:pt>
                <c:pt idx="468">
                  <c:v>-22.92353029999177</c:v>
                </c:pt>
                <c:pt idx="469">
                  <c:v>-22.9169883434829</c:v>
                </c:pt>
                <c:pt idx="470">
                  <c:v>-22.8858278248285</c:v>
                </c:pt>
                <c:pt idx="471">
                  <c:v>-22.87570663830008</c:v>
                </c:pt>
                <c:pt idx="472">
                  <c:v>-22.8300522937087</c:v>
                </c:pt>
                <c:pt idx="473">
                  <c:v>-22.7797517458212</c:v>
                </c:pt>
                <c:pt idx="474">
                  <c:v>-22.6693088227663</c:v>
                </c:pt>
                <c:pt idx="475">
                  <c:v>-22.6439268890725</c:v>
                </c:pt>
                <c:pt idx="476">
                  <c:v>-22.5680607720511</c:v>
                </c:pt>
                <c:pt idx="477">
                  <c:v>-22.50677</c:v>
                </c:pt>
                <c:pt idx="478">
                  <c:v>-22.46900809952188</c:v>
                </c:pt>
                <c:pt idx="479">
                  <c:v>-22.4351634505671</c:v>
                </c:pt>
                <c:pt idx="480">
                  <c:v>-22.3871481633218</c:v>
                </c:pt>
                <c:pt idx="481">
                  <c:v>-22.3684776308086</c:v>
                </c:pt>
                <c:pt idx="482">
                  <c:v>-22.3545995162154</c:v>
                </c:pt>
                <c:pt idx="483">
                  <c:v>-22.2417768137666</c:v>
                </c:pt>
                <c:pt idx="484">
                  <c:v>-22.2347319362913</c:v>
                </c:pt>
                <c:pt idx="485">
                  <c:v>-22.1879270740062</c:v>
                </c:pt>
                <c:pt idx="486">
                  <c:v>-22.1861709131666</c:v>
                </c:pt>
                <c:pt idx="487">
                  <c:v>-22.180952466677</c:v>
                </c:pt>
                <c:pt idx="488">
                  <c:v>-22.1484327758945</c:v>
                </c:pt>
                <c:pt idx="489">
                  <c:v>-22.1007451910899</c:v>
                </c:pt>
                <c:pt idx="490">
                  <c:v>-22.068350218918</c:v>
                </c:pt>
                <c:pt idx="491">
                  <c:v>-22.0665927063465</c:v>
                </c:pt>
                <c:pt idx="492">
                  <c:v>-22.0010597289448</c:v>
                </c:pt>
                <c:pt idx="493">
                  <c:v>-21.9558657926921</c:v>
                </c:pt>
                <c:pt idx="494">
                  <c:v>-21.9527070179849</c:v>
                </c:pt>
                <c:pt idx="495">
                  <c:v>-21.8966870862309</c:v>
                </c:pt>
                <c:pt idx="496">
                  <c:v>-21.8625</c:v>
                </c:pt>
                <c:pt idx="497">
                  <c:v>-21.8375203245434</c:v>
                </c:pt>
                <c:pt idx="498">
                  <c:v>-21.8064379139963</c:v>
                </c:pt>
                <c:pt idx="499">
                  <c:v>-21.751615442546</c:v>
                </c:pt>
                <c:pt idx="500">
                  <c:v>-21.7403600836624</c:v>
                </c:pt>
                <c:pt idx="501">
                  <c:v>-21.716627947191</c:v>
                </c:pt>
                <c:pt idx="502">
                  <c:v>-21.65</c:v>
                </c:pt>
                <c:pt idx="503">
                  <c:v>-21.6392323833767</c:v>
                </c:pt>
                <c:pt idx="504">
                  <c:v>-21.5609490638322</c:v>
                </c:pt>
                <c:pt idx="505">
                  <c:v>-21.48100061196498</c:v>
                </c:pt>
                <c:pt idx="506">
                  <c:v>-21.3864837625281</c:v>
                </c:pt>
                <c:pt idx="507">
                  <c:v>-21.3522751179787</c:v>
                </c:pt>
                <c:pt idx="508">
                  <c:v>-21.3244862605578</c:v>
                </c:pt>
                <c:pt idx="509">
                  <c:v>-21.2795552240438</c:v>
                </c:pt>
                <c:pt idx="510">
                  <c:v>-21.2533058528843</c:v>
                </c:pt>
                <c:pt idx="511">
                  <c:v>-21.2405852228036</c:v>
                </c:pt>
                <c:pt idx="512">
                  <c:v>-21.23024320766518</c:v>
                </c:pt>
                <c:pt idx="513">
                  <c:v>-21.1248453364483</c:v>
                </c:pt>
                <c:pt idx="514">
                  <c:v>-21.0948854569534</c:v>
                </c:pt>
                <c:pt idx="515">
                  <c:v>-21.0792160275884</c:v>
                </c:pt>
                <c:pt idx="516">
                  <c:v>-21.00281255366578</c:v>
                </c:pt>
                <c:pt idx="517">
                  <c:v>-20.9853104657508</c:v>
                </c:pt>
                <c:pt idx="518">
                  <c:v>-20.95653887160378</c:v>
                </c:pt>
                <c:pt idx="519">
                  <c:v>-20.9015616102735</c:v>
                </c:pt>
                <c:pt idx="520">
                  <c:v>-20.8665353203449</c:v>
                </c:pt>
                <c:pt idx="521">
                  <c:v>-20.8006477636938</c:v>
                </c:pt>
                <c:pt idx="522">
                  <c:v>-20.7491486058554</c:v>
                </c:pt>
                <c:pt idx="523">
                  <c:v>-20.72851675031718</c:v>
                </c:pt>
                <c:pt idx="524">
                  <c:v>-20.6700968515105</c:v>
                </c:pt>
                <c:pt idx="525">
                  <c:v>-20.6070113373629</c:v>
                </c:pt>
                <c:pt idx="526">
                  <c:v>-20.58658829296418</c:v>
                </c:pt>
                <c:pt idx="527">
                  <c:v>-20.5378192878079</c:v>
                </c:pt>
                <c:pt idx="528">
                  <c:v>-20.4910977175657</c:v>
                </c:pt>
                <c:pt idx="529">
                  <c:v>-20.4353673478794</c:v>
                </c:pt>
                <c:pt idx="530">
                  <c:v>-20.4222679698204</c:v>
                </c:pt>
                <c:pt idx="531">
                  <c:v>-20.3990481287431</c:v>
                </c:pt>
                <c:pt idx="532">
                  <c:v>-20.33077</c:v>
                </c:pt>
                <c:pt idx="533">
                  <c:v>-20.26764967680888</c:v>
                </c:pt>
                <c:pt idx="534">
                  <c:v>-20.22642058212787</c:v>
                </c:pt>
                <c:pt idx="535">
                  <c:v>-20.2125382601884</c:v>
                </c:pt>
                <c:pt idx="536">
                  <c:v>-20.18260627758067</c:v>
                </c:pt>
                <c:pt idx="537">
                  <c:v>-20.125</c:v>
                </c:pt>
                <c:pt idx="538">
                  <c:v>-20.12393498696</c:v>
                </c:pt>
                <c:pt idx="539">
                  <c:v>-20.0904410120545</c:v>
                </c:pt>
                <c:pt idx="540">
                  <c:v>-20.0393906394111</c:v>
                </c:pt>
                <c:pt idx="541">
                  <c:v>-20.03023424576518</c:v>
                </c:pt>
                <c:pt idx="542">
                  <c:v>-20.0086997998724</c:v>
                </c:pt>
                <c:pt idx="543">
                  <c:v>-20.0026000935894</c:v>
                </c:pt>
                <c:pt idx="544">
                  <c:v>-20.0</c:v>
                </c:pt>
                <c:pt idx="545">
                  <c:v>-19.9663682009175</c:v>
                </c:pt>
                <c:pt idx="546">
                  <c:v>-19.8404354582884</c:v>
                </c:pt>
                <c:pt idx="547">
                  <c:v>-19.8148365674685</c:v>
                </c:pt>
                <c:pt idx="548">
                  <c:v>-19.78153539576758</c:v>
                </c:pt>
                <c:pt idx="549">
                  <c:v>-19.7341697282981</c:v>
                </c:pt>
                <c:pt idx="550">
                  <c:v>-19.70653616216228</c:v>
                </c:pt>
                <c:pt idx="551">
                  <c:v>-19.6484777196876</c:v>
                </c:pt>
                <c:pt idx="552">
                  <c:v>-19.5931539481586</c:v>
                </c:pt>
                <c:pt idx="553">
                  <c:v>-19.44930607537187</c:v>
                </c:pt>
                <c:pt idx="554">
                  <c:v>-19.43564364948098</c:v>
                </c:pt>
                <c:pt idx="555">
                  <c:v>-19.42317093016958</c:v>
                </c:pt>
                <c:pt idx="556">
                  <c:v>-19.4201201744434</c:v>
                </c:pt>
                <c:pt idx="557">
                  <c:v>-19.3876454004321</c:v>
                </c:pt>
                <c:pt idx="558">
                  <c:v>-19.3732259865035</c:v>
                </c:pt>
                <c:pt idx="559">
                  <c:v>-19.3629664972918</c:v>
                </c:pt>
                <c:pt idx="560">
                  <c:v>-19.3282538551723</c:v>
                </c:pt>
                <c:pt idx="561">
                  <c:v>-19.2741950824551</c:v>
                </c:pt>
                <c:pt idx="562">
                  <c:v>-19.1912239826227</c:v>
                </c:pt>
                <c:pt idx="563">
                  <c:v>-19.16265298653558</c:v>
                </c:pt>
                <c:pt idx="564">
                  <c:v>-19.149351556466</c:v>
                </c:pt>
                <c:pt idx="565">
                  <c:v>-19.0942419609062</c:v>
                </c:pt>
                <c:pt idx="566">
                  <c:v>-19.0792853774687</c:v>
                </c:pt>
                <c:pt idx="567">
                  <c:v>-19.0744805759388</c:v>
                </c:pt>
                <c:pt idx="568">
                  <c:v>-19.0257777630081</c:v>
                </c:pt>
                <c:pt idx="569">
                  <c:v>-19.023722462606</c:v>
                </c:pt>
                <c:pt idx="570">
                  <c:v>-18.9888630066283</c:v>
                </c:pt>
                <c:pt idx="571">
                  <c:v>-18.9302886060756</c:v>
                </c:pt>
                <c:pt idx="572">
                  <c:v>-18.9263685249952</c:v>
                </c:pt>
                <c:pt idx="573">
                  <c:v>-18.9189714581385</c:v>
                </c:pt>
                <c:pt idx="574">
                  <c:v>-18.9169318955083</c:v>
                </c:pt>
                <c:pt idx="575">
                  <c:v>-18.8872128274384</c:v>
                </c:pt>
                <c:pt idx="576">
                  <c:v>-18.8866109048508</c:v>
                </c:pt>
                <c:pt idx="577">
                  <c:v>-18.8703933486386</c:v>
                </c:pt>
                <c:pt idx="578">
                  <c:v>-18.807730048339</c:v>
                </c:pt>
                <c:pt idx="579">
                  <c:v>-18.7099998876776</c:v>
                </c:pt>
                <c:pt idx="580">
                  <c:v>-18.7046413586785</c:v>
                </c:pt>
                <c:pt idx="581">
                  <c:v>-18.6446947581212</c:v>
                </c:pt>
                <c:pt idx="582">
                  <c:v>-18.6284784205479</c:v>
                </c:pt>
                <c:pt idx="583">
                  <c:v>-18.58103977258688</c:v>
                </c:pt>
                <c:pt idx="584">
                  <c:v>-18.5767572056738</c:v>
                </c:pt>
                <c:pt idx="585">
                  <c:v>-18.5742203964117</c:v>
                </c:pt>
                <c:pt idx="586">
                  <c:v>-18.5550655365009</c:v>
                </c:pt>
                <c:pt idx="587">
                  <c:v>-18.5347147930255</c:v>
                </c:pt>
                <c:pt idx="588">
                  <c:v>-18.5019296630796</c:v>
                </c:pt>
                <c:pt idx="589">
                  <c:v>-18.36</c:v>
                </c:pt>
                <c:pt idx="590">
                  <c:v>-18.36</c:v>
                </c:pt>
                <c:pt idx="591">
                  <c:v>-18.3022288845523</c:v>
                </c:pt>
                <c:pt idx="592">
                  <c:v>-18.24001028461118</c:v>
                </c:pt>
                <c:pt idx="593">
                  <c:v>-18.2192894825142</c:v>
                </c:pt>
                <c:pt idx="594">
                  <c:v>-18.16241953370877</c:v>
                </c:pt>
                <c:pt idx="595">
                  <c:v>-18.151605185091</c:v>
                </c:pt>
                <c:pt idx="596">
                  <c:v>-18.0651108532936</c:v>
                </c:pt>
                <c:pt idx="597">
                  <c:v>-18.032153872238</c:v>
                </c:pt>
                <c:pt idx="598">
                  <c:v>-17.99864687370347</c:v>
                </c:pt>
                <c:pt idx="599">
                  <c:v>-17.9274982687627</c:v>
                </c:pt>
                <c:pt idx="600">
                  <c:v>-17.8320377027958</c:v>
                </c:pt>
                <c:pt idx="601">
                  <c:v>-17.7994660664171</c:v>
                </c:pt>
                <c:pt idx="602">
                  <c:v>-17.7279387552376</c:v>
                </c:pt>
                <c:pt idx="603">
                  <c:v>-17.6813660877338</c:v>
                </c:pt>
                <c:pt idx="604">
                  <c:v>-17.6437761892767</c:v>
                </c:pt>
                <c:pt idx="605">
                  <c:v>-17.6428679034579</c:v>
                </c:pt>
                <c:pt idx="606">
                  <c:v>-17.6259488158801</c:v>
                </c:pt>
                <c:pt idx="607">
                  <c:v>-17.5771851204874</c:v>
                </c:pt>
                <c:pt idx="608">
                  <c:v>-17.5242165448467</c:v>
                </c:pt>
                <c:pt idx="609">
                  <c:v>-17.49664764110987</c:v>
                </c:pt>
                <c:pt idx="610">
                  <c:v>-17.4882863222977</c:v>
                </c:pt>
                <c:pt idx="611">
                  <c:v>-17.3069838374597</c:v>
                </c:pt>
                <c:pt idx="612">
                  <c:v>-17.2856506250045</c:v>
                </c:pt>
                <c:pt idx="613">
                  <c:v>-17.27858239097737</c:v>
                </c:pt>
                <c:pt idx="614">
                  <c:v>-17.234653668063</c:v>
                </c:pt>
                <c:pt idx="615">
                  <c:v>-17.192317779492</c:v>
                </c:pt>
                <c:pt idx="616">
                  <c:v>-17.1306688352668</c:v>
                </c:pt>
                <c:pt idx="617">
                  <c:v>-17.0488440604113</c:v>
                </c:pt>
                <c:pt idx="618">
                  <c:v>-17.0375520478032</c:v>
                </c:pt>
                <c:pt idx="619">
                  <c:v>-17.0185019492797</c:v>
                </c:pt>
                <c:pt idx="620">
                  <c:v>-16.9414166704075</c:v>
                </c:pt>
                <c:pt idx="621">
                  <c:v>-16.875</c:v>
                </c:pt>
                <c:pt idx="622">
                  <c:v>-16.870474840892</c:v>
                </c:pt>
                <c:pt idx="623">
                  <c:v>-16.8348044394078</c:v>
                </c:pt>
                <c:pt idx="624">
                  <c:v>-16.8050553726035</c:v>
                </c:pt>
                <c:pt idx="625">
                  <c:v>-16.7892096931044</c:v>
                </c:pt>
                <c:pt idx="626">
                  <c:v>-16.7380095095944</c:v>
                </c:pt>
                <c:pt idx="627">
                  <c:v>-16.7347834423447</c:v>
                </c:pt>
                <c:pt idx="628">
                  <c:v>-16.7145240038273</c:v>
                </c:pt>
                <c:pt idx="629">
                  <c:v>-16.66548994037327</c:v>
                </c:pt>
                <c:pt idx="630">
                  <c:v>-16.5053552540893</c:v>
                </c:pt>
                <c:pt idx="631">
                  <c:v>-16.47840330450508</c:v>
                </c:pt>
                <c:pt idx="632">
                  <c:v>-16.3299597085534</c:v>
                </c:pt>
                <c:pt idx="633">
                  <c:v>-16.22564212386317</c:v>
                </c:pt>
                <c:pt idx="634">
                  <c:v>-16.2163074287</c:v>
                </c:pt>
                <c:pt idx="635">
                  <c:v>-16.2088546668567</c:v>
                </c:pt>
                <c:pt idx="636">
                  <c:v>-16.2072664157216</c:v>
                </c:pt>
                <c:pt idx="637">
                  <c:v>-16.1610364590453</c:v>
                </c:pt>
                <c:pt idx="638">
                  <c:v>-16.0011551821879</c:v>
                </c:pt>
                <c:pt idx="639">
                  <c:v>-15.9486863738668</c:v>
                </c:pt>
                <c:pt idx="640">
                  <c:v>-15.9240936345817</c:v>
                </c:pt>
                <c:pt idx="641">
                  <c:v>-15.8702541922348</c:v>
                </c:pt>
                <c:pt idx="642">
                  <c:v>-15.8515689938971</c:v>
                </c:pt>
                <c:pt idx="643">
                  <c:v>-15.8325166632258</c:v>
                </c:pt>
                <c:pt idx="644">
                  <c:v>-15.7373603673858</c:v>
                </c:pt>
                <c:pt idx="645">
                  <c:v>-15.6954084617694</c:v>
                </c:pt>
                <c:pt idx="646">
                  <c:v>-15.6275594821028</c:v>
                </c:pt>
                <c:pt idx="647">
                  <c:v>-15.5594959957413</c:v>
                </c:pt>
                <c:pt idx="648">
                  <c:v>-15.5</c:v>
                </c:pt>
                <c:pt idx="649">
                  <c:v>-15.3405561186128</c:v>
                </c:pt>
                <c:pt idx="650">
                  <c:v>-15.2809032050299</c:v>
                </c:pt>
                <c:pt idx="651">
                  <c:v>-15.15</c:v>
                </c:pt>
                <c:pt idx="652">
                  <c:v>-15.1302255365013</c:v>
                </c:pt>
                <c:pt idx="653">
                  <c:v>-15.1157611302623</c:v>
                </c:pt>
                <c:pt idx="654">
                  <c:v>-15.0832291148602</c:v>
                </c:pt>
                <c:pt idx="655">
                  <c:v>-15.0578914907322</c:v>
                </c:pt>
                <c:pt idx="656">
                  <c:v>-15.0540534626389</c:v>
                </c:pt>
                <c:pt idx="657">
                  <c:v>-14.9905043740955</c:v>
                </c:pt>
                <c:pt idx="658">
                  <c:v>-14.9797474177442</c:v>
                </c:pt>
                <c:pt idx="659">
                  <c:v>-14.9546672063173</c:v>
                </c:pt>
                <c:pt idx="660">
                  <c:v>-14.9438799504998</c:v>
                </c:pt>
                <c:pt idx="661">
                  <c:v>-14.9192969909891</c:v>
                </c:pt>
                <c:pt idx="662">
                  <c:v>-14.8875134530583</c:v>
                </c:pt>
                <c:pt idx="663">
                  <c:v>-14.8649732579443</c:v>
                </c:pt>
                <c:pt idx="664">
                  <c:v>-14.81458868279</c:v>
                </c:pt>
                <c:pt idx="665">
                  <c:v>-14.8122858887324</c:v>
                </c:pt>
                <c:pt idx="666">
                  <c:v>-14.7737023704778</c:v>
                </c:pt>
                <c:pt idx="667">
                  <c:v>-14.7659093749114</c:v>
                </c:pt>
                <c:pt idx="668">
                  <c:v>-14.7186695733403</c:v>
                </c:pt>
                <c:pt idx="669">
                  <c:v>-14.6920502212913</c:v>
                </c:pt>
                <c:pt idx="670">
                  <c:v>-14.6037174460295</c:v>
                </c:pt>
                <c:pt idx="671">
                  <c:v>-14.5813234259223</c:v>
                </c:pt>
                <c:pt idx="672">
                  <c:v>-14.5678838790575</c:v>
                </c:pt>
                <c:pt idx="673">
                  <c:v>-14.5662609351975</c:v>
                </c:pt>
                <c:pt idx="674">
                  <c:v>-14.5241344098605</c:v>
                </c:pt>
                <c:pt idx="675">
                  <c:v>-14.4998595568531</c:v>
                </c:pt>
                <c:pt idx="676">
                  <c:v>-14.4835448965093</c:v>
                </c:pt>
                <c:pt idx="677">
                  <c:v>-14.4466014349559</c:v>
                </c:pt>
                <c:pt idx="678">
                  <c:v>-14.4154242595539</c:v>
                </c:pt>
                <c:pt idx="679">
                  <c:v>-14.2945710610429</c:v>
                </c:pt>
                <c:pt idx="680">
                  <c:v>-14.2730965517819</c:v>
                </c:pt>
                <c:pt idx="681">
                  <c:v>-14.2219452707481</c:v>
                </c:pt>
                <c:pt idx="682">
                  <c:v>-14.1824279827076</c:v>
                </c:pt>
                <c:pt idx="683">
                  <c:v>-14.1711067768919</c:v>
                </c:pt>
                <c:pt idx="684">
                  <c:v>-14.1584074393148</c:v>
                </c:pt>
                <c:pt idx="685">
                  <c:v>-14.0908069682341</c:v>
                </c:pt>
                <c:pt idx="686">
                  <c:v>-14.0767644217624</c:v>
                </c:pt>
                <c:pt idx="687">
                  <c:v>-14.0718186607552</c:v>
                </c:pt>
                <c:pt idx="688">
                  <c:v>-13.9556381539958</c:v>
                </c:pt>
                <c:pt idx="689">
                  <c:v>-13.918366658655</c:v>
                </c:pt>
                <c:pt idx="690">
                  <c:v>-13.8598918513324</c:v>
                </c:pt>
                <c:pt idx="691">
                  <c:v>-13.8028078544709</c:v>
                </c:pt>
                <c:pt idx="692">
                  <c:v>-13.801796441065</c:v>
                </c:pt>
                <c:pt idx="693">
                  <c:v>-13.7995243049801</c:v>
                </c:pt>
                <c:pt idx="694">
                  <c:v>-13.7135230090321</c:v>
                </c:pt>
                <c:pt idx="695">
                  <c:v>-13.665008156463</c:v>
                </c:pt>
                <c:pt idx="696">
                  <c:v>-13.6568380112895</c:v>
                </c:pt>
                <c:pt idx="697">
                  <c:v>-13.6355395438957</c:v>
                </c:pt>
                <c:pt idx="698">
                  <c:v>-13.5994292952498</c:v>
                </c:pt>
                <c:pt idx="699">
                  <c:v>-13.5945684015964</c:v>
                </c:pt>
                <c:pt idx="700">
                  <c:v>-13.5655367285376</c:v>
                </c:pt>
                <c:pt idx="701">
                  <c:v>-13.5365527847712</c:v>
                </c:pt>
                <c:pt idx="702">
                  <c:v>-13.531008462378</c:v>
                </c:pt>
                <c:pt idx="703">
                  <c:v>-13.5</c:v>
                </c:pt>
                <c:pt idx="704">
                  <c:v>-13.4804856963574</c:v>
                </c:pt>
                <c:pt idx="705">
                  <c:v>-13.4485199019282</c:v>
                </c:pt>
                <c:pt idx="706">
                  <c:v>-13.3664383651099</c:v>
                </c:pt>
                <c:pt idx="707">
                  <c:v>-13.275096140085</c:v>
                </c:pt>
                <c:pt idx="708">
                  <c:v>-13.2608336975905</c:v>
                </c:pt>
                <c:pt idx="709">
                  <c:v>-13.2104644731401</c:v>
                </c:pt>
                <c:pt idx="710">
                  <c:v>-13.143336468268</c:v>
                </c:pt>
                <c:pt idx="711">
                  <c:v>-13.0985113977928</c:v>
                </c:pt>
                <c:pt idx="712">
                  <c:v>-13.0978346854803</c:v>
                </c:pt>
                <c:pt idx="713">
                  <c:v>-13.0771087261148</c:v>
                </c:pt>
                <c:pt idx="714">
                  <c:v>-13.0090066858581</c:v>
                </c:pt>
                <c:pt idx="715">
                  <c:v>-12.9736701508844</c:v>
                </c:pt>
                <c:pt idx="716">
                  <c:v>-12.9528915480441</c:v>
                </c:pt>
                <c:pt idx="717">
                  <c:v>-12.9261887467466</c:v>
                </c:pt>
                <c:pt idx="718">
                  <c:v>-12.900967334055</c:v>
                </c:pt>
                <c:pt idx="719">
                  <c:v>-12.884667187641</c:v>
                </c:pt>
                <c:pt idx="720">
                  <c:v>-12.8651400691178</c:v>
                </c:pt>
                <c:pt idx="721">
                  <c:v>-12.8421298126094</c:v>
                </c:pt>
                <c:pt idx="722">
                  <c:v>-12.8262890923328</c:v>
                </c:pt>
                <c:pt idx="723">
                  <c:v>-12.7483225228141</c:v>
                </c:pt>
                <c:pt idx="724">
                  <c:v>-12.694548445126</c:v>
                </c:pt>
                <c:pt idx="725">
                  <c:v>-12.66656102236</c:v>
                </c:pt>
                <c:pt idx="726">
                  <c:v>-12.6069118393044</c:v>
                </c:pt>
                <c:pt idx="727">
                  <c:v>-12.594037087892</c:v>
                </c:pt>
                <c:pt idx="728">
                  <c:v>-12.5915931052825</c:v>
                </c:pt>
                <c:pt idx="729">
                  <c:v>-12.5266820526892</c:v>
                </c:pt>
                <c:pt idx="730">
                  <c:v>-12.3624525657337</c:v>
                </c:pt>
                <c:pt idx="731">
                  <c:v>-12.340030085297</c:v>
                </c:pt>
                <c:pt idx="732">
                  <c:v>-12.3227980239291</c:v>
                </c:pt>
                <c:pt idx="733">
                  <c:v>-12.3146651952062</c:v>
                </c:pt>
                <c:pt idx="734">
                  <c:v>-12.2477964242977</c:v>
                </c:pt>
                <c:pt idx="735">
                  <c:v>-12.237691827901</c:v>
                </c:pt>
                <c:pt idx="736">
                  <c:v>-12.2130099629805</c:v>
                </c:pt>
                <c:pt idx="737">
                  <c:v>-12.1855221350467</c:v>
                </c:pt>
                <c:pt idx="738">
                  <c:v>-12.0999177359632</c:v>
                </c:pt>
                <c:pt idx="739">
                  <c:v>-12.0493317892006</c:v>
                </c:pt>
                <c:pt idx="740">
                  <c:v>-11.9660815092448</c:v>
                </c:pt>
                <c:pt idx="741">
                  <c:v>-11.9545149967102</c:v>
                </c:pt>
                <c:pt idx="742">
                  <c:v>-11.950044822838</c:v>
                </c:pt>
                <c:pt idx="743">
                  <c:v>-11.9377592421478</c:v>
                </c:pt>
                <c:pt idx="744">
                  <c:v>-11.9020511028298</c:v>
                </c:pt>
                <c:pt idx="745">
                  <c:v>-11.8661220926151</c:v>
                </c:pt>
                <c:pt idx="746">
                  <c:v>-11.8471166960392</c:v>
                </c:pt>
                <c:pt idx="747">
                  <c:v>-11.8105363375256</c:v>
                </c:pt>
                <c:pt idx="748">
                  <c:v>-11.7976053034566</c:v>
                </c:pt>
                <c:pt idx="749">
                  <c:v>-11.7809673226009</c:v>
                </c:pt>
                <c:pt idx="750">
                  <c:v>-11.6562272890241</c:v>
                </c:pt>
                <c:pt idx="751">
                  <c:v>-11.6416116755063</c:v>
                </c:pt>
                <c:pt idx="752">
                  <c:v>-11.6105679696458</c:v>
                </c:pt>
                <c:pt idx="753">
                  <c:v>-11.5927216134814</c:v>
                </c:pt>
                <c:pt idx="754">
                  <c:v>-11.5809437287025</c:v>
                </c:pt>
                <c:pt idx="755">
                  <c:v>-11.5782492210078</c:v>
                </c:pt>
                <c:pt idx="756">
                  <c:v>-11.5746002573945</c:v>
                </c:pt>
                <c:pt idx="757">
                  <c:v>-11.5630364389697</c:v>
                </c:pt>
                <c:pt idx="758">
                  <c:v>-11.560619682121</c:v>
                </c:pt>
                <c:pt idx="759">
                  <c:v>-11.5508493061691</c:v>
                </c:pt>
                <c:pt idx="760">
                  <c:v>-11.5107899850104</c:v>
                </c:pt>
                <c:pt idx="761">
                  <c:v>-11.4790848134739</c:v>
                </c:pt>
                <c:pt idx="762">
                  <c:v>-11.4628370837414</c:v>
                </c:pt>
                <c:pt idx="763">
                  <c:v>-11.4614107321581</c:v>
                </c:pt>
                <c:pt idx="764">
                  <c:v>-11.4588046855726</c:v>
                </c:pt>
                <c:pt idx="765">
                  <c:v>-11.3732325733383</c:v>
                </c:pt>
                <c:pt idx="766">
                  <c:v>-11.3516159008196</c:v>
                </c:pt>
                <c:pt idx="767">
                  <c:v>-11.3354303001854</c:v>
                </c:pt>
                <c:pt idx="768">
                  <c:v>-11.3259061831056</c:v>
                </c:pt>
                <c:pt idx="769">
                  <c:v>-11.2539736540077</c:v>
                </c:pt>
                <c:pt idx="770">
                  <c:v>-11.2395686956625</c:v>
                </c:pt>
                <c:pt idx="771">
                  <c:v>-11.1937472704816</c:v>
                </c:pt>
                <c:pt idx="772">
                  <c:v>-11.1603323049986</c:v>
                </c:pt>
                <c:pt idx="773">
                  <c:v>-11.1166976009146</c:v>
                </c:pt>
                <c:pt idx="774">
                  <c:v>-11.0832752742647</c:v>
                </c:pt>
                <c:pt idx="775">
                  <c:v>-11.0232640390942</c:v>
                </c:pt>
                <c:pt idx="776">
                  <c:v>-11.0029842885125</c:v>
                </c:pt>
                <c:pt idx="777">
                  <c:v>-10.998794197333</c:v>
                </c:pt>
                <c:pt idx="778">
                  <c:v>-10.806472502774</c:v>
                </c:pt>
                <c:pt idx="779">
                  <c:v>-10.8028791231334</c:v>
                </c:pt>
                <c:pt idx="780">
                  <c:v>-10.7573161697866</c:v>
                </c:pt>
                <c:pt idx="781">
                  <c:v>-10.7534690209384</c:v>
                </c:pt>
                <c:pt idx="782">
                  <c:v>-10.7231863944159</c:v>
                </c:pt>
                <c:pt idx="783">
                  <c:v>-10.7085721558115</c:v>
                </c:pt>
                <c:pt idx="784">
                  <c:v>-10.7020919147243</c:v>
                </c:pt>
                <c:pt idx="785">
                  <c:v>-10.6221936986521</c:v>
                </c:pt>
                <c:pt idx="786">
                  <c:v>-10.5874433150153</c:v>
                </c:pt>
                <c:pt idx="787">
                  <c:v>-10.5302317124965</c:v>
                </c:pt>
                <c:pt idx="788">
                  <c:v>-10.4971869362852</c:v>
                </c:pt>
                <c:pt idx="789">
                  <c:v>-10.4691791778851</c:v>
                </c:pt>
                <c:pt idx="790">
                  <c:v>-10.4659275201694</c:v>
                </c:pt>
                <c:pt idx="791">
                  <c:v>-10.4463031624319</c:v>
                </c:pt>
                <c:pt idx="792">
                  <c:v>-10.4180633554984</c:v>
                </c:pt>
                <c:pt idx="793">
                  <c:v>-10.4125121302294</c:v>
                </c:pt>
                <c:pt idx="794">
                  <c:v>-10.3868004367569</c:v>
                </c:pt>
                <c:pt idx="795">
                  <c:v>-10.3246135075142</c:v>
                </c:pt>
                <c:pt idx="796">
                  <c:v>-10.3153015351836</c:v>
                </c:pt>
                <c:pt idx="797">
                  <c:v>-10.3116896014725</c:v>
                </c:pt>
                <c:pt idx="798">
                  <c:v>-10.2786523125432</c:v>
                </c:pt>
                <c:pt idx="799">
                  <c:v>-10.2411656516319</c:v>
                </c:pt>
                <c:pt idx="800">
                  <c:v>-10.2117044222217</c:v>
                </c:pt>
                <c:pt idx="801">
                  <c:v>-10.2098776638736</c:v>
                </c:pt>
                <c:pt idx="802">
                  <c:v>-10.1357972490039</c:v>
                </c:pt>
                <c:pt idx="803">
                  <c:v>-10.0695424769026</c:v>
                </c:pt>
                <c:pt idx="804">
                  <c:v>-10.0503811000595</c:v>
                </c:pt>
                <c:pt idx="805">
                  <c:v>-10.0288450611223</c:v>
                </c:pt>
                <c:pt idx="806">
                  <c:v>-9.98633996282562</c:v>
                </c:pt>
                <c:pt idx="807">
                  <c:v>-9.9756720664037</c:v>
                </c:pt>
                <c:pt idx="808">
                  <c:v>-9.97258089459479</c:v>
                </c:pt>
                <c:pt idx="809">
                  <c:v>-9.93714074244734</c:v>
                </c:pt>
                <c:pt idx="810">
                  <c:v>-9.90494064801846</c:v>
                </c:pt>
                <c:pt idx="811">
                  <c:v>-9.85572454836899</c:v>
                </c:pt>
                <c:pt idx="812">
                  <c:v>-9.80942617450597</c:v>
                </c:pt>
                <c:pt idx="813">
                  <c:v>-9.73934633571411</c:v>
                </c:pt>
                <c:pt idx="814">
                  <c:v>-9.57773325564807</c:v>
                </c:pt>
                <c:pt idx="815">
                  <c:v>-9.56183765016988</c:v>
                </c:pt>
                <c:pt idx="816">
                  <c:v>-9.53338707851329</c:v>
                </c:pt>
                <c:pt idx="817">
                  <c:v>-9.520691260431775</c:v>
                </c:pt>
                <c:pt idx="818">
                  <c:v>-9.50949942045853</c:v>
                </c:pt>
                <c:pt idx="819">
                  <c:v>-9.45647732443328</c:v>
                </c:pt>
                <c:pt idx="820">
                  <c:v>-9.37431332172899</c:v>
                </c:pt>
                <c:pt idx="821">
                  <c:v>-9.3615417534454</c:v>
                </c:pt>
                <c:pt idx="822">
                  <c:v>-9.324618242640818</c:v>
                </c:pt>
                <c:pt idx="823">
                  <c:v>-9.30664966314996</c:v>
                </c:pt>
                <c:pt idx="824">
                  <c:v>-9.29348989983219</c:v>
                </c:pt>
                <c:pt idx="825">
                  <c:v>-9.21380594708004</c:v>
                </c:pt>
                <c:pt idx="826">
                  <c:v>-9.16825060125791</c:v>
                </c:pt>
                <c:pt idx="827">
                  <c:v>-9.138492983853924</c:v>
                </c:pt>
                <c:pt idx="828">
                  <c:v>-9.11733061207975</c:v>
                </c:pt>
                <c:pt idx="829">
                  <c:v>-9.110143326162428</c:v>
                </c:pt>
                <c:pt idx="830">
                  <c:v>-9.08674972187728</c:v>
                </c:pt>
                <c:pt idx="831">
                  <c:v>-9.0611023171342</c:v>
                </c:pt>
                <c:pt idx="832">
                  <c:v>-9.02523840278025</c:v>
                </c:pt>
                <c:pt idx="833">
                  <c:v>-8.95003684707961</c:v>
                </c:pt>
                <c:pt idx="834">
                  <c:v>-8.90170285434462</c:v>
                </c:pt>
                <c:pt idx="835">
                  <c:v>-8.78469963608006</c:v>
                </c:pt>
                <c:pt idx="836">
                  <c:v>-8.77696577900911</c:v>
                </c:pt>
                <c:pt idx="837">
                  <c:v>-8.58972798307169</c:v>
                </c:pt>
                <c:pt idx="838">
                  <c:v>-8.584213002062388</c:v>
                </c:pt>
                <c:pt idx="839">
                  <c:v>-8.542215001700855</c:v>
                </c:pt>
                <c:pt idx="840">
                  <c:v>-8.53894588452409</c:v>
                </c:pt>
                <c:pt idx="841">
                  <c:v>-8.48645690574147</c:v>
                </c:pt>
                <c:pt idx="842">
                  <c:v>-8.48295535752863</c:v>
                </c:pt>
                <c:pt idx="843">
                  <c:v>-8.46886471425828</c:v>
                </c:pt>
                <c:pt idx="844">
                  <c:v>-8.467871344526101</c:v>
                </c:pt>
                <c:pt idx="845">
                  <c:v>-8.4589410813493</c:v>
                </c:pt>
                <c:pt idx="846">
                  <c:v>-8.43008541578248</c:v>
                </c:pt>
                <c:pt idx="847">
                  <c:v>-8.42369575704509</c:v>
                </c:pt>
                <c:pt idx="848">
                  <c:v>-8.40026355727621</c:v>
                </c:pt>
                <c:pt idx="849">
                  <c:v>-8.394871747179794</c:v>
                </c:pt>
                <c:pt idx="850">
                  <c:v>-8.35474360370797</c:v>
                </c:pt>
                <c:pt idx="851">
                  <c:v>-8.155623123458868</c:v>
                </c:pt>
                <c:pt idx="852">
                  <c:v>-8.1369409333569</c:v>
                </c:pt>
                <c:pt idx="853">
                  <c:v>-8.06895582158296</c:v>
                </c:pt>
                <c:pt idx="854">
                  <c:v>-8.00774714974206</c:v>
                </c:pt>
                <c:pt idx="855">
                  <c:v>-8.0</c:v>
                </c:pt>
                <c:pt idx="856">
                  <c:v>-7.99022347869269</c:v>
                </c:pt>
                <c:pt idx="857">
                  <c:v>-7.94093498182006</c:v>
                </c:pt>
                <c:pt idx="858">
                  <c:v>-7.91266242712276</c:v>
                </c:pt>
                <c:pt idx="859">
                  <c:v>-7.89144615622498</c:v>
                </c:pt>
                <c:pt idx="860">
                  <c:v>-7.875435290368308</c:v>
                </c:pt>
                <c:pt idx="861">
                  <c:v>-7.856964823510477</c:v>
                </c:pt>
                <c:pt idx="862">
                  <c:v>-7.72986730844564</c:v>
                </c:pt>
                <c:pt idx="863">
                  <c:v>-7.634555669481035</c:v>
                </c:pt>
                <c:pt idx="864">
                  <c:v>-7.585577366984007</c:v>
                </c:pt>
                <c:pt idx="865">
                  <c:v>-7.58009836094885</c:v>
                </c:pt>
                <c:pt idx="866">
                  <c:v>-7.522515212863086</c:v>
                </c:pt>
                <c:pt idx="867">
                  <c:v>-7.46836294518834</c:v>
                </c:pt>
                <c:pt idx="868">
                  <c:v>-7.43561443330899</c:v>
                </c:pt>
                <c:pt idx="869">
                  <c:v>-7.37565158057735</c:v>
                </c:pt>
                <c:pt idx="870">
                  <c:v>-7.27303270255076</c:v>
                </c:pt>
                <c:pt idx="871">
                  <c:v>-7.253774261054407</c:v>
                </c:pt>
                <c:pt idx="872">
                  <c:v>-7.246811776497007</c:v>
                </c:pt>
                <c:pt idx="873">
                  <c:v>-7.21561217424389</c:v>
                </c:pt>
                <c:pt idx="874">
                  <c:v>-7.19156824364757</c:v>
                </c:pt>
                <c:pt idx="875">
                  <c:v>-7.19118178343748</c:v>
                </c:pt>
                <c:pt idx="876">
                  <c:v>-7.150710811259677</c:v>
                </c:pt>
                <c:pt idx="877">
                  <c:v>-7.09447901525338</c:v>
                </c:pt>
                <c:pt idx="878">
                  <c:v>-7.012212246430347</c:v>
                </c:pt>
                <c:pt idx="879">
                  <c:v>-6.97121283820484</c:v>
                </c:pt>
                <c:pt idx="880">
                  <c:v>-6.96760991211151</c:v>
                </c:pt>
                <c:pt idx="881">
                  <c:v>-6.93502454732352</c:v>
                </c:pt>
                <c:pt idx="882">
                  <c:v>-6.78078971311671</c:v>
                </c:pt>
                <c:pt idx="883">
                  <c:v>-6.77707187109302</c:v>
                </c:pt>
                <c:pt idx="884">
                  <c:v>-6.76655355582379</c:v>
                </c:pt>
                <c:pt idx="885">
                  <c:v>-6.763635538240786</c:v>
                </c:pt>
                <c:pt idx="886">
                  <c:v>-6.75064851280163</c:v>
                </c:pt>
                <c:pt idx="887">
                  <c:v>-6.73369504605172</c:v>
                </c:pt>
                <c:pt idx="888">
                  <c:v>-6.583824627583247</c:v>
                </c:pt>
                <c:pt idx="889">
                  <c:v>-6.57654807616112</c:v>
                </c:pt>
                <c:pt idx="890">
                  <c:v>-6.57487337240627</c:v>
                </c:pt>
                <c:pt idx="891">
                  <c:v>-6.46146496352462</c:v>
                </c:pt>
                <c:pt idx="892">
                  <c:v>-6.37074670419529</c:v>
                </c:pt>
                <c:pt idx="893">
                  <c:v>-6.27725874909943</c:v>
                </c:pt>
                <c:pt idx="894">
                  <c:v>-6.257854640620786</c:v>
                </c:pt>
                <c:pt idx="895">
                  <c:v>-6.25</c:v>
                </c:pt>
                <c:pt idx="896">
                  <c:v>-6.23659312200543</c:v>
                </c:pt>
                <c:pt idx="897">
                  <c:v>-6.20089808725185</c:v>
                </c:pt>
                <c:pt idx="898">
                  <c:v>-6.18950672171414</c:v>
                </c:pt>
                <c:pt idx="899">
                  <c:v>-6.13642932724415</c:v>
                </c:pt>
                <c:pt idx="900">
                  <c:v>-6.10386031095482</c:v>
                </c:pt>
                <c:pt idx="901">
                  <c:v>-6.06564492436623</c:v>
                </c:pt>
                <c:pt idx="902">
                  <c:v>-6.050515345429467</c:v>
                </c:pt>
                <c:pt idx="903">
                  <c:v>-6.020315965313477</c:v>
                </c:pt>
                <c:pt idx="904">
                  <c:v>-6.00006410247705</c:v>
                </c:pt>
                <c:pt idx="905">
                  <c:v>-5.93650240543387</c:v>
                </c:pt>
                <c:pt idx="906">
                  <c:v>-5.9282908107319</c:v>
                </c:pt>
                <c:pt idx="907">
                  <c:v>-5.898715927617837</c:v>
                </c:pt>
                <c:pt idx="908">
                  <c:v>-5.86736088467156</c:v>
                </c:pt>
                <c:pt idx="909">
                  <c:v>-5.8518450359195</c:v>
                </c:pt>
                <c:pt idx="910">
                  <c:v>-5.81570293175097</c:v>
                </c:pt>
                <c:pt idx="911">
                  <c:v>-5.77302144226582</c:v>
                </c:pt>
                <c:pt idx="912">
                  <c:v>-5.77236325012533</c:v>
                </c:pt>
                <c:pt idx="913">
                  <c:v>-5.75991922081663</c:v>
                </c:pt>
                <c:pt idx="914">
                  <c:v>-5.728511526795704</c:v>
                </c:pt>
                <c:pt idx="915">
                  <c:v>-5.67127137562748</c:v>
                </c:pt>
                <c:pt idx="916">
                  <c:v>-5.64560746020358</c:v>
                </c:pt>
                <c:pt idx="917">
                  <c:v>-5.63167559322661</c:v>
                </c:pt>
                <c:pt idx="918">
                  <c:v>-5.59182602516409</c:v>
                </c:pt>
                <c:pt idx="919">
                  <c:v>-5.534190946647516</c:v>
                </c:pt>
                <c:pt idx="920">
                  <c:v>-5.532686057695587</c:v>
                </c:pt>
                <c:pt idx="921">
                  <c:v>-5.5136433972072</c:v>
                </c:pt>
                <c:pt idx="922">
                  <c:v>-5.43859921210993</c:v>
                </c:pt>
                <c:pt idx="923">
                  <c:v>-5.43091170446586</c:v>
                </c:pt>
                <c:pt idx="924">
                  <c:v>-5.3737493449231</c:v>
                </c:pt>
                <c:pt idx="925">
                  <c:v>-5.317323728798</c:v>
                </c:pt>
                <c:pt idx="926">
                  <c:v>-5.25579000060447</c:v>
                </c:pt>
                <c:pt idx="927">
                  <c:v>-5.192900871689244</c:v>
                </c:pt>
                <c:pt idx="928">
                  <c:v>-5.19025139941844</c:v>
                </c:pt>
                <c:pt idx="929">
                  <c:v>-5.17302734448205</c:v>
                </c:pt>
                <c:pt idx="930">
                  <c:v>-5.10341899217507</c:v>
                </c:pt>
                <c:pt idx="931">
                  <c:v>-5.04748335586297</c:v>
                </c:pt>
                <c:pt idx="932">
                  <c:v>-5.01116944410939</c:v>
                </c:pt>
                <c:pt idx="933">
                  <c:v>-5.01028785421768</c:v>
                </c:pt>
                <c:pt idx="934">
                  <c:v>-5.00318880072337</c:v>
                </c:pt>
                <c:pt idx="935">
                  <c:v>-4.98583975363376</c:v>
                </c:pt>
                <c:pt idx="936">
                  <c:v>-4.97775789405972</c:v>
                </c:pt>
                <c:pt idx="937">
                  <c:v>-4.94535404515117</c:v>
                </c:pt>
                <c:pt idx="938">
                  <c:v>-4.9312081100535</c:v>
                </c:pt>
                <c:pt idx="939">
                  <c:v>-4.87029012688277</c:v>
                </c:pt>
                <c:pt idx="940">
                  <c:v>-4.818132629568955</c:v>
                </c:pt>
                <c:pt idx="941">
                  <c:v>-4.79394930130941</c:v>
                </c:pt>
                <c:pt idx="942">
                  <c:v>-4.70672516904926</c:v>
                </c:pt>
                <c:pt idx="943">
                  <c:v>-4.697397818946444</c:v>
                </c:pt>
                <c:pt idx="944">
                  <c:v>-4.6597367228034</c:v>
                </c:pt>
                <c:pt idx="945">
                  <c:v>-4.628303846900697</c:v>
                </c:pt>
                <c:pt idx="946">
                  <c:v>-4.56918799969713</c:v>
                </c:pt>
                <c:pt idx="947">
                  <c:v>-4.543711777875227</c:v>
                </c:pt>
                <c:pt idx="948">
                  <c:v>-4.53949212491982</c:v>
                </c:pt>
                <c:pt idx="949">
                  <c:v>-4.53468446346397</c:v>
                </c:pt>
                <c:pt idx="950">
                  <c:v>-4.455118272828007</c:v>
                </c:pt>
                <c:pt idx="951">
                  <c:v>-4.265089537837627</c:v>
                </c:pt>
                <c:pt idx="952">
                  <c:v>-4.20289779805972</c:v>
                </c:pt>
                <c:pt idx="953">
                  <c:v>-4.20285246773127</c:v>
                </c:pt>
                <c:pt idx="954">
                  <c:v>-4.19160461567772</c:v>
                </c:pt>
                <c:pt idx="955">
                  <c:v>-4.187707917590777</c:v>
                </c:pt>
                <c:pt idx="956">
                  <c:v>-4.17577235281255</c:v>
                </c:pt>
                <c:pt idx="957">
                  <c:v>-4.14140535186469</c:v>
                </c:pt>
                <c:pt idx="958">
                  <c:v>-4.137971778684729</c:v>
                </c:pt>
                <c:pt idx="959">
                  <c:v>-4.13379082012782</c:v>
                </c:pt>
                <c:pt idx="960">
                  <c:v>-4.11696945472391</c:v>
                </c:pt>
                <c:pt idx="961">
                  <c:v>-4.051475668848838</c:v>
                </c:pt>
                <c:pt idx="962">
                  <c:v>-4.049585560799637</c:v>
                </c:pt>
                <c:pt idx="963">
                  <c:v>-3.97721498317433</c:v>
                </c:pt>
                <c:pt idx="964">
                  <c:v>-3.93536319136434</c:v>
                </c:pt>
                <c:pt idx="965">
                  <c:v>-3.84492617685577</c:v>
                </c:pt>
                <c:pt idx="966">
                  <c:v>-3.84050464812816</c:v>
                </c:pt>
                <c:pt idx="967">
                  <c:v>-3.835042165558497</c:v>
                </c:pt>
                <c:pt idx="968">
                  <c:v>-3.682507550296</c:v>
                </c:pt>
                <c:pt idx="969">
                  <c:v>-3.56115697677293</c:v>
                </c:pt>
                <c:pt idx="970">
                  <c:v>-3.46920704272821</c:v>
                </c:pt>
                <c:pt idx="971">
                  <c:v>-3.46692833168642</c:v>
                </c:pt>
                <c:pt idx="972">
                  <c:v>-3.4162227250115</c:v>
                </c:pt>
                <c:pt idx="973">
                  <c:v>-3.3765032195605</c:v>
                </c:pt>
                <c:pt idx="974">
                  <c:v>-3.36507378155969</c:v>
                </c:pt>
                <c:pt idx="975">
                  <c:v>-3.35340332143944</c:v>
                </c:pt>
                <c:pt idx="976">
                  <c:v>-3.18252315982687</c:v>
                </c:pt>
                <c:pt idx="977">
                  <c:v>-3.0882233170026</c:v>
                </c:pt>
                <c:pt idx="978">
                  <c:v>-3.0864777086079</c:v>
                </c:pt>
                <c:pt idx="979">
                  <c:v>-3.07619411742698</c:v>
                </c:pt>
                <c:pt idx="980">
                  <c:v>-3.04176070510669</c:v>
                </c:pt>
                <c:pt idx="981">
                  <c:v>-2.98063337532092</c:v>
                </c:pt>
                <c:pt idx="982">
                  <c:v>-2.97711415935287</c:v>
                </c:pt>
                <c:pt idx="983">
                  <c:v>-2.91804615892921</c:v>
                </c:pt>
                <c:pt idx="984">
                  <c:v>-2.89529439614556</c:v>
                </c:pt>
                <c:pt idx="985">
                  <c:v>-2.84716151403546</c:v>
                </c:pt>
                <c:pt idx="986">
                  <c:v>-2.8041038629556</c:v>
                </c:pt>
                <c:pt idx="987">
                  <c:v>-2.7685658107289</c:v>
                </c:pt>
                <c:pt idx="988">
                  <c:v>-2.638788699474867</c:v>
                </c:pt>
                <c:pt idx="989">
                  <c:v>-2.58975164333787</c:v>
                </c:pt>
                <c:pt idx="990">
                  <c:v>-2.57362915542731</c:v>
                </c:pt>
                <c:pt idx="991">
                  <c:v>-2.5704091516535</c:v>
                </c:pt>
                <c:pt idx="992">
                  <c:v>-2.56159880757847</c:v>
                </c:pt>
                <c:pt idx="993">
                  <c:v>-2.542252119551867</c:v>
                </c:pt>
                <c:pt idx="994">
                  <c:v>-2.52403346065752</c:v>
                </c:pt>
                <c:pt idx="995">
                  <c:v>-2.52226951849758</c:v>
                </c:pt>
                <c:pt idx="996">
                  <c:v>-2.48012221737263</c:v>
                </c:pt>
                <c:pt idx="997">
                  <c:v>-2.47610945806849</c:v>
                </c:pt>
                <c:pt idx="998">
                  <c:v>-2.47112545466065</c:v>
                </c:pt>
                <c:pt idx="999">
                  <c:v>-2.4506376967992</c:v>
                </c:pt>
                <c:pt idx="1000">
                  <c:v>-2.33101436416539</c:v>
                </c:pt>
                <c:pt idx="1001">
                  <c:v>-2.25558448761209</c:v>
                </c:pt>
                <c:pt idx="1002">
                  <c:v>-2.18190427282034</c:v>
                </c:pt>
                <c:pt idx="1003">
                  <c:v>-2.17177362893347</c:v>
                </c:pt>
                <c:pt idx="1004">
                  <c:v>-2.163432404682</c:v>
                </c:pt>
                <c:pt idx="1005">
                  <c:v>-2.11898258140738</c:v>
                </c:pt>
                <c:pt idx="1006">
                  <c:v>-2.0501656255484</c:v>
                </c:pt>
                <c:pt idx="1007">
                  <c:v>-2.03430252176421</c:v>
                </c:pt>
                <c:pt idx="1008">
                  <c:v>-2.03297701827013</c:v>
                </c:pt>
                <c:pt idx="1009">
                  <c:v>-1.98876059205819</c:v>
                </c:pt>
                <c:pt idx="1010">
                  <c:v>-1.96435912940356</c:v>
                </c:pt>
                <c:pt idx="1011">
                  <c:v>-1.94539015296569</c:v>
                </c:pt>
                <c:pt idx="1012">
                  <c:v>-1.93902853889342</c:v>
                </c:pt>
                <c:pt idx="1013">
                  <c:v>-1.90462892192113</c:v>
                </c:pt>
                <c:pt idx="1014">
                  <c:v>-1.88576197499676</c:v>
                </c:pt>
                <c:pt idx="1015">
                  <c:v>-1.83116512234727</c:v>
                </c:pt>
                <c:pt idx="1016">
                  <c:v>-1.72939480398381</c:v>
                </c:pt>
                <c:pt idx="1017">
                  <c:v>-1.70689916337862</c:v>
                </c:pt>
                <c:pt idx="1018">
                  <c:v>-1.68695701075701</c:v>
                </c:pt>
                <c:pt idx="1019">
                  <c:v>-1.68300412772159</c:v>
                </c:pt>
                <c:pt idx="1020">
                  <c:v>-1.66406255324335</c:v>
                </c:pt>
                <c:pt idx="1021">
                  <c:v>-1.58325226197159</c:v>
                </c:pt>
                <c:pt idx="1022">
                  <c:v>-1.5351087681305</c:v>
                </c:pt>
                <c:pt idx="1023">
                  <c:v>-1.45060310013235</c:v>
                </c:pt>
                <c:pt idx="1024">
                  <c:v>-1.38365473577257</c:v>
                </c:pt>
                <c:pt idx="1025">
                  <c:v>-1.3441580066467</c:v>
                </c:pt>
                <c:pt idx="1026">
                  <c:v>-1.2671915813436</c:v>
                </c:pt>
                <c:pt idx="1027">
                  <c:v>-1.24627094141843</c:v>
                </c:pt>
                <c:pt idx="1028">
                  <c:v>-1.23339164163802</c:v>
                </c:pt>
                <c:pt idx="1029">
                  <c:v>-1.19518592945435</c:v>
                </c:pt>
                <c:pt idx="1030">
                  <c:v>-1.14703728917281</c:v>
                </c:pt>
                <c:pt idx="1031">
                  <c:v>-1.13460220699455</c:v>
                </c:pt>
                <c:pt idx="1032">
                  <c:v>-1.12849432998592</c:v>
                </c:pt>
                <c:pt idx="1033">
                  <c:v>-1.09974287124612</c:v>
                </c:pt>
                <c:pt idx="1034">
                  <c:v>-1.09262405092567</c:v>
                </c:pt>
                <c:pt idx="1035">
                  <c:v>-1.01044738506197</c:v>
                </c:pt>
                <c:pt idx="1036">
                  <c:v>-0.976599540713902</c:v>
                </c:pt>
                <c:pt idx="1037">
                  <c:v>-0.931911035912975</c:v>
                </c:pt>
                <c:pt idx="1038">
                  <c:v>-0.931505313510513</c:v>
                </c:pt>
                <c:pt idx="1039">
                  <c:v>-0.865892756736656</c:v>
                </c:pt>
                <c:pt idx="1040">
                  <c:v>-0.813837014080515</c:v>
                </c:pt>
                <c:pt idx="1041">
                  <c:v>-0.802772005868376</c:v>
                </c:pt>
                <c:pt idx="1042">
                  <c:v>-0.766748721585473</c:v>
                </c:pt>
                <c:pt idx="1043">
                  <c:v>-0.733580129976104</c:v>
                </c:pt>
                <c:pt idx="1044">
                  <c:v>-0.722418133712331</c:v>
                </c:pt>
                <c:pt idx="1045">
                  <c:v>-0.720442067555421</c:v>
                </c:pt>
                <c:pt idx="1046">
                  <c:v>-0.719361259721271</c:v>
                </c:pt>
                <c:pt idx="1047">
                  <c:v>-0.685738431843894</c:v>
                </c:pt>
                <c:pt idx="1048">
                  <c:v>-0.677603741440865</c:v>
                </c:pt>
                <c:pt idx="1049">
                  <c:v>-0.656028895162549</c:v>
                </c:pt>
                <c:pt idx="1050">
                  <c:v>-0.537132996311875</c:v>
                </c:pt>
                <c:pt idx="1051">
                  <c:v>-0.464360763450557</c:v>
                </c:pt>
                <c:pt idx="1052">
                  <c:v>-0.423199086517566</c:v>
                </c:pt>
                <c:pt idx="1053">
                  <c:v>-0.367487958767313</c:v>
                </c:pt>
                <c:pt idx="1054">
                  <c:v>-0.343517893134134</c:v>
                </c:pt>
                <c:pt idx="1055">
                  <c:v>-0.332198700616395</c:v>
                </c:pt>
                <c:pt idx="1056">
                  <c:v>-0.330235622012288</c:v>
                </c:pt>
                <c:pt idx="1057">
                  <c:v>-0.311181752781934</c:v>
                </c:pt>
                <c:pt idx="1058">
                  <c:v>-0.298828661642062</c:v>
                </c:pt>
                <c:pt idx="1059">
                  <c:v>-0.294665981083191</c:v>
                </c:pt>
                <c:pt idx="1060">
                  <c:v>-0.260710230856503</c:v>
                </c:pt>
                <c:pt idx="1061">
                  <c:v>-0.255479764791807</c:v>
                </c:pt>
                <c:pt idx="1062">
                  <c:v>-0.244014130961815</c:v>
                </c:pt>
                <c:pt idx="1063">
                  <c:v>-0.151237921742115</c:v>
                </c:pt>
                <c:pt idx="1064">
                  <c:v>-0.117329246824795</c:v>
                </c:pt>
                <c:pt idx="1065">
                  <c:v>-0.0689768810499771</c:v>
                </c:pt>
                <c:pt idx="1066">
                  <c:v>-0.0467772798045444</c:v>
                </c:pt>
                <c:pt idx="1067">
                  <c:v>-0.00759021725774289</c:v>
                </c:pt>
                <c:pt idx="1068">
                  <c:v>0.00512162507384772</c:v>
                </c:pt>
                <c:pt idx="1069">
                  <c:v>0.0116175548800185</c:v>
                </c:pt>
                <c:pt idx="1070">
                  <c:v>0.101049715064611</c:v>
                </c:pt>
                <c:pt idx="1071">
                  <c:v>0.108850051176286</c:v>
                </c:pt>
                <c:pt idx="1072">
                  <c:v>0.15131801571848</c:v>
                </c:pt>
                <c:pt idx="1073">
                  <c:v>0.161605775166638</c:v>
                </c:pt>
                <c:pt idx="1074">
                  <c:v>0.224391033752127</c:v>
                </c:pt>
                <c:pt idx="1075">
                  <c:v>0.262204248771219</c:v>
                </c:pt>
                <c:pt idx="1076">
                  <c:v>0.329498511382048</c:v>
                </c:pt>
                <c:pt idx="1077">
                  <c:v>0.372969864655814</c:v>
                </c:pt>
                <c:pt idx="1078">
                  <c:v>0.394476237200866</c:v>
                </c:pt>
                <c:pt idx="1079">
                  <c:v>0.41718805367298</c:v>
                </c:pt>
                <c:pt idx="1080">
                  <c:v>0.420545072423713</c:v>
                </c:pt>
                <c:pt idx="1081">
                  <c:v>0.462664822660059</c:v>
                </c:pt>
                <c:pt idx="1082">
                  <c:v>0.472837080232189</c:v>
                </c:pt>
                <c:pt idx="1083">
                  <c:v>0.539109728025174</c:v>
                </c:pt>
                <c:pt idx="1084">
                  <c:v>0.554391555109251</c:v>
                </c:pt>
                <c:pt idx="1085">
                  <c:v>0.570342905695365</c:v>
                </c:pt>
                <c:pt idx="1086">
                  <c:v>0.642075341452653</c:v>
                </c:pt>
                <c:pt idx="1087">
                  <c:v>0.652020137977899</c:v>
                </c:pt>
                <c:pt idx="1088">
                  <c:v>0.696394910498995</c:v>
                </c:pt>
                <c:pt idx="1089">
                  <c:v>0.702030875550356</c:v>
                </c:pt>
                <c:pt idx="1090">
                  <c:v>0.763681845468465</c:v>
                </c:pt>
                <c:pt idx="1091">
                  <c:v>0.805076915056716</c:v>
                </c:pt>
                <c:pt idx="1092">
                  <c:v>0.845808645164016</c:v>
                </c:pt>
                <c:pt idx="1093">
                  <c:v>0.847485387101496</c:v>
                </c:pt>
                <c:pt idx="1094">
                  <c:v>0.928303425835039</c:v>
                </c:pt>
                <c:pt idx="1095">
                  <c:v>0.940555784956274</c:v>
                </c:pt>
                <c:pt idx="1096">
                  <c:v>0.975650234559871</c:v>
                </c:pt>
                <c:pt idx="1097">
                  <c:v>0.97790144298683</c:v>
                </c:pt>
                <c:pt idx="1098">
                  <c:v>1.10112027544442</c:v>
                </c:pt>
                <c:pt idx="1099">
                  <c:v>1.1423311448331</c:v>
                </c:pt>
                <c:pt idx="1100">
                  <c:v>1.28616902713688</c:v>
                </c:pt>
                <c:pt idx="1101">
                  <c:v>1.28761525822966</c:v>
                </c:pt>
                <c:pt idx="1102">
                  <c:v>1.29726353043869</c:v>
                </c:pt>
                <c:pt idx="1103">
                  <c:v>1.30246299860911</c:v>
                </c:pt>
                <c:pt idx="1104">
                  <c:v>1.32449788311187</c:v>
                </c:pt>
                <c:pt idx="1105">
                  <c:v>1.41107733855351</c:v>
                </c:pt>
                <c:pt idx="1106">
                  <c:v>1.45895015705607</c:v>
                </c:pt>
                <c:pt idx="1107">
                  <c:v>1.57479562342079</c:v>
                </c:pt>
                <c:pt idx="1108">
                  <c:v>1.62168020887328</c:v>
                </c:pt>
                <c:pt idx="1109">
                  <c:v>1.67934530974219</c:v>
                </c:pt>
                <c:pt idx="1110">
                  <c:v>1.7263987690495</c:v>
                </c:pt>
                <c:pt idx="1111">
                  <c:v>1.73472968486821</c:v>
                </c:pt>
                <c:pt idx="1112">
                  <c:v>1.75562672118742</c:v>
                </c:pt>
                <c:pt idx="1113">
                  <c:v>1.76251037387319</c:v>
                </c:pt>
                <c:pt idx="1114">
                  <c:v>1.76493760940672</c:v>
                </c:pt>
                <c:pt idx="1115">
                  <c:v>1.80658557132807</c:v>
                </c:pt>
                <c:pt idx="1116">
                  <c:v>1.89818620021936</c:v>
                </c:pt>
                <c:pt idx="1117">
                  <c:v>1.9205480789726</c:v>
                </c:pt>
                <c:pt idx="1118">
                  <c:v>1.96816704725956</c:v>
                </c:pt>
                <c:pt idx="1119">
                  <c:v>1.96832955927793</c:v>
                </c:pt>
                <c:pt idx="1120">
                  <c:v>1.96836316253036</c:v>
                </c:pt>
                <c:pt idx="1121">
                  <c:v>1.97444007072195</c:v>
                </c:pt>
                <c:pt idx="1122">
                  <c:v>2.03282154452254</c:v>
                </c:pt>
                <c:pt idx="1123">
                  <c:v>2.09934244700653</c:v>
                </c:pt>
                <c:pt idx="1124">
                  <c:v>2.14170975536883</c:v>
                </c:pt>
                <c:pt idx="1125">
                  <c:v>2.16928757351904</c:v>
                </c:pt>
                <c:pt idx="1126">
                  <c:v>2.2140365491074</c:v>
                </c:pt>
                <c:pt idx="1127">
                  <c:v>2.22017675584889</c:v>
                </c:pt>
                <c:pt idx="1128">
                  <c:v>2.27776187670537</c:v>
                </c:pt>
                <c:pt idx="1129">
                  <c:v>2.30027487479749</c:v>
                </c:pt>
                <c:pt idx="1130">
                  <c:v>2.336863486434817</c:v>
                </c:pt>
                <c:pt idx="1131">
                  <c:v>2.42945058986104</c:v>
                </c:pt>
                <c:pt idx="1132">
                  <c:v>2.51112573804246</c:v>
                </c:pt>
                <c:pt idx="1133">
                  <c:v>2.53820111591629</c:v>
                </c:pt>
                <c:pt idx="1134">
                  <c:v>2.54014332776886</c:v>
                </c:pt>
                <c:pt idx="1135">
                  <c:v>2.54825585978479</c:v>
                </c:pt>
                <c:pt idx="1136">
                  <c:v>2.63665732482137</c:v>
                </c:pt>
                <c:pt idx="1137">
                  <c:v>2.64284782478289</c:v>
                </c:pt>
                <c:pt idx="1138">
                  <c:v>2.65095646623913</c:v>
                </c:pt>
                <c:pt idx="1139">
                  <c:v>2.71364171173512</c:v>
                </c:pt>
                <c:pt idx="1140">
                  <c:v>2.78093247733205</c:v>
                </c:pt>
                <c:pt idx="1141">
                  <c:v>2.79114658051497</c:v>
                </c:pt>
                <c:pt idx="1142">
                  <c:v>2.79721012465275</c:v>
                </c:pt>
                <c:pt idx="1143">
                  <c:v>2.839784804028719</c:v>
                </c:pt>
                <c:pt idx="1144">
                  <c:v>2.85920176932447</c:v>
                </c:pt>
                <c:pt idx="1145">
                  <c:v>3.03007006147174</c:v>
                </c:pt>
                <c:pt idx="1146">
                  <c:v>3.12342130692849</c:v>
                </c:pt>
                <c:pt idx="1147">
                  <c:v>3.19414029573878</c:v>
                </c:pt>
                <c:pt idx="1148">
                  <c:v>3.24303311995734</c:v>
                </c:pt>
                <c:pt idx="1149">
                  <c:v>3.29166900345768</c:v>
                </c:pt>
                <c:pt idx="1150">
                  <c:v>3.37822404287491</c:v>
                </c:pt>
                <c:pt idx="1151">
                  <c:v>3.47605834438211</c:v>
                </c:pt>
                <c:pt idx="1152">
                  <c:v>3.50975986755604</c:v>
                </c:pt>
                <c:pt idx="1153">
                  <c:v>3.556343591313718</c:v>
                </c:pt>
                <c:pt idx="1154">
                  <c:v>3.556415343974098</c:v>
                </c:pt>
                <c:pt idx="1155">
                  <c:v>3.55837960258403</c:v>
                </c:pt>
                <c:pt idx="1156">
                  <c:v>3.57157469826846</c:v>
                </c:pt>
                <c:pt idx="1157">
                  <c:v>3.67295585903259</c:v>
                </c:pt>
                <c:pt idx="1158">
                  <c:v>3.71209904242627</c:v>
                </c:pt>
                <c:pt idx="1159">
                  <c:v>3.716876629139247</c:v>
                </c:pt>
                <c:pt idx="1160">
                  <c:v>3.74258914436401</c:v>
                </c:pt>
                <c:pt idx="1161">
                  <c:v>3.77913320789866</c:v>
                </c:pt>
                <c:pt idx="1162">
                  <c:v>3.86399408259998</c:v>
                </c:pt>
                <c:pt idx="1163">
                  <c:v>3.98921710597095</c:v>
                </c:pt>
                <c:pt idx="1164">
                  <c:v>4.154266977023378</c:v>
                </c:pt>
                <c:pt idx="1165">
                  <c:v>4.158580891290047</c:v>
                </c:pt>
                <c:pt idx="1166">
                  <c:v>4.22024194526468</c:v>
                </c:pt>
                <c:pt idx="1167">
                  <c:v>4.354583149044537</c:v>
                </c:pt>
                <c:pt idx="1168">
                  <c:v>4.37440232532953</c:v>
                </c:pt>
                <c:pt idx="1169">
                  <c:v>4.423918576575605</c:v>
                </c:pt>
                <c:pt idx="1170">
                  <c:v>4.45061568253306</c:v>
                </c:pt>
                <c:pt idx="1171">
                  <c:v>4.463120877428755</c:v>
                </c:pt>
                <c:pt idx="1172">
                  <c:v>4.53192295401689</c:v>
                </c:pt>
                <c:pt idx="1173">
                  <c:v>4.658543612865907</c:v>
                </c:pt>
                <c:pt idx="1174">
                  <c:v>4.66424020507182</c:v>
                </c:pt>
                <c:pt idx="1175">
                  <c:v>4.68753348745257</c:v>
                </c:pt>
                <c:pt idx="1176">
                  <c:v>4.71192128673203</c:v>
                </c:pt>
                <c:pt idx="1177">
                  <c:v>4.820582030129936</c:v>
                </c:pt>
                <c:pt idx="1178">
                  <c:v>4.86860069006009</c:v>
                </c:pt>
                <c:pt idx="1179">
                  <c:v>4.87874697447492</c:v>
                </c:pt>
                <c:pt idx="1180">
                  <c:v>4.88520595088188</c:v>
                </c:pt>
                <c:pt idx="1181">
                  <c:v>4.89522146604058</c:v>
                </c:pt>
                <c:pt idx="1182">
                  <c:v>4.97077030135282</c:v>
                </c:pt>
                <c:pt idx="1183">
                  <c:v>5.035165819852399</c:v>
                </c:pt>
                <c:pt idx="1184">
                  <c:v>5.04306992402354</c:v>
                </c:pt>
                <c:pt idx="1185">
                  <c:v>5.06603060140011</c:v>
                </c:pt>
                <c:pt idx="1186">
                  <c:v>5.27583961387235</c:v>
                </c:pt>
                <c:pt idx="1187">
                  <c:v>5.28260261916596</c:v>
                </c:pt>
                <c:pt idx="1188">
                  <c:v>5.31578089115267</c:v>
                </c:pt>
                <c:pt idx="1189">
                  <c:v>5.320234531712307</c:v>
                </c:pt>
                <c:pt idx="1190">
                  <c:v>5.33875293889916</c:v>
                </c:pt>
                <c:pt idx="1191">
                  <c:v>5.43323984288839</c:v>
                </c:pt>
                <c:pt idx="1192">
                  <c:v>5.45386623497368</c:v>
                </c:pt>
                <c:pt idx="1193">
                  <c:v>5.58621983519962</c:v>
                </c:pt>
                <c:pt idx="1194">
                  <c:v>5.64775800056712</c:v>
                </c:pt>
                <c:pt idx="1195">
                  <c:v>5.688017374186756</c:v>
                </c:pt>
                <c:pt idx="1196">
                  <c:v>5.69380306792156</c:v>
                </c:pt>
                <c:pt idx="1197">
                  <c:v>5.69683373492013</c:v>
                </c:pt>
                <c:pt idx="1198">
                  <c:v>5.70430728653084</c:v>
                </c:pt>
                <c:pt idx="1199">
                  <c:v>5.705676379496977</c:v>
                </c:pt>
                <c:pt idx="1200">
                  <c:v>5.784175056316575</c:v>
                </c:pt>
                <c:pt idx="1201">
                  <c:v>5.82602690307318</c:v>
                </c:pt>
                <c:pt idx="1202">
                  <c:v>5.83334073433859</c:v>
                </c:pt>
                <c:pt idx="1203">
                  <c:v>5.94729350280535</c:v>
                </c:pt>
                <c:pt idx="1204">
                  <c:v>6.00544248373605</c:v>
                </c:pt>
                <c:pt idx="1205">
                  <c:v>6.09141044863304</c:v>
                </c:pt>
                <c:pt idx="1206">
                  <c:v>6.130257762265209</c:v>
                </c:pt>
                <c:pt idx="1207">
                  <c:v>6.13921998408076</c:v>
                </c:pt>
                <c:pt idx="1208">
                  <c:v>6.17393379745868</c:v>
                </c:pt>
                <c:pt idx="1209">
                  <c:v>6.17788242432063</c:v>
                </c:pt>
                <c:pt idx="1210">
                  <c:v>6.28969288708351</c:v>
                </c:pt>
                <c:pt idx="1211">
                  <c:v>6.30687837403494</c:v>
                </c:pt>
                <c:pt idx="1212">
                  <c:v>6.33228705995135</c:v>
                </c:pt>
                <c:pt idx="1213">
                  <c:v>6.3766974381066</c:v>
                </c:pt>
                <c:pt idx="1214">
                  <c:v>6.4019994436519</c:v>
                </c:pt>
                <c:pt idx="1215">
                  <c:v>6.46118798299536</c:v>
                </c:pt>
                <c:pt idx="1216">
                  <c:v>6.56632003833225</c:v>
                </c:pt>
                <c:pt idx="1217">
                  <c:v>6.621704556417615</c:v>
                </c:pt>
                <c:pt idx="1218">
                  <c:v>6.706514070227967</c:v>
                </c:pt>
                <c:pt idx="1219">
                  <c:v>6.77824348905292</c:v>
                </c:pt>
                <c:pt idx="1220">
                  <c:v>6.850142531995777</c:v>
                </c:pt>
                <c:pt idx="1221">
                  <c:v>7.00916269763731</c:v>
                </c:pt>
                <c:pt idx="1222">
                  <c:v>7.025389761560429</c:v>
                </c:pt>
                <c:pt idx="1223">
                  <c:v>7.104789578141715</c:v>
                </c:pt>
                <c:pt idx="1224">
                  <c:v>7.130802436936039</c:v>
                </c:pt>
                <c:pt idx="1225">
                  <c:v>7.20924202873466</c:v>
                </c:pt>
                <c:pt idx="1226">
                  <c:v>7.219788176065897</c:v>
                </c:pt>
                <c:pt idx="1227">
                  <c:v>7.25709910365606</c:v>
                </c:pt>
                <c:pt idx="1228">
                  <c:v>7.30273914471786</c:v>
                </c:pt>
                <c:pt idx="1229">
                  <c:v>7.39379573578228</c:v>
                </c:pt>
                <c:pt idx="1230">
                  <c:v>7.517530044200077</c:v>
                </c:pt>
                <c:pt idx="1231">
                  <c:v>7.5879037922196</c:v>
                </c:pt>
                <c:pt idx="1232">
                  <c:v>7.59007074697132</c:v>
                </c:pt>
                <c:pt idx="1233">
                  <c:v>7.69866639528548</c:v>
                </c:pt>
                <c:pt idx="1234">
                  <c:v>7.74154047039746</c:v>
                </c:pt>
                <c:pt idx="1235">
                  <c:v>7.7466543087748</c:v>
                </c:pt>
                <c:pt idx="1236">
                  <c:v>7.88775711057459</c:v>
                </c:pt>
                <c:pt idx="1237">
                  <c:v>7.89339900532861</c:v>
                </c:pt>
                <c:pt idx="1238">
                  <c:v>7.97209667961279</c:v>
                </c:pt>
                <c:pt idx="1239">
                  <c:v>8.01770224259535</c:v>
                </c:pt>
                <c:pt idx="1240">
                  <c:v>8.09573535855519</c:v>
                </c:pt>
                <c:pt idx="1241">
                  <c:v>8.10970560493535</c:v>
                </c:pt>
                <c:pt idx="1242">
                  <c:v>8.12317686539769</c:v>
                </c:pt>
                <c:pt idx="1243">
                  <c:v>8.16667761685283</c:v>
                </c:pt>
                <c:pt idx="1244">
                  <c:v>8.23778021284971</c:v>
                </c:pt>
                <c:pt idx="1245">
                  <c:v>8.240110387632996</c:v>
                </c:pt>
                <c:pt idx="1246">
                  <c:v>8.27954755520495</c:v>
                </c:pt>
                <c:pt idx="1247">
                  <c:v>8.33361248740928</c:v>
                </c:pt>
                <c:pt idx="1248">
                  <c:v>8.35156054825005</c:v>
                </c:pt>
                <c:pt idx="1249">
                  <c:v>8.35611358758755</c:v>
                </c:pt>
                <c:pt idx="1250">
                  <c:v>8.479203476737574</c:v>
                </c:pt>
                <c:pt idx="1251">
                  <c:v>8.51648142416901</c:v>
                </c:pt>
                <c:pt idx="1252">
                  <c:v>8.53026821141526</c:v>
                </c:pt>
                <c:pt idx="1253">
                  <c:v>8.58083063569946</c:v>
                </c:pt>
                <c:pt idx="1254">
                  <c:v>8.60071875286794</c:v>
                </c:pt>
                <c:pt idx="1255">
                  <c:v>8.646873102792979</c:v>
                </c:pt>
                <c:pt idx="1256">
                  <c:v>8.66654488884619</c:v>
                </c:pt>
                <c:pt idx="1257">
                  <c:v>8.691352391631833</c:v>
                </c:pt>
                <c:pt idx="1258">
                  <c:v>8.70933024885062</c:v>
                </c:pt>
                <c:pt idx="1259">
                  <c:v>8.83148210262955</c:v>
                </c:pt>
                <c:pt idx="1260">
                  <c:v>8.83365135728038</c:v>
                </c:pt>
                <c:pt idx="1261">
                  <c:v>9.02517700954858</c:v>
                </c:pt>
                <c:pt idx="1262">
                  <c:v>9.047030328463521</c:v>
                </c:pt>
                <c:pt idx="1263">
                  <c:v>9.116321092141968</c:v>
                </c:pt>
                <c:pt idx="1264">
                  <c:v>9.194121764559233</c:v>
                </c:pt>
                <c:pt idx="1265">
                  <c:v>9.26079359646113</c:v>
                </c:pt>
                <c:pt idx="1266">
                  <c:v>9.35920260786399</c:v>
                </c:pt>
                <c:pt idx="1267">
                  <c:v>9.381155087041868</c:v>
                </c:pt>
                <c:pt idx="1268">
                  <c:v>9.42210053490669</c:v>
                </c:pt>
                <c:pt idx="1269">
                  <c:v>9.53484056068834</c:v>
                </c:pt>
                <c:pt idx="1270">
                  <c:v>9.53957709807834</c:v>
                </c:pt>
                <c:pt idx="1271">
                  <c:v>9.57299991976215</c:v>
                </c:pt>
                <c:pt idx="1272">
                  <c:v>9.65093181132085</c:v>
                </c:pt>
                <c:pt idx="1273">
                  <c:v>9.82291651512481</c:v>
                </c:pt>
                <c:pt idx="1274">
                  <c:v>9.8273391331923</c:v>
                </c:pt>
                <c:pt idx="1275">
                  <c:v>9.84619656571972</c:v>
                </c:pt>
                <c:pt idx="1276">
                  <c:v>9.93890933122022</c:v>
                </c:pt>
                <c:pt idx="1277">
                  <c:v>10.0110142678992</c:v>
                </c:pt>
                <c:pt idx="1278">
                  <c:v>10.0147927536167</c:v>
                </c:pt>
                <c:pt idx="1279">
                  <c:v>10.0417555722095</c:v>
                </c:pt>
                <c:pt idx="1280">
                  <c:v>10.146042307092</c:v>
                </c:pt>
                <c:pt idx="1281">
                  <c:v>10.1809150917561</c:v>
                </c:pt>
                <c:pt idx="1282">
                  <c:v>10.2120242009766</c:v>
                </c:pt>
                <c:pt idx="1283">
                  <c:v>10.3230328627729</c:v>
                </c:pt>
                <c:pt idx="1284">
                  <c:v>10.3294802561872</c:v>
                </c:pt>
                <c:pt idx="1285">
                  <c:v>10.3858966407233</c:v>
                </c:pt>
                <c:pt idx="1286">
                  <c:v>10.3963983705867</c:v>
                </c:pt>
                <c:pt idx="1287">
                  <c:v>10.4666256025369</c:v>
                </c:pt>
                <c:pt idx="1288">
                  <c:v>10.5384781623014</c:v>
                </c:pt>
                <c:pt idx="1289">
                  <c:v>10.5461844523021</c:v>
                </c:pt>
                <c:pt idx="1290">
                  <c:v>10.6270735784539</c:v>
                </c:pt>
                <c:pt idx="1291">
                  <c:v>10.7603027373052</c:v>
                </c:pt>
                <c:pt idx="1292">
                  <c:v>10.8465509790318</c:v>
                </c:pt>
                <c:pt idx="1293">
                  <c:v>10.8503986050243</c:v>
                </c:pt>
                <c:pt idx="1294">
                  <c:v>10.9762070369715</c:v>
                </c:pt>
                <c:pt idx="1295">
                  <c:v>11.0087480421896</c:v>
                </c:pt>
                <c:pt idx="1296">
                  <c:v>11.0125550467481</c:v>
                </c:pt>
                <c:pt idx="1297">
                  <c:v>11.0775298560194</c:v>
                </c:pt>
                <c:pt idx="1298">
                  <c:v>11.1145766372407</c:v>
                </c:pt>
                <c:pt idx="1299">
                  <c:v>11.2320640487042</c:v>
                </c:pt>
                <c:pt idx="1300">
                  <c:v>11.2498163979351</c:v>
                </c:pt>
                <c:pt idx="1301">
                  <c:v>11.2704770439189</c:v>
                </c:pt>
                <c:pt idx="1302">
                  <c:v>11.3231358749449</c:v>
                </c:pt>
                <c:pt idx="1303">
                  <c:v>11.3930049676877</c:v>
                </c:pt>
                <c:pt idx="1304">
                  <c:v>11.3988621081319</c:v>
                </c:pt>
                <c:pt idx="1305">
                  <c:v>11.4366279030316</c:v>
                </c:pt>
                <c:pt idx="1306">
                  <c:v>11.469117442477</c:v>
                </c:pt>
                <c:pt idx="1307">
                  <c:v>11.5000022213804</c:v>
                </c:pt>
                <c:pt idx="1308">
                  <c:v>11.5076470462739</c:v>
                </c:pt>
                <c:pt idx="1309">
                  <c:v>11.575844610319</c:v>
                </c:pt>
                <c:pt idx="1310">
                  <c:v>11.6579937555903</c:v>
                </c:pt>
                <c:pt idx="1311">
                  <c:v>11.6971356589994</c:v>
                </c:pt>
                <c:pt idx="1312">
                  <c:v>11.7649968225672</c:v>
                </c:pt>
                <c:pt idx="1313">
                  <c:v>11.9827610426946</c:v>
                </c:pt>
                <c:pt idx="1314">
                  <c:v>12.0398804384763</c:v>
                </c:pt>
                <c:pt idx="1315">
                  <c:v>12.0413491495569</c:v>
                </c:pt>
                <c:pt idx="1316">
                  <c:v>12.0623490900045</c:v>
                </c:pt>
                <c:pt idx="1317">
                  <c:v>12.1493275302052</c:v>
                </c:pt>
                <c:pt idx="1318">
                  <c:v>12.157295829277</c:v>
                </c:pt>
                <c:pt idx="1319">
                  <c:v>12.1577184994157</c:v>
                </c:pt>
                <c:pt idx="1320">
                  <c:v>12.161826313097</c:v>
                </c:pt>
                <c:pt idx="1321">
                  <c:v>12.1694768613408</c:v>
                </c:pt>
                <c:pt idx="1322">
                  <c:v>12.1738349060427</c:v>
                </c:pt>
                <c:pt idx="1323">
                  <c:v>12.1866018230937</c:v>
                </c:pt>
                <c:pt idx="1324">
                  <c:v>12.1877335460122</c:v>
                </c:pt>
                <c:pt idx="1325">
                  <c:v>12.2016001792897</c:v>
                </c:pt>
                <c:pt idx="1326">
                  <c:v>12.2662293099699</c:v>
                </c:pt>
                <c:pt idx="1327">
                  <c:v>12.3191418170838</c:v>
                </c:pt>
                <c:pt idx="1328">
                  <c:v>12.3342911732989</c:v>
                </c:pt>
                <c:pt idx="1329">
                  <c:v>12.3911732251674</c:v>
                </c:pt>
                <c:pt idx="1330">
                  <c:v>12.572782166195</c:v>
                </c:pt>
                <c:pt idx="1331">
                  <c:v>12.5928736390775</c:v>
                </c:pt>
                <c:pt idx="1332">
                  <c:v>12.771249153265</c:v>
                </c:pt>
                <c:pt idx="1333">
                  <c:v>12.8314084118535</c:v>
                </c:pt>
                <c:pt idx="1334">
                  <c:v>12.9011504471581</c:v>
                </c:pt>
                <c:pt idx="1335">
                  <c:v>12.9331318479001</c:v>
                </c:pt>
                <c:pt idx="1336">
                  <c:v>12.9708995011137</c:v>
                </c:pt>
                <c:pt idx="1337">
                  <c:v>12.9952321843019</c:v>
                </c:pt>
                <c:pt idx="1338">
                  <c:v>12.997768877655</c:v>
                </c:pt>
                <c:pt idx="1339">
                  <c:v>13.0378466287064</c:v>
                </c:pt>
                <c:pt idx="1340">
                  <c:v>13.0402508657322</c:v>
                </c:pt>
                <c:pt idx="1341">
                  <c:v>13.1936517794435</c:v>
                </c:pt>
                <c:pt idx="1342">
                  <c:v>13.208076220725</c:v>
                </c:pt>
                <c:pt idx="1343">
                  <c:v>13.2427602847225</c:v>
                </c:pt>
                <c:pt idx="1344">
                  <c:v>13.2472567016919</c:v>
                </c:pt>
                <c:pt idx="1345">
                  <c:v>13.2591200570692</c:v>
                </c:pt>
                <c:pt idx="1346">
                  <c:v>13.4601976460314</c:v>
                </c:pt>
                <c:pt idx="1347">
                  <c:v>13.4997569206503</c:v>
                </c:pt>
                <c:pt idx="1348">
                  <c:v>13.5224172132276</c:v>
                </c:pt>
                <c:pt idx="1349">
                  <c:v>13.6262343556781</c:v>
                </c:pt>
                <c:pt idx="1350">
                  <c:v>13.6748537218963</c:v>
                </c:pt>
                <c:pt idx="1351">
                  <c:v>13.7076213164739</c:v>
                </c:pt>
                <c:pt idx="1352">
                  <c:v>13.7165234104757</c:v>
                </c:pt>
                <c:pt idx="1353">
                  <c:v>13.7591697449264</c:v>
                </c:pt>
                <c:pt idx="1354">
                  <c:v>13.8389258248093</c:v>
                </c:pt>
                <c:pt idx="1355">
                  <c:v>13.9034204931849</c:v>
                </c:pt>
                <c:pt idx="1356">
                  <c:v>14.0556605521814</c:v>
                </c:pt>
                <c:pt idx="1357">
                  <c:v>14.229748809107</c:v>
                </c:pt>
                <c:pt idx="1358">
                  <c:v>14.2527080358216</c:v>
                </c:pt>
                <c:pt idx="1359">
                  <c:v>14.3034259734334</c:v>
                </c:pt>
                <c:pt idx="1360">
                  <c:v>14.3047074918038</c:v>
                </c:pt>
                <c:pt idx="1361">
                  <c:v>14.360828366415</c:v>
                </c:pt>
                <c:pt idx="1362">
                  <c:v>14.4792965472911</c:v>
                </c:pt>
                <c:pt idx="1363">
                  <c:v>14.5140639089583</c:v>
                </c:pt>
                <c:pt idx="1364">
                  <c:v>14.5238943715817</c:v>
                </c:pt>
                <c:pt idx="1365">
                  <c:v>14.5579497186495</c:v>
                </c:pt>
                <c:pt idx="1366">
                  <c:v>14.6350206043357</c:v>
                </c:pt>
                <c:pt idx="1367">
                  <c:v>14.6489828915588</c:v>
                </c:pt>
                <c:pt idx="1368">
                  <c:v>14.8097172712313</c:v>
                </c:pt>
                <c:pt idx="1369">
                  <c:v>14.8647585757524</c:v>
                </c:pt>
                <c:pt idx="1370">
                  <c:v>14.8914784029792</c:v>
                </c:pt>
                <c:pt idx="1371">
                  <c:v>15.0045184920195</c:v>
                </c:pt>
                <c:pt idx="1372">
                  <c:v>15.0492082570131</c:v>
                </c:pt>
                <c:pt idx="1373">
                  <c:v>15.0526494689654</c:v>
                </c:pt>
                <c:pt idx="1374">
                  <c:v>15.0812431623378</c:v>
                </c:pt>
                <c:pt idx="1375">
                  <c:v>15.0918877266586</c:v>
                </c:pt>
                <c:pt idx="1376">
                  <c:v>15.1329115849398</c:v>
                </c:pt>
                <c:pt idx="1377">
                  <c:v>15.1620775488361</c:v>
                </c:pt>
                <c:pt idx="1378">
                  <c:v>15.2313087656397</c:v>
                </c:pt>
                <c:pt idx="1379">
                  <c:v>15.3078024762355</c:v>
                </c:pt>
                <c:pt idx="1380">
                  <c:v>15.3257318018901</c:v>
                </c:pt>
                <c:pt idx="1381">
                  <c:v>15.3495207386164</c:v>
                </c:pt>
                <c:pt idx="1382">
                  <c:v>15.5096654635322</c:v>
                </c:pt>
                <c:pt idx="1383">
                  <c:v>15.5174824647921</c:v>
                </c:pt>
                <c:pt idx="1384">
                  <c:v>15.5763859816045</c:v>
                </c:pt>
                <c:pt idx="1385">
                  <c:v>15.6247610081487</c:v>
                </c:pt>
                <c:pt idx="1386">
                  <c:v>15.7128747526473</c:v>
                </c:pt>
                <c:pt idx="1387">
                  <c:v>15.7458659074613</c:v>
                </c:pt>
                <c:pt idx="1388">
                  <c:v>15.7574472035506</c:v>
                </c:pt>
                <c:pt idx="1389">
                  <c:v>15.8242143318183</c:v>
                </c:pt>
                <c:pt idx="1390">
                  <c:v>16.2222037370214</c:v>
                </c:pt>
                <c:pt idx="1391">
                  <c:v>16.3675182917019</c:v>
                </c:pt>
                <c:pt idx="1392">
                  <c:v>16.3730212036523</c:v>
                </c:pt>
                <c:pt idx="1393">
                  <c:v>16.3799261705044</c:v>
                </c:pt>
                <c:pt idx="1394">
                  <c:v>16.4502321582489</c:v>
                </c:pt>
                <c:pt idx="1395">
                  <c:v>16.5552808740042</c:v>
                </c:pt>
                <c:pt idx="1396">
                  <c:v>16.6296079097051</c:v>
                </c:pt>
                <c:pt idx="1397">
                  <c:v>16.7291748666778</c:v>
                </c:pt>
                <c:pt idx="1398">
                  <c:v>16.8927718661332</c:v>
                </c:pt>
                <c:pt idx="1399">
                  <c:v>16.91854789513858</c:v>
                </c:pt>
                <c:pt idx="1400">
                  <c:v>17.0349236527438</c:v>
                </c:pt>
                <c:pt idx="1401">
                  <c:v>17.1070023801375</c:v>
                </c:pt>
                <c:pt idx="1402">
                  <c:v>17.1264207973933</c:v>
                </c:pt>
                <c:pt idx="1403">
                  <c:v>17.150688545344</c:v>
                </c:pt>
                <c:pt idx="1404">
                  <c:v>17.2363924042652</c:v>
                </c:pt>
                <c:pt idx="1405">
                  <c:v>17.3189339285086</c:v>
                </c:pt>
                <c:pt idx="1406">
                  <c:v>17.3235845161358</c:v>
                </c:pt>
                <c:pt idx="1407">
                  <c:v>17.4062972434188</c:v>
                </c:pt>
                <c:pt idx="1408">
                  <c:v>17.4240227060385</c:v>
                </c:pt>
                <c:pt idx="1409">
                  <c:v>17.5742719960971</c:v>
                </c:pt>
                <c:pt idx="1410">
                  <c:v>17.5900474897067</c:v>
                </c:pt>
                <c:pt idx="1411">
                  <c:v>17.6453456342798</c:v>
                </c:pt>
                <c:pt idx="1412">
                  <c:v>17.6473709716194</c:v>
                </c:pt>
                <c:pt idx="1413">
                  <c:v>17.7011480386063</c:v>
                </c:pt>
                <c:pt idx="1414">
                  <c:v>17.7091503243792</c:v>
                </c:pt>
                <c:pt idx="1415">
                  <c:v>17.71077951916988</c:v>
                </c:pt>
                <c:pt idx="1416">
                  <c:v>17.7431632891166</c:v>
                </c:pt>
                <c:pt idx="1417">
                  <c:v>17.7781940565098</c:v>
                </c:pt>
                <c:pt idx="1418">
                  <c:v>17.8373112364662</c:v>
                </c:pt>
                <c:pt idx="1419">
                  <c:v>18.08523863547137</c:v>
                </c:pt>
                <c:pt idx="1420">
                  <c:v>18.1667788048736</c:v>
                </c:pt>
                <c:pt idx="1421">
                  <c:v>18.207312678</c:v>
                </c:pt>
                <c:pt idx="1422">
                  <c:v>18.2631188854407</c:v>
                </c:pt>
                <c:pt idx="1423">
                  <c:v>18.2647932955864</c:v>
                </c:pt>
                <c:pt idx="1424">
                  <c:v>18.27340752176568</c:v>
                </c:pt>
                <c:pt idx="1425">
                  <c:v>18.3151080720235</c:v>
                </c:pt>
                <c:pt idx="1426">
                  <c:v>18.4132789233991</c:v>
                </c:pt>
                <c:pt idx="1427">
                  <c:v>18.5689773269233</c:v>
                </c:pt>
                <c:pt idx="1428">
                  <c:v>18.6669672352045</c:v>
                </c:pt>
                <c:pt idx="1429">
                  <c:v>18.6992074726185</c:v>
                </c:pt>
                <c:pt idx="1430">
                  <c:v>18.92561454957747</c:v>
                </c:pt>
                <c:pt idx="1431">
                  <c:v>18.9562575698352</c:v>
                </c:pt>
                <c:pt idx="1432">
                  <c:v>19.0841991340703</c:v>
                </c:pt>
                <c:pt idx="1433">
                  <c:v>19.0936084362023</c:v>
                </c:pt>
                <c:pt idx="1434">
                  <c:v>19.2112273461068</c:v>
                </c:pt>
                <c:pt idx="1435">
                  <c:v>19.2448394699728</c:v>
                </c:pt>
                <c:pt idx="1436">
                  <c:v>19.3106942819204</c:v>
                </c:pt>
                <c:pt idx="1437">
                  <c:v>19.3673409131275</c:v>
                </c:pt>
                <c:pt idx="1438">
                  <c:v>19.3780015442666</c:v>
                </c:pt>
                <c:pt idx="1439">
                  <c:v>19.4543200936589</c:v>
                </c:pt>
                <c:pt idx="1440">
                  <c:v>19.46432404578988</c:v>
                </c:pt>
                <c:pt idx="1441">
                  <c:v>19.474950049722</c:v>
                </c:pt>
                <c:pt idx="1442">
                  <c:v>19.5207952536796</c:v>
                </c:pt>
                <c:pt idx="1443">
                  <c:v>19.6170715202037</c:v>
                </c:pt>
                <c:pt idx="1444">
                  <c:v>19.6476209132791</c:v>
                </c:pt>
                <c:pt idx="1445">
                  <c:v>19.649418414436</c:v>
                </c:pt>
                <c:pt idx="1446">
                  <c:v>19.7519110597863</c:v>
                </c:pt>
                <c:pt idx="1447">
                  <c:v>19.7770706263648</c:v>
                </c:pt>
                <c:pt idx="1448">
                  <c:v>19.8373743127274</c:v>
                </c:pt>
                <c:pt idx="1449">
                  <c:v>19.9205524941552</c:v>
                </c:pt>
                <c:pt idx="1450">
                  <c:v>20.089009498354</c:v>
                </c:pt>
                <c:pt idx="1451">
                  <c:v>20.32015350636718</c:v>
                </c:pt>
                <c:pt idx="1452">
                  <c:v>20.3288034583042</c:v>
                </c:pt>
                <c:pt idx="1453">
                  <c:v>20.3759738091611</c:v>
                </c:pt>
                <c:pt idx="1454">
                  <c:v>20.50044927598347</c:v>
                </c:pt>
                <c:pt idx="1455">
                  <c:v>20.5865349806714</c:v>
                </c:pt>
                <c:pt idx="1456">
                  <c:v>20.70543793654068</c:v>
                </c:pt>
                <c:pt idx="1457">
                  <c:v>21.0224857164568</c:v>
                </c:pt>
                <c:pt idx="1458">
                  <c:v>21.20514398511337</c:v>
                </c:pt>
                <c:pt idx="1459">
                  <c:v>21.2592482975941</c:v>
                </c:pt>
                <c:pt idx="1460">
                  <c:v>21.3417242869531</c:v>
                </c:pt>
                <c:pt idx="1461">
                  <c:v>21.3531697470008</c:v>
                </c:pt>
                <c:pt idx="1462">
                  <c:v>21.3575305502025</c:v>
                </c:pt>
                <c:pt idx="1463">
                  <c:v>21.417276660191</c:v>
                </c:pt>
                <c:pt idx="1464">
                  <c:v>21.4358601338659</c:v>
                </c:pt>
                <c:pt idx="1465">
                  <c:v>21.569833778804</c:v>
                </c:pt>
                <c:pt idx="1466">
                  <c:v>21.7536986310185</c:v>
                </c:pt>
                <c:pt idx="1467">
                  <c:v>21.7568844276449</c:v>
                </c:pt>
                <c:pt idx="1468">
                  <c:v>21.8239460808785</c:v>
                </c:pt>
                <c:pt idx="1469">
                  <c:v>21.8875565360798</c:v>
                </c:pt>
                <c:pt idx="1470">
                  <c:v>21.9728886656213</c:v>
                </c:pt>
                <c:pt idx="1471">
                  <c:v>22.0411840462974</c:v>
                </c:pt>
                <c:pt idx="1472">
                  <c:v>22.2060714891051</c:v>
                </c:pt>
                <c:pt idx="1473">
                  <c:v>22.2204302541345</c:v>
                </c:pt>
                <c:pt idx="1474">
                  <c:v>22.5941419481303</c:v>
                </c:pt>
                <c:pt idx="1475">
                  <c:v>22.74065783837078</c:v>
                </c:pt>
                <c:pt idx="1476">
                  <c:v>22.7550852627294</c:v>
                </c:pt>
                <c:pt idx="1477">
                  <c:v>22.9877945988955</c:v>
                </c:pt>
                <c:pt idx="1478">
                  <c:v>23.0600809203311</c:v>
                </c:pt>
                <c:pt idx="1479">
                  <c:v>23.1399535977733</c:v>
                </c:pt>
                <c:pt idx="1480">
                  <c:v>23.3607529608787</c:v>
                </c:pt>
                <c:pt idx="1481">
                  <c:v>23.38342393600388</c:v>
                </c:pt>
                <c:pt idx="1482">
                  <c:v>23.4322560121097</c:v>
                </c:pt>
                <c:pt idx="1483">
                  <c:v>23.43534136476898</c:v>
                </c:pt>
                <c:pt idx="1484">
                  <c:v>23.6126141703815</c:v>
                </c:pt>
                <c:pt idx="1485">
                  <c:v>23.6140631960703</c:v>
                </c:pt>
                <c:pt idx="1486">
                  <c:v>23.6932667276217</c:v>
                </c:pt>
                <c:pt idx="1487">
                  <c:v>23.7232611329413</c:v>
                </c:pt>
                <c:pt idx="1488">
                  <c:v>23.75074930172277</c:v>
                </c:pt>
                <c:pt idx="1489">
                  <c:v>23.831005940049</c:v>
                </c:pt>
                <c:pt idx="1490">
                  <c:v>23.8974432147704</c:v>
                </c:pt>
                <c:pt idx="1491">
                  <c:v>23.917985166215</c:v>
                </c:pt>
                <c:pt idx="1492">
                  <c:v>23.9876773219934</c:v>
                </c:pt>
                <c:pt idx="1493">
                  <c:v>24.0934790289641</c:v>
                </c:pt>
                <c:pt idx="1494">
                  <c:v>24.1536613145322</c:v>
                </c:pt>
                <c:pt idx="1495">
                  <c:v>24.2787754649207</c:v>
                </c:pt>
                <c:pt idx="1496">
                  <c:v>24.3349711411285</c:v>
                </c:pt>
                <c:pt idx="1497">
                  <c:v>24.3706224332284</c:v>
                </c:pt>
                <c:pt idx="1498">
                  <c:v>24.4862554557128</c:v>
                </c:pt>
                <c:pt idx="1499">
                  <c:v>24.49863320618537</c:v>
                </c:pt>
                <c:pt idx="1500">
                  <c:v>24.52811926512408</c:v>
                </c:pt>
                <c:pt idx="1501">
                  <c:v>24.6727209228518</c:v>
                </c:pt>
                <c:pt idx="1502">
                  <c:v>24.72050277096877</c:v>
                </c:pt>
                <c:pt idx="1503">
                  <c:v>24.7849279400763</c:v>
                </c:pt>
                <c:pt idx="1504">
                  <c:v>24.94439723370708</c:v>
                </c:pt>
                <c:pt idx="1505">
                  <c:v>25.0269368542787</c:v>
                </c:pt>
                <c:pt idx="1506">
                  <c:v>25.07964887926698</c:v>
                </c:pt>
                <c:pt idx="1507">
                  <c:v>25.1284193842074</c:v>
                </c:pt>
                <c:pt idx="1508">
                  <c:v>25.2115346230122</c:v>
                </c:pt>
                <c:pt idx="1509">
                  <c:v>25.3476749103109</c:v>
                </c:pt>
                <c:pt idx="1510">
                  <c:v>25.3547141437234</c:v>
                </c:pt>
                <c:pt idx="1511">
                  <c:v>25.4179158565579</c:v>
                </c:pt>
                <c:pt idx="1512">
                  <c:v>25.7521729173811</c:v>
                </c:pt>
                <c:pt idx="1513">
                  <c:v>25.8104755287449</c:v>
                </c:pt>
                <c:pt idx="1514">
                  <c:v>25.8147018659958</c:v>
                </c:pt>
                <c:pt idx="1515">
                  <c:v>25.8793657281633</c:v>
                </c:pt>
                <c:pt idx="1516">
                  <c:v>25.8895146291485</c:v>
                </c:pt>
                <c:pt idx="1517">
                  <c:v>25.9018388533864</c:v>
                </c:pt>
                <c:pt idx="1518">
                  <c:v>26.0713067563049</c:v>
                </c:pt>
                <c:pt idx="1519">
                  <c:v>26.0789317839271</c:v>
                </c:pt>
                <c:pt idx="1520">
                  <c:v>26.319412277454</c:v>
                </c:pt>
                <c:pt idx="1521">
                  <c:v>26.34354859443728</c:v>
                </c:pt>
                <c:pt idx="1522">
                  <c:v>26.3479262618878</c:v>
                </c:pt>
                <c:pt idx="1523">
                  <c:v>26.6989997211927</c:v>
                </c:pt>
                <c:pt idx="1524">
                  <c:v>26.7131623733872</c:v>
                </c:pt>
                <c:pt idx="1525">
                  <c:v>26.7679880650439</c:v>
                </c:pt>
                <c:pt idx="1526">
                  <c:v>26.9809908653248</c:v>
                </c:pt>
                <c:pt idx="1527">
                  <c:v>27.0224502567423</c:v>
                </c:pt>
                <c:pt idx="1528">
                  <c:v>27.0472969633041</c:v>
                </c:pt>
                <c:pt idx="1529">
                  <c:v>27.0631105588689</c:v>
                </c:pt>
                <c:pt idx="1530">
                  <c:v>27.1018069438148</c:v>
                </c:pt>
                <c:pt idx="1531">
                  <c:v>27.200489515036</c:v>
                </c:pt>
                <c:pt idx="1532">
                  <c:v>27.2057936285267</c:v>
                </c:pt>
                <c:pt idx="1533">
                  <c:v>27.2537116445177</c:v>
                </c:pt>
                <c:pt idx="1534">
                  <c:v>27.26543722210688</c:v>
                </c:pt>
                <c:pt idx="1535">
                  <c:v>27.3442770275693</c:v>
                </c:pt>
                <c:pt idx="1536">
                  <c:v>27.4351632306326</c:v>
                </c:pt>
                <c:pt idx="1537">
                  <c:v>27.4711620557013</c:v>
                </c:pt>
                <c:pt idx="1538">
                  <c:v>27.52524463498307</c:v>
                </c:pt>
                <c:pt idx="1539">
                  <c:v>27.5472688796212</c:v>
                </c:pt>
                <c:pt idx="1540">
                  <c:v>27.7218314815429</c:v>
                </c:pt>
                <c:pt idx="1541">
                  <c:v>27.7562133366645</c:v>
                </c:pt>
                <c:pt idx="1542">
                  <c:v>27.7842003115175</c:v>
                </c:pt>
                <c:pt idx="1543">
                  <c:v>27.85039221672188</c:v>
                </c:pt>
                <c:pt idx="1544">
                  <c:v>27.8670713998863</c:v>
                </c:pt>
                <c:pt idx="1545">
                  <c:v>27.8696959401173</c:v>
                </c:pt>
                <c:pt idx="1546">
                  <c:v>27.8748183225364</c:v>
                </c:pt>
                <c:pt idx="1547">
                  <c:v>28.0308826108214</c:v>
                </c:pt>
                <c:pt idx="1548">
                  <c:v>28.1152282444932</c:v>
                </c:pt>
                <c:pt idx="1549">
                  <c:v>28.1456120468165</c:v>
                </c:pt>
                <c:pt idx="1550">
                  <c:v>28.21172921712368</c:v>
                </c:pt>
                <c:pt idx="1551">
                  <c:v>28.2815644042487</c:v>
                </c:pt>
                <c:pt idx="1552">
                  <c:v>28.2978620150628</c:v>
                </c:pt>
                <c:pt idx="1553">
                  <c:v>28.3024971746203</c:v>
                </c:pt>
                <c:pt idx="1554">
                  <c:v>28.42652623247827</c:v>
                </c:pt>
                <c:pt idx="1555">
                  <c:v>28.5957009342086</c:v>
                </c:pt>
                <c:pt idx="1556">
                  <c:v>28.6112210803906</c:v>
                </c:pt>
                <c:pt idx="1557">
                  <c:v>28.6802116712334</c:v>
                </c:pt>
                <c:pt idx="1558">
                  <c:v>28.70531889355388</c:v>
                </c:pt>
                <c:pt idx="1559">
                  <c:v>28.8966875290287</c:v>
                </c:pt>
                <c:pt idx="1560">
                  <c:v>29.0289884324125</c:v>
                </c:pt>
                <c:pt idx="1561">
                  <c:v>29.0887804683937</c:v>
                </c:pt>
                <c:pt idx="1562">
                  <c:v>29.1179341302497</c:v>
                </c:pt>
                <c:pt idx="1563">
                  <c:v>29.1477658288265</c:v>
                </c:pt>
                <c:pt idx="1564">
                  <c:v>29.1529801127485</c:v>
                </c:pt>
                <c:pt idx="1565">
                  <c:v>29.2838304090307</c:v>
                </c:pt>
                <c:pt idx="1566">
                  <c:v>29.380800935527</c:v>
                </c:pt>
                <c:pt idx="1567">
                  <c:v>29.4360312485755</c:v>
                </c:pt>
                <c:pt idx="1568">
                  <c:v>29.4466110074264</c:v>
                </c:pt>
                <c:pt idx="1569">
                  <c:v>29.532479437876</c:v>
                </c:pt>
                <c:pt idx="1570">
                  <c:v>29.5769194397403</c:v>
                </c:pt>
                <c:pt idx="1571">
                  <c:v>29.581979174929</c:v>
                </c:pt>
                <c:pt idx="1572">
                  <c:v>29.7239445661274</c:v>
                </c:pt>
                <c:pt idx="1573">
                  <c:v>29.79851244148318</c:v>
                </c:pt>
                <c:pt idx="1574">
                  <c:v>29.8201321217958</c:v>
                </c:pt>
                <c:pt idx="1575">
                  <c:v>29.8500702950366</c:v>
                </c:pt>
                <c:pt idx="1576">
                  <c:v>29.8901622518303</c:v>
                </c:pt>
                <c:pt idx="1577">
                  <c:v>29.9232147106568</c:v>
                </c:pt>
                <c:pt idx="1578">
                  <c:v>29.9373438036966</c:v>
                </c:pt>
                <c:pt idx="1579">
                  <c:v>29.9585124088925</c:v>
                </c:pt>
                <c:pt idx="1580">
                  <c:v>30.0441622579304</c:v>
                </c:pt>
                <c:pt idx="1581">
                  <c:v>30.082638499206</c:v>
                </c:pt>
                <c:pt idx="1582">
                  <c:v>30.10163658718518</c:v>
                </c:pt>
                <c:pt idx="1583">
                  <c:v>30.1310165589976</c:v>
                </c:pt>
                <c:pt idx="1584">
                  <c:v>30.4981050402012</c:v>
                </c:pt>
                <c:pt idx="1585">
                  <c:v>30.5598502441144</c:v>
                </c:pt>
                <c:pt idx="1586">
                  <c:v>30.7198635518295</c:v>
                </c:pt>
                <c:pt idx="1587">
                  <c:v>30.7938631201339</c:v>
                </c:pt>
                <c:pt idx="1588">
                  <c:v>30.8509654568885</c:v>
                </c:pt>
                <c:pt idx="1589">
                  <c:v>30.9357988537225</c:v>
                </c:pt>
                <c:pt idx="1590">
                  <c:v>31.0162141173832</c:v>
                </c:pt>
                <c:pt idx="1591">
                  <c:v>31.0643048584696</c:v>
                </c:pt>
                <c:pt idx="1592">
                  <c:v>31.3005720799069</c:v>
                </c:pt>
                <c:pt idx="1593">
                  <c:v>31.4974848936975</c:v>
                </c:pt>
                <c:pt idx="1594">
                  <c:v>31.5356086930896</c:v>
                </c:pt>
                <c:pt idx="1595">
                  <c:v>31.6424409057346</c:v>
                </c:pt>
                <c:pt idx="1596">
                  <c:v>31.6830937392493</c:v>
                </c:pt>
                <c:pt idx="1597">
                  <c:v>31.7299722874855</c:v>
                </c:pt>
                <c:pt idx="1598">
                  <c:v>31.91013254166768</c:v>
                </c:pt>
                <c:pt idx="1599">
                  <c:v>31.930116952358</c:v>
                </c:pt>
                <c:pt idx="1600">
                  <c:v>32.2049105989467</c:v>
                </c:pt>
                <c:pt idx="1601">
                  <c:v>32.3045252398052</c:v>
                </c:pt>
                <c:pt idx="1602">
                  <c:v>32.3367702220031</c:v>
                </c:pt>
                <c:pt idx="1603">
                  <c:v>32.3383534531092</c:v>
                </c:pt>
                <c:pt idx="1604">
                  <c:v>32.38372928776889</c:v>
                </c:pt>
                <c:pt idx="1605">
                  <c:v>32.45389807414547</c:v>
                </c:pt>
                <c:pt idx="1606">
                  <c:v>32.46180648421204</c:v>
                </c:pt>
                <c:pt idx="1607">
                  <c:v>32.5295539492052</c:v>
                </c:pt>
                <c:pt idx="1608">
                  <c:v>32.54509690484259</c:v>
                </c:pt>
                <c:pt idx="1609">
                  <c:v>32.5547758517118</c:v>
                </c:pt>
                <c:pt idx="1610">
                  <c:v>32.5624294220341</c:v>
                </c:pt>
                <c:pt idx="1611">
                  <c:v>32.6128401869442</c:v>
                </c:pt>
                <c:pt idx="1612">
                  <c:v>32.67822042960647</c:v>
                </c:pt>
                <c:pt idx="1613">
                  <c:v>32.9037328675498</c:v>
                </c:pt>
                <c:pt idx="1614">
                  <c:v>33.0349732879955</c:v>
                </c:pt>
                <c:pt idx="1615">
                  <c:v>33.1318598171244</c:v>
                </c:pt>
                <c:pt idx="1616">
                  <c:v>33.41579765198027</c:v>
                </c:pt>
                <c:pt idx="1617">
                  <c:v>33.6893109425235</c:v>
                </c:pt>
                <c:pt idx="1618">
                  <c:v>33.71308735992637</c:v>
                </c:pt>
                <c:pt idx="1619">
                  <c:v>33.88749353403027</c:v>
                </c:pt>
                <c:pt idx="1620">
                  <c:v>33.89293106439639</c:v>
                </c:pt>
                <c:pt idx="1621">
                  <c:v>33.9402859669374</c:v>
                </c:pt>
                <c:pt idx="1622">
                  <c:v>33.9692139045171</c:v>
                </c:pt>
                <c:pt idx="1623">
                  <c:v>33.9797489881645</c:v>
                </c:pt>
                <c:pt idx="1624">
                  <c:v>34.1861308781948</c:v>
                </c:pt>
                <c:pt idx="1625">
                  <c:v>34.4697979194588</c:v>
                </c:pt>
                <c:pt idx="1626">
                  <c:v>34.5547473586759</c:v>
                </c:pt>
                <c:pt idx="1627">
                  <c:v>34.56081101579959</c:v>
                </c:pt>
                <c:pt idx="1628">
                  <c:v>34.5867012664313</c:v>
                </c:pt>
                <c:pt idx="1629">
                  <c:v>34.6335601365962</c:v>
                </c:pt>
                <c:pt idx="1630">
                  <c:v>34.64264758121365</c:v>
                </c:pt>
                <c:pt idx="1631">
                  <c:v>34.7029798582075</c:v>
                </c:pt>
                <c:pt idx="1632">
                  <c:v>35.0773792938998</c:v>
                </c:pt>
                <c:pt idx="1633">
                  <c:v>35.2093873317282</c:v>
                </c:pt>
                <c:pt idx="1634">
                  <c:v>35.3401437465185</c:v>
                </c:pt>
                <c:pt idx="1635">
                  <c:v>35.3642243648849</c:v>
                </c:pt>
                <c:pt idx="1636">
                  <c:v>35.3973352533099</c:v>
                </c:pt>
                <c:pt idx="1637">
                  <c:v>35.4941147194131</c:v>
                </c:pt>
                <c:pt idx="1638">
                  <c:v>35.5179158880745</c:v>
                </c:pt>
                <c:pt idx="1639">
                  <c:v>35.5935424290576</c:v>
                </c:pt>
                <c:pt idx="1640">
                  <c:v>35.687445302503</c:v>
                </c:pt>
                <c:pt idx="1641">
                  <c:v>35.7340514680187</c:v>
                </c:pt>
                <c:pt idx="1642">
                  <c:v>35.9998148892908</c:v>
                </c:pt>
                <c:pt idx="1643">
                  <c:v>36.0657582630473</c:v>
                </c:pt>
                <c:pt idx="1644">
                  <c:v>36.2294658757938</c:v>
                </c:pt>
                <c:pt idx="1645">
                  <c:v>36.2647075226371</c:v>
                </c:pt>
                <c:pt idx="1646">
                  <c:v>36.2984270016309</c:v>
                </c:pt>
                <c:pt idx="1647">
                  <c:v>36.3429980560725</c:v>
                </c:pt>
                <c:pt idx="1648">
                  <c:v>36.4011493345212</c:v>
                </c:pt>
                <c:pt idx="1649">
                  <c:v>36.45130039693</c:v>
                </c:pt>
                <c:pt idx="1650">
                  <c:v>36.465010338052</c:v>
                </c:pt>
                <c:pt idx="1651">
                  <c:v>36.5453648957009</c:v>
                </c:pt>
                <c:pt idx="1652">
                  <c:v>36.66123717398249</c:v>
                </c:pt>
                <c:pt idx="1653">
                  <c:v>36.6655262069676</c:v>
                </c:pt>
                <c:pt idx="1654">
                  <c:v>36.6964397763847</c:v>
                </c:pt>
                <c:pt idx="1655">
                  <c:v>36.81504340872307</c:v>
                </c:pt>
                <c:pt idx="1656">
                  <c:v>36.8207324381484</c:v>
                </c:pt>
                <c:pt idx="1657">
                  <c:v>36.9291576746234</c:v>
                </c:pt>
                <c:pt idx="1658">
                  <c:v>36.9350124575082</c:v>
                </c:pt>
                <c:pt idx="1659">
                  <c:v>36.9889154468945</c:v>
                </c:pt>
                <c:pt idx="1660">
                  <c:v>37.02360440859319</c:v>
                </c:pt>
                <c:pt idx="1661">
                  <c:v>37.0749104166585</c:v>
                </c:pt>
                <c:pt idx="1662">
                  <c:v>37.2591953864922</c:v>
                </c:pt>
                <c:pt idx="1663">
                  <c:v>37.35742935579754</c:v>
                </c:pt>
                <c:pt idx="1664">
                  <c:v>37.5854980095035</c:v>
                </c:pt>
                <c:pt idx="1665">
                  <c:v>37.5951592327045</c:v>
                </c:pt>
                <c:pt idx="1666">
                  <c:v>37.6687146877848</c:v>
                </c:pt>
                <c:pt idx="1667">
                  <c:v>37.84890106569777</c:v>
                </c:pt>
                <c:pt idx="1668">
                  <c:v>38.2611564850195</c:v>
                </c:pt>
                <c:pt idx="1669">
                  <c:v>38.2726823555868</c:v>
                </c:pt>
                <c:pt idx="1670">
                  <c:v>38.3945087242986</c:v>
                </c:pt>
                <c:pt idx="1671">
                  <c:v>38.44740510720117</c:v>
                </c:pt>
                <c:pt idx="1672">
                  <c:v>38.5072819384347</c:v>
                </c:pt>
                <c:pt idx="1673">
                  <c:v>38.5674733571251</c:v>
                </c:pt>
                <c:pt idx="1674">
                  <c:v>38.5981596234442</c:v>
                </c:pt>
                <c:pt idx="1675">
                  <c:v>38.6027197582441</c:v>
                </c:pt>
                <c:pt idx="1676">
                  <c:v>38.7776144785516</c:v>
                </c:pt>
                <c:pt idx="1677">
                  <c:v>38.8281284685032</c:v>
                </c:pt>
                <c:pt idx="1678">
                  <c:v>38.839872713805</c:v>
                </c:pt>
                <c:pt idx="1679">
                  <c:v>38.97600446918927</c:v>
                </c:pt>
                <c:pt idx="1680">
                  <c:v>38.98716169307257</c:v>
                </c:pt>
                <c:pt idx="1681">
                  <c:v>39.0044382779831</c:v>
                </c:pt>
                <c:pt idx="1682">
                  <c:v>39.10566353309607</c:v>
                </c:pt>
                <c:pt idx="1683">
                  <c:v>39.1720453188637</c:v>
                </c:pt>
                <c:pt idx="1684">
                  <c:v>39.1885185882763</c:v>
                </c:pt>
                <c:pt idx="1685">
                  <c:v>39.4050253433288</c:v>
                </c:pt>
                <c:pt idx="1686">
                  <c:v>39.5439869233207</c:v>
                </c:pt>
                <c:pt idx="1687">
                  <c:v>39.5917602120905</c:v>
                </c:pt>
                <c:pt idx="1688">
                  <c:v>39.77263965774129</c:v>
                </c:pt>
                <c:pt idx="1689">
                  <c:v>39.8181402687277</c:v>
                </c:pt>
                <c:pt idx="1690">
                  <c:v>39.9005949534947</c:v>
                </c:pt>
                <c:pt idx="1691">
                  <c:v>39.91960797704497</c:v>
                </c:pt>
                <c:pt idx="1692">
                  <c:v>40.025223624596</c:v>
                </c:pt>
                <c:pt idx="1693">
                  <c:v>40.08340697506657</c:v>
                </c:pt>
                <c:pt idx="1694">
                  <c:v>40.21068709746316</c:v>
                </c:pt>
                <c:pt idx="1695">
                  <c:v>40.2933559370086</c:v>
                </c:pt>
                <c:pt idx="1696">
                  <c:v>40.50980326962027</c:v>
                </c:pt>
                <c:pt idx="1697">
                  <c:v>40.5869265263688</c:v>
                </c:pt>
                <c:pt idx="1698">
                  <c:v>40.6297635979811</c:v>
                </c:pt>
                <c:pt idx="1699">
                  <c:v>40.6345159961785</c:v>
                </c:pt>
                <c:pt idx="1700">
                  <c:v>40.7381713397184</c:v>
                </c:pt>
                <c:pt idx="1701">
                  <c:v>40.77428119159656</c:v>
                </c:pt>
                <c:pt idx="1702">
                  <c:v>40.7865332739158</c:v>
                </c:pt>
                <c:pt idx="1703">
                  <c:v>40.7999728096785</c:v>
                </c:pt>
                <c:pt idx="1704">
                  <c:v>40.8525028416605</c:v>
                </c:pt>
                <c:pt idx="1705">
                  <c:v>40.900039629538</c:v>
                </c:pt>
                <c:pt idx="1706">
                  <c:v>40.96985725279057</c:v>
                </c:pt>
                <c:pt idx="1707">
                  <c:v>41.0269040592259</c:v>
                </c:pt>
                <c:pt idx="1708">
                  <c:v>41.0413258327598</c:v>
                </c:pt>
                <c:pt idx="1709">
                  <c:v>41.12463316869227</c:v>
                </c:pt>
                <c:pt idx="1710">
                  <c:v>41.358056912432</c:v>
                </c:pt>
                <c:pt idx="1711">
                  <c:v>41.4569951603109</c:v>
                </c:pt>
                <c:pt idx="1712">
                  <c:v>41.4812170231752</c:v>
                </c:pt>
                <c:pt idx="1713">
                  <c:v>41.5243978020415</c:v>
                </c:pt>
                <c:pt idx="1714">
                  <c:v>41.59017443379759</c:v>
                </c:pt>
                <c:pt idx="1715">
                  <c:v>41.5961575684833</c:v>
                </c:pt>
                <c:pt idx="1716">
                  <c:v>41.678430617713</c:v>
                </c:pt>
                <c:pt idx="1717">
                  <c:v>41.700262997325</c:v>
                </c:pt>
                <c:pt idx="1718">
                  <c:v>41.7093409388242</c:v>
                </c:pt>
                <c:pt idx="1719">
                  <c:v>41.7520310629215</c:v>
                </c:pt>
                <c:pt idx="1720">
                  <c:v>41.8552585104914</c:v>
                </c:pt>
                <c:pt idx="1721">
                  <c:v>41.87042926343927</c:v>
                </c:pt>
                <c:pt idx="1722">
                  <c:v>42.0585778466272</c:v>
                </c:pt>
                <c:pt idx="1723">
                  <c:v>42.0825086235933</c:v>
                </c:pt>
                <c:pt idx="1724">
                  <c:v>42.2185572077185</c:v>
                </c:pt>
                <c:pt idx="1725">
                  <c:v>42.4103219292799</c:v>
                </c:pt>
                <c:pt idx="1726">
                  <c:v>42.4337883394415</c:v>
                </c:pt>
                <c:pt idx="1727">
                  <c:v>42.4520123091797</c:v>
                </c:pt>
                <c:pt idx="1728">
                  <c:v>42.4989237606389</c:v>
                </c:pt>
                <c:pt idx="1729">
                  <c:v>42.5713030500729</c:v>
                </c:pt>
                <c:pt idx="1730">
                  <c:v>42.91224268915209</c:v>
                </c:pt>
                <c:pt idx="1731">
                  <c:v>43.1969459367008</c:v>
                </c:pt>
                <c:pt idx="1732">
                  <c:v>43.5684499180958</c:v>
                </c:pt>
                <c:pt idx="1733">
                  <c:v>43.5955510571633</c:v>
                </c:pt>
                <c:pt idx="1734">
                  <c:v>43.662375576595</c:v>
                </c:pt>
                <c:pt idx="1735">
                  <c:v>43.71789114724204</c:v>
                </c:pt>
                <c:pt idx="1736">
                  <c:v>43.8325253180956</c:v>
                </c:pt>
                <c:pt idx="1737">
                  <c:v>43.8901532256909</c:v>
                </c:pt>
                <c:pt idx="1738">
                  <c:v>43.890556319531</c:v>
                </c:pt>
                <c:pt idx="1739">
                  <c:v>44.2840372779539</c:v>
                </c:pt>
                <c:pt idx="1740">
                  <c:v>44.41338958956737</c:v>
                </c:pt>
                <c:pt idx="1741">
                  <c:v>44.5488779079681</c:v>
                </c:pt>
                <c:pt idx="1742">
                  <c:v>44.61786149083436</c:v>
                </c:pt>
                <c:pt idx="1743">
                  <c:v>44.7411637107052</c:v>
                </c:pt>
                <c:pt idx="1744">
                  <c:v>44.80562974724189</c:v>
                </c:pt>
                <c:pt idx="1745">
                  <c:v>44.9431753702012</c:v>
                </c:pt>
                <c:pt idx="1746">
                  <c:v>45.089309330437</c:v>
                </c:pt>
                <c:pt idx="1747">
                  <c:v>45.1561646354758</c:v>
                </c:pt>
                <c:pt idx="1748">
                  <c:v>45.2912533080723</c:v>
                </c:pt>
                <c:pt idx="1749">
                  <c:v>45.4109156141186</c:v>
                </c:pt>
                <c:pt idx="1750">
                  <c:v>45.5298999885496</c:v>
                </c:pt>
                <c:pt idx="1751">
                  <c:v>45.8300194104727</c:v>
                </c:pt>
                <c:pt idx="1752">
                  <c:v>45.9630681786228</c:v>
                </c:pt>
                <c:pt idx="1753">
                  <c:v>46.11635536121629</c:v>
                </c:pt>
                <c:pt idx="1754">
                  <c:v>46.36463153111919</c:v>
                </c:pt>
                <c:pt idx="1755">
                  <c:v>46.3723387537368</c:v>
                </c:pt>
                <c:pt idx="1756">
                  <c:v>46.4815192156197</c:v>
                </c:pt>
                <c:pt idx="1757">
                  <c:v>46.7763614561119</c:v>
                </c:pt>
                <c:pt idx="1758">
                  <c:v>46.7925377089574</c:v>
                </c:pt>
                <c:pt idx="1759">
                  <c:v>46.8990285145891</c:v>
                </c:pt>
                <c:pt idx="1760">
                  <c:v>46.9109828942191</c:v>
                </c:pt>
                <c:pt idx="1761">
                  <c:v>47.07535766909299</c:v>
                </c:pt>
                <c:pt idx="1762">
                  <c:v>47.266789252419</c:v>
                </c:pt>
                <c:pt idx="1763">
                  <c:v>47.2727731563817</c:v>
                </c:pt>
                <c:pt idx="1764">
                  <c:v>47.3891138854913</c:v>
                </c:pt>
                <c:pt idx="1765">
                  <c:v>47.40146980359206</c:v>
                </c:pt>
                <c:pt idx="1766">
                  <c:v>47.41414411501634</c:v>
                </c:pt>
                <c:pt idx="1767">
                  <c:v>47.5353788079659</c:v>
                </c:pt>
                <c:pt idx="1768">
                  <c:v>47.632486370348</c:v>
                </c:pt>
                <c:pt idx="1769">
                  <c:v>47.6517058408849</c:v>
                </c:pt>
                <c:pt idx="1770">
                  <c:v>47.6658541231528</c:v>
                </c:pt>
                <c:pt idx="1771">
                  <c:v>47.6753771698419</c:v>
                </c:pt>
                <c:pt idx="1772">
                  <c:v>47.7388133099802</c:v>
                </c:pt>
                <c:pt idx="1773">
                  <c:v>48.43477413445</c:v>
                </c:pt>
                <c:pt idx="1774">
                  <c:v>48.5339481402206</c:v>
                </c:pt>
                <c:pt idx="1775">
                  <c:v>48.54049911253639</c:v>
                </c:pt>
                <c:pt idx="1776">
                  <c:v>48.6028351883264</c:v>
                </c:pt>
                <c:pt idx="1777">
                  <c:v>48.6383616723314</c:v>
                </c:pt>
                <c:pt idx="1778">
                  <c:v>48.6811658995659</c:v>
                </c:pt>
                <c:pt idx="1779">
                  <c:v>48.7524300700888</c:v>
                </c:pt>
                <c:pt idx="1780">
                  <c:v>48.8175149201805</c:v>
                </c:pt>
                <c:pt idx="1781">
                  <c:v>48.90528944561427</c:v>
                </c:pt>
                <c:pt idx="1782">
                  <c:v>49.1119997200978</c:v>
                </c:pt>
                <c:pt idx="1783">
                  <c:v>49.146936987255</c:v>
                </c:pt>
                <c:pt idx="1784">
                  <c:v>49.1503727068123</c:v>
                </c:pt>
                <c:pt idx="1785">
                  <c:v>49.2444989160185</c:v>
                </c:pt>
                <c:pt idx="1786">
                  <c:v>49.39282935308237</c:v>
                </c:pt>
                <c:pt idx="1787">
                  <c:v>49.4254482430333</c:v>
                </c:pt>
                <c:pt idx="1788">
                  <c:v>49.5135466464349</c:v>
                </c:pt>
                <c:pt idx="1789">
                  <c:v>49.7214127392905</c:v>
                </c:pt>
                <c:pt idx="1790">
                  <c:v>49.721733490578</c:v>
                </c:pt>
                <c:pt idx="1791">
                  <c:v>49.7563659583681</c:v>
                </c:pt>
                <c:pt idx="1792">
                  <c:v>50.0545337752797</c:v>
                </c:pt>
                <c:pt idx="1793">
                  <c:v>50.0736108891921</c:v>
                </c:pt>
                <c:pt idx="1794">
                  <c:v>50.1013128823053</c:v>
                </c:pt>
                <c:pt idx="1795">
                  <c:v>50.21187925971017</c:v>
                </c:pt>
                <c:pt idx="1796">
                  <c:v>50.2381867072183</c:v>
                </c:pt>
                <c:pt idx="1797">
                  <c:v>50.2730072293505</c:v>
                </c:pt>
                <c:pt idx="1798">
                  <c:v>50.2733217886169</c:v>
                </c:pt>
                <c:pt idx="1799">
                  <c:v>50.3385402458268</c:v>
                </c:pt>
                <c:pt idx="1800">
                  <c:v>50.3418141402877</c:v>
                </c:pt>
                <c:pt idx="1801">
                  <c:v>50.4831507831788</c:v>
                </c:pt>
                <c:pt idx="1802">
                  <c:v>50.66183697321119</c:v>
                </c:pt>
                <c:pt idx="1803">
                  <c:v>50.6846558679342</c:v>
                </c:pt>
                <c:pt idx="1804">
                  <c:v>50.8324534453756</c:v>
                </c:pt>
                <c:pt idx="1805">
                  <c:v>51.20762761651039</c:v>
                </c:pt>
                <c:pt idx="1806">
                  <c:v>51.2325914999877</c:v>
                </c:pt>
                <c:pt idx="1807">
                  <c:v>51.3991000831065</c:v>
                </c:pt>
                <c:pt idx="1808">
                  <c:v>51.5074095420187</c:v>
                </c:pt>
                <c:pt idx="1809">
                  <c:v>51.7082797153786</c:v>
                </c:pt>
                <c:pt idx="1810">
                  <c:v>52.20147870135749</c:v>
                </c:pt>
                <c:pt idx="1811">
                  <c:v>52.301708697974</c:v>
                </c:pt>
                <c:pt idx="1812">
                  <c:v>52.3855903868284</c:v>
                </c:pt>
                <c:pt idx="1813">
                  <c:v>52.4683014561797</c:v>
                </c:pt>
                <c:pt idx="1814">
                  <c:v>52.55118078211959</c:v>
                </c:pt>
                <c:pt idx="1815">
                  <c:v>52.84369358041397</c:v>
                </c:pt>
                <c:pt idx="1816">
                  <c:v>52.8889294488554</c:v>
                </c:pt>
                <c:pt idx="1817">
                  <c:v>52.9879223729611</c:v>
                </c:pt>
                <c:pt idx="1818">
                  <c:v>53.2448826971117</c:v>
                </c:pt>
                <c:pt idx="1819">
                  <c:v>53.27749106404929</c:v>
                </c:pt>
                <c:pt idx="1820">
                  <c:v>53.46478172634697</c:v>
                </c:pt>
                <c:pt idx="1821">
                  <c:v>53.6987435424223</c:v>
                </c:pt>
                <c:pt idx="1822">
                  <c:v>53.77296461348359</c:v>
                </c:pt>
                <c:pt idx="1823">
                  <c:v>53.92348781169477</c:v>
                </c:pt>
                <c:pt idx="1824">
                  <c:v>54.0198496306059</c:v>
                </c:pt>
                <c:pt idx="1825">
                  <c:v>54.0585569972875</c:v>
                </c:pt>
                <c:pt idx="1826">
                  <c:v>54.16438095739029</c:v>
                </c:pt>
                <c:pt idx="1827">
                  <c:v>54.1960995695809</c:v>
                </c:pt>
                <c:pt idx="1828">
                  <c:v>54.2458986723648</c:v>
                </c:pt>
                <c:pt idx="1829">
                  <c:v>54.41494730326214</c:v>
                </c:pt>
                <c:pt idx="1830">
                  <c:v>54.6498573215695</c:v>
                </c:pt>
                <c:pt idx="1831">
                  <c:v>54.6525771174651</c:v>
                </c:pt>
                <c:pt idx="1832">
                  <c:v>54.7829087670144</c:v>
                </c:pt>
                <c:pt idx="1833">
                  <c:v>54.8197925921749</c:v>
                </c:pt>
                <c:pt idx="1834">
                  <c:v>55.08168591056647</c:v>
                </c:pt>
                <c:pt idx="1835">
                  <c:v>55.2001466018351</c:v>
                </c:pt>
                <c:pt idx="1836">
                  <c:v>55.25808916537419</c:v>
                </c:pt>
                <c:pt idx="1837">
                  <c:v>55.7186139988635</c:v>
                </c:pt>
                <c:pt idx="1838">
                  <c:v>55.8015959621537</c:v>
                </c:pt>
                <c:pt idx="1839">
                  <c:v>55.9020758136519</c:v>
                </c:pt>
                <c:pt idx="1840">
                  <c:v>55.9789655934009</c:v>
                </c:pt>
                <c:pt idx="1841">
                  <c:v>56.17003907444349</c:v>
                </c:pt>
                <c:pt idx="1842">
                  <c:v>56.21064088904297</c:v>
                </c:pt>
                <c:pt idx="1843">
                  <c:v>56.2625685317401</c:v>
                </c:pt>
                <c:pt idx="1844">
                  <c:v>56.29464481724489</c:v>
                </c:pt>
                <c:pt idx="1845">
                  <c:v>56.408929886509</c:v>
                </c:pt>
                <c:pt idx="1846">
                  <c:v>56.5536389244303</c:v>
                </c:pt>
                <c:pt idx="1847">
                  <c:v>56.7328692889081</c:v>
                </c:pt>
                <c:pt idx="1848">
                  <c:v>56.9899313387319</c:v>
                </c:pt>
                <c:pt idx="1849">
                  <c:v>57.0380384345644</c:v>
                </c:pt>
                <c:pt idx="1850">
                  <c:v>57.1302740780278</c:v>
                </c:pt>
                <c:pt idx="1851">
                  <c:v>57.2963580101507</c:v>
                </c:pt>
                <c:pt idx="1852">
                  <c:v>57.370504960753</c:v>
                </c:pt>
                <c:pt idx="1853">
                  <c:v>57.3726031326255</c:v>
                </c:pt>
                <c:pt idx="1854">
                  <c:v>57.5866129599867</c:v>
                </c:pt>
                <c:pt idx="1855">
                  <c:v>57.66568545748647</c:v>
                </c:pt>
                <c:pt idx="1856">
                  <c:v>57.91465075390937</c:v>
                </c:pt>
                <c:pt idx="1857">
                  <c:v>57.9359077380412</c:v>
                </c:pt>
                <c:pt idx="1858">
                  <c:v>58.0280863005838</c:v>
                </c:pt>
                <c:pt idx="1859">
                  <c:v>58.0830606097792</c:v>
                </c:pt>
                <c:pt idx="1860">
                  <c:v>58.2251553683121</c:v>
                </c:pt>
                <c:pt idx="1861">
                  <c:v>58.2381464720676</c:v>
                </c:pt>
                <c:pt idx="1862">
                  <c:v>58.2700558257412</c:v>
                </c:pt>
                <c:pt idx="1863">
                  <c:v>58.579649486138</c:v>
                </c:pt>
                <c:pt idx="1864">
                  <c:v>58.693941894734</c:v>
                </c:pt>
                <c:pt idx="1865">
                  <c:v>58.70404928678229</c:v>
                </c:pt>
                <c:pt idx="1866">
                  <c:v>58.84077140551507</c:v>
                </c:pt>
                <c:pt idx="1867">
                  <c:v>58.86598658233257</c:v>
                </c:pt>
                <c:pt idx="1868">
                  <c:v>58.94106436495859</c:v>
                </c:pt>
                <c:pt idx="1869">
                  <c:v>58.9821996957038</c:v>
                </c:pt>
                <c:pt idx="1870">
                  <c:v>58.9932750104818</c:v>
                </c:pt>
                <c:pt idx="1871">
                  <c:v>59.00724756544633</c:v>
                </c:pt>
                <c:pt idx="1872">
                  <c:v>59.04343947546717</c:v>
                </c:pt>
                <c:pt idx="1873">
                  <c:v>59.05724270388399</c:v>
                </c:pt>
                <c:pt idx="1874">
                  <c:v>59.15708384509779</c:v>
                </c:pt>
                <c:pt idx="1875">
                  <c:v>59.2915886891216</c:v>
                </c:pt>
                <c:pt idx="1876">
                  <c:v>59.4623116862648</c:v>
                </c:pt>
                <c:pt idx="1877">
                  <c:v>59.4629517882245</c:v>
                </c:pt>
                <c:pt idx="1878">
                  <c:v>59.6346275967087</c:v>
                </c:pt>
                <c:pt idx="1879">
                  <c:v>59.63646701151637</c:v>
                </c:pt>
                <c:pt idx="1880">
                  <c:v>59.64708469690357</c:v>
                </c:pt>
                <c:pt idx="1881">
                  <c:v>59.6908584355767</c:v>
                </c:pt>
                <c:pt idx="1882">
                  <c:v>59.87467153910237</c:v>
                </c:pt>
                <c:pt idx="1883">
                  <c:v>60.3362609011253</c:v>
                </c:pt>
                <c:pt idx="1884">
                  <c:v>60.4097701749841</c:v>
                </c:pt>
                <c:pt idx="1885">
                  <c:v>60.7024348541</c:v>
                </c:pt>
                <c:pt idx="1886">
                  <c:v>60.8201933372976</c:v>
                </c:pt>
                <c:pt idx="1887">
                  <c:v>60.89228447386677</c:v>
                </c:pt>
                <c:pt idx="1888">
                  <c:v>61.0404162102185</c:v>
                </c:pt>
                <c:pt idx="1889">
                  <c:v>61.1167078525353</c:v>
                </c:pt>
                <c:pt idx="1890">
                  <c:v>61.155374284428</c:v>
                </c:pt>
                <c:pt idx="1891">
                  <c:v>61.2660466217831</c:v>
                </c:pt>
                <c:pt idx="1892">
                  <c:v>61.44588229224829</c:v>
                </c:pt>
                <c:pt idx="1893">
                  <c:v>61.50174438272619</c:v>
                </c:pt>
                <c:pt idx="1894">
                  <c:v>61.8203167264763</c:v>
                </c:pt>
                <c:pt idx="1895">
                  <c:v>61.8255443471356</c:v>
                </c:pt>
                <c:pt idx="1896">
                  <c:v>61.8549762166239</c:v>
                </c:pt>
                <c:pt idx="1897">
                  <c:v>61.914115217829</c:v>
                </c:pt>
                <c:pt idx="1898">
                  <c:v>62.0043302859679</c:v>
                </c:pt>
                <c:pt idx="1899">
                  <c:v>62.4565521831734</c:v>
                </c:pt>
                <c:pt idx="1900">
                  <c:v>62.5070934397359</c:v>
                </c:pt>
                <c:pt idx="1901">
                  <c:v>62.5197506121925</c:v>
                </c:pt>
                <c:pt idx="1902">
                  <c:v>62.5404505491316</c:v>
                </c:pt>
                <c:pt idx="1903">
                  <c:v>62.56125448971097</c:v>
                </c:pt>
                <c:pt idx="1904">
                  <c:v>62.5774487379247</c:v>
                </c:pt>
                <c:pt idx="1905">
                  <c:v>62.5890014065459</c:v>
                </c:pt>
                <c:pt idx="1906">
                  <c:v>62.67191150604647</c:v>
                </c:pt>
                <c:pt idx="1907">
                  <c:v>62.88451850310657</c:v>
                </c:pt>
                <c:pt idx="1908">
                  <c:v>63.1586189649551</c:v>
                </c:pt>
                <c:pt idx="1909">
                  <c:v>63.3287464949143</c:v>
                </c:pt>
                <c:pt idx="1910">
                  <c:v>63.44934068202659</c:v>
                </c:pt>
                <c:pt idx="1911">
                  <c:v>63.5800166565339</c:v>
                </c:pt>
                <c:pt idx="1912">
                  <c:v>63.6297383125513</c:v>
                </c:pt>
                <c:pt idx="1913">
                  <c:v>63.6387766193828</c:v>
                </c:pt>
                <c:pt idx="1914">
                  <c:v>63.8267308830964</c:v>
                </c:pt>
                <c:pt idx="1915">
                  <c:v>63.9493478509028</c:v>
                </c:pt>
                <c:pt idx="1916">
                  <c:v>64.0979199699872</c:v>
                </c:pt>
                <c:pt idx="1917">
                  <c:v>64.20248750298892</c:v>
                </c:pt>
                <c:pt idx="1918">
                  <c:v>64.30392510628738</c:v>
                </c:pt>
                <c:pt idx="1919">
                  <c:v>64.32506190177368</c:v>
                </c:pt>
                <c:pt idx="1920">
                  <c:v>64.36440512464161</c:v>
                </c:pt>
                <c:pt idx="1921">
                  <c:v>64.6676158415761</c:v>
                </c:pt>
                <c:pt idx="1922">
                  <c:v>64.90518153287974</c:v>
                </c:pt>
                <c:pt idx="1923">
                  <c:v>65.18047594261444</c:v>
                </c:pt>
                <c:pt idx="1924">
                  <c:v>65.253456024161</c:v>
                </c:pt>
                <c:pt idx="1925">
                  <c:v>65.4064512228006</c:v>
                </c:pt>
                <c:pt idx="1926">
                  <c:v>65.4069634080475</c:v>
                </c:pt>
                <c:pt idx="1927">
                  <c:v>65.5213548887443</c:v>
                </c:pt>
                <c:pt idx="1928">
                  <c:v>65.6000683838481</c:v>
                </c:pt>
                <c:pt idx="1929">
                  <c:v>65.84507904029438</c:v>
                </c:pt>
                <c:pt idx="1930">
                  <c:v>65.9423184677119</c:v>
                </c:pt>
                <c:pt idx="1931">
                  <c:v>65.9899986708904</c:v>
                </c:pt>
                <c:pt idx="1932">
                  <c:v>66.2008514811086</c:v>
                </c:pt>
                <c:pt idx="1933">
                  <c:v>66.37443439799154</c:v>
                </c:pt>
                <c:pt idx="1934">
                  <c:v>66.56613851555515</c:v>
                </c:pt>
                <c:pt idx="1935">
                  <c:v>66.6441816026496</c:v>
                </c:pt>
                <c:pt idx="1936">
                  <c:v>66.67633006512693</c:v>
                </c:pt>
                <c:pt idx="1937">
                  <c:v>66.78034551696433</c:v>
                </c:pt>
                <c:pt idx="1938">
                  <c:v>66.80148587460066</c:v>
                </c:pt>
                <c:pt idx="1939">
                  <c:v>66.9380339226776</c:v>
                </c:pt>
                <c:pt idx="1940">
                  <c:v>66.9537441293703</c:v>
                </c:pt>
                <c:pt idx="1941">
                  <c:v>66.9586230363443</c:v>
                </c:pt>
                <c:pt idx="1942">
                  <c:v>67.12575057588543</c:v>
                </c:pt>
                <c:pt idx="1943">
                  <c:v>67.58869603383798</c:v>
                </c:pt>
                <c:pt idx="1944">
                  <c:v>67.65689461076666</c:v>
                </c:pt>
                <c:pt idx="1945">
                  <c:v>67.774540607936</c:v>
                </c:pt>
                <c:pt idx="1946">
                  <c:v>67.87161233392924</c:v>
                </c:pt>
                <c:pt idx="1947">
                  <c:v>68.2042089947952</c:v>
                </c:pt>
                <c:pt idx="1948">
                  <c:v>68.29331438349188</c:v>
                </c:pt>
                <c:pt idx="1949">
                  <c:v>68.6338058859788</c:v>
                </c:pt>
                <c:pt idx="1950">
                  <c:v>68.65919683095993</c:v>
                </c:pt>
                <c:pt idx="1951">
                  <c:v>68.66756857135988</c:v>
                </c:pt>
                <c:pt idx="1952">
                  <c:v>68.7120661658964</c:v>
                </c:pt>
                <c:pt idx="1953">
                  <c:v>68.82381461671558</c:v>
                </c:pt>
                <c:pt idx="1954">
                  <c:v>68.87287136676042</c:v>
                </c:pt>
                <c:pt idx="1955">
                  <c:v>69.15005390274978</c:v>
                </c:pt>
                <c:pt idx="1956">
                  <c:v>69.25255846942666</c:v>
                </c:pt>
                <c:pt idx="1957">
                  <c:v>69.55132491705621</c:v>
                </c:pt>
                <c:pt idx="1958">
                  <c:v>69.55609231656068</c:v>
                </c:pt>
                <c:pt idx="1959">
                  <c:v>69.7219289847038</c:v>
                </c:pt>
                <c:pt idx="1960">
                  <c:v>70.21879965669341</c:v>
                </c:pt>
                <c:pt idx="1961">
                  <c:v>70.4055855779779</c:v>
                </c:pt>
                <c:pt idx="1962">
                  <c:v>70.4111658006602</c:v>
                </c:pt>
                <c:pt idx="1963">
                  <c:v>70.42900433122118</c:v>
                </c:pt>
                <c:pt idx="1964">
                  <c:v>70.47017937294956</c:v>
                </c:pt>
                <c:pt idx="1965">
                  <c:v>70.5105793850181</c:v>
                </c:pt>
                <c:pt idx="1966">
                  <c:v>70.51093390646476</c:v>
                </c:pt>
                <c:pt idx="1967">
                  <c:v>70.59670013535406</c:v>
                </c:pt>
                <c:pt idx="1968">
                  <c:v>70.9892529234476</c:v>
                </c:pt>
                <c:pt idx="1969">
                  <c:v>71.0565496002926</c:v>
                </c:pt>
                <c:pt idx="1970">
                  <c:v>71.26409380255126</c:v>
                </c:pt>
                <c:pt idx="1971">
                  <c:v>71.43803186161448</c:v>
                </c:pt>
                <c:pt idx="1972">
                  <c:v>71.6149198619804</c:v>
                </c:pt>
                <c:pt idx="1973">
                  <c:v>71.78886736817968</c:v>
                </c:pt>
                <c:pt idx="1974">
                  <c:v>71.8149809788615</c:v>
                </c:pt>
                <c:pt idx="1975">
                  <c:v>72.1140125290589</c:v>
                </c:pt>
                <c:pt idx="1976">
                  <c:v>72.229100117378</c:v>
                </c:pt>
                <c:pt idx="1977">
                  <c:v>72.4229205773469</c:v>
                </c:pt>
                <c:pt idx="1978">
                  <c:v>72.65241430098708</c:v>
                </c:pt>
                <c:pt idx="1979">
                  <c:v>72.71636193940148</c:v>
                </c:pt>
                <c:pt idx="1980">
                  <c:v>72.9699790722754</c:v>
                </c:pt>
                <c:pt idx="1981">
                  <c:v>72.9995933417029</c:v>
                </c:pt>
                <c:pt idx="1982">
                  <c:v>73.10455195711468</c:v>
                </c:pt>
                <c:pt idx="1983">
                  <c:v>73.4501968491265</c:v>
                </c:pt>
                <c:pt idx="1984">
                  <c:v>73.4659215384024</c:v>
                </c:pt>
                <c:pt idx="1985">
                  <c:v>73.4964615981358</c:v>
                </c:pt>
                <c:pt idx="1986">
                  <c:v>74.30314873229706</c:v>
                </c:pt>
                <c:pt idx="1987">
                  <c:v>74.4646292501808</c:v>
                </c:pt>
                <c:pt idx="1988">
                  <c:v>74.5088635693524</c:v>
                </c:pt>
                <c:pt idx="1989">
                  <c:v>74.85206154337411</c:v>
                </c:pt>
                <c:pt idx="1990">
                  <c:v>74.8652491497788</c:v>
                </c:pt>
                <c:pt idx="1991">
                  <c:v>74.9467652967435</c:v>
                </c:pt>
                <c:pt idx="1992">
                  <c:v>75.02931325854451</c:v>
                </c:pt>
                <c:pt idx="1993">
                  <c:v>75.04347109220436</c:v>
                </c:pt>
                <c:pt idx="1994">
                  <c:v>75.05807182151845</c:v>
                </c:pt>
                <c:pt idx="1995">
                  <c:v>75.2222029270453</c:v>
                </c:pt>
                <c:pt idx="1996">
                  <c:v>75.945252481197</c:v>
                </c:pt>
                <c:pt idx="1997">
                  <c:v>75.9975928756983</c:v>
                </c:pt>
                <c:pt idx="1998">
                  <c:v>76.0627639620881</c:v>
                </c:pt>
                <c:pt idx="1999">
                  <c:v>76.2592658082686</c:v>
                </c:pt>
                <c:pt idx="2000">
                  <c:v>76.39046812355662</c:v>
                </c:pt>
                <c:pt idx="2001">
                  <c:v>76.5663559944084</c:v>
                </c:pt>
                <c:pt idx="2002">
                  <c:v>76.6816021412983</c:v>
                </c:pt>
                <c:pt idx="2003">
                  <c:v>76.79961112646058</c:v>
                </c:pt>
                <c:pt idx="2004">
                  <c:v>76.8360176093478</c:v>
                </c:pt>
                <c:pt idx="2005">
                  <c:v>76.9558630522987</c:v>
                </c:pt>
                <c:pt idx="2006">
                  <c:v>77.24300935952</c:v>
                </c:pt>
                <c:pt idx="2007">
                  <c:v>77.58749211161521</c:v>
                </c:pt>
                <c:pt idx="2008">
                  <c:v>77.6746408683198</c:v>
                </c:pt>
                <c:pt idx="2009">
                  <c:v>77.83828101503288</c:v>
                </c:pt>
                <c:pt idx="2010">
                  <c:v>78.17798663638546</c:v>
                </c:pt>
                <c:pt idx="2011">
                  <c:v>78.3319298249157</c:v>
                </c:pt>
                <c:pt idx="2012">
                  <c:v>78.4853642892098</c:v>
                </c:pt>
                <c:pt idx="2013">
                  <c:v>78.6476424631803</c:v>
                </c:pt>
                <c:pt idx="2014">
                  <c:v>78.67117656168153</c:v>
                </c:pt>
                <c:pt idx="2015">
                  <c:v>78.88069873607085</c:v>
                </c:pt>
                <c:pt idx="2016">
                  <c:v>78.89324753415966</c:v>
                </c:pt>
                <c:pt idx="2017">
                  <c:v>78.9973558204407</c:v>
                </c:pt>
                <c:pt idx="2018">
                  <c:v>79.06443670348384</c:v>
                </c:pt>
                <c:pt idx="2019">
                  <c:v>79.248647706903</c:v>
                </c:pt>
                <c:pt idx="2020">
                  <c:v>79.32774330355765</c:v>
                </c:pt>
                <c:pt idx="2021">
                  <c:v>79.4373691731383</c:v>
                </c:pt>
                <c:pt idx="2022">
                  <c:v>79.4403602003462</c:v>
                </c:pt>
                <c:pt idx="2023">
                  <c:v>79.92433399725</c:v>
                </c:pt>
                <c:pt idx="2024">
                  <c:v>79.9425296946461</c:v>
                </c:pt>
                <c:pt idx="2025">
                  <c:v>79.9892197723802</c:v>
                </c:pt>
                <c:pt idx="2026">
                  <c:v>80.08251749008278</c:v>
                </c:pt>
                <c:pt idx="2027">
                  <c:v>80.08354051473836</c:v>
                </c:pt>
                <c:pt idx="2028">
                  <c:v>80.238667478327</c:v>
                </c:pt>
                <c:pt idx="2029">
                  <c:v>80.63676531734686</c:v>
                </c:pt>
                <c:pt idx="2030">
                  <c:v>80.68091582212226</c:v>
                </c:pt>
                <c:pt idx="2031">
                  <c:v>80.9900106792846</c:v>
                </c:pt>
                <c:pt idx="2032">
                  <c:v>81.0369516369632</c:v>
                </c:pt>
                <c:pt idx="2033">
                  <c:v>81.59947725256632</c:v>
                </c:pt>
                <c:pt idx="2034">
                  <c:v>81.75852225772434</c:v>
                </c:pt>
                <c:pt idx="2035">
                  <c:v>81.771588041865</c:v>
                </c:pt>
                <c:pt idx="2036">
                  <c:v>81.7951839178634</c:v>
                </c:pt>
                <c:pt idx="2037">
                  <c:v>81.8836460044455</c:v>
                </c:pt>
                <c:pt idx="2038">
                  <c:v>81.91617919765018</c:v>
                </c:pt>
                <c:pt idx="2039">
                  <c:v>81.9418191942267</c:v>
                </c:pt>
                <c:pt idx="2040">
                  <c:v>81.9418790393524</c:v>
                </c:pt>
                <c:pt idx="2041">
                  <c:v>82.27227218155903</c:v>
                </c:pt>
                <c:pt idx="2042">
                  <c:v>82.453200230372</c:v>
                </c:pt>
                <c:pt idx="2043">
                  <c:v>82.57276214271062</c:v>
                </c:pt>
                <c:pt idx="2044">
                  <c:v>82.647893781938</c:v>
                </c:pt>
                <c:pt idx="2045">
                  <c:v>82.9929248455355</c:v>
                </c:pt>
                <c:pt idx="2046">
                  <c:v>83.07970056772172</c:v>
                </c:pt>
                <c:pt idx="2047">
                  <c:v>83.0956097207517</c:v>
                </c:pt>
                <c:pt idx="2048">
                  <c:v>83.09723883391166</c:v>
                </c:pt>
                <c:pt idx="2049">
                  <c:v>83.15626853874321</c:v>
                </c:pt>
                <c:pt idx="2050">
                  <c:v>83.2251110292394</c:v>
                </c:pt>
                <c:pt idx="2051">
                  <c:v>83.30090437405484</c:v>
                </c:pt>
                <c:pt idx="2052">
                  <c:v>83.30389614745013</c:v>
                </c:pt>
                <c:pt idx="2053">
                  <c:v>83.40390721298925</c:v>
                </c:pt>
                <c:pt idx="2054">
                  <c:v>83.4845591932565</c:v>
                </c:pt>
                <c:pt idx="2055">
                  <c:v>83.57121299843961</c:v>
                </c:pt>
                <c:pt idx="2056">
                  <c:v>83.5899546293808</c:v>
                </c:pt>
                <c:pt idx="2057">
                  <c:v>83.7326873631025</c:v>
                </c:pt>
                <c:pt idx="2058">
                  <c:v>83.88295039827426</c:v>
                </c:pt>
                <c:pt idx="2059">
                  <c:v>83.88408565649016</c:v>
                </c:pt>
                <c:pt idx="2060">
                  <c:v>83.9613166359065</c:v>
                </c:pt>
                <c:pt idx="2061">
                  <c:v>84.17811682308121</c:v>
                </c:pt>
                <c:pt idx="2062">
                  <c:v>84.40633226286728</c:v>
                </c:pt>
                <c:pt idx="2063">
                  <c:v>84.47363451683405</c:v>
                </c:pt>
                <c:pt idx="2064">
                  <c:v>84.6670049272175</c:v>
                </c:pt>
                <c:pt idx="2065">
                  <c:v>84.84927158216178</c:v>
                </c:pt>
                <c:pt idx="2066">
                  <c:v>84.9315536802591</c:v>
                </c:pt>
                <c:pt idx="2067">
                  <c:v>85.0690838280075</c:v>
                </c:pt>
                <c:pt idx="2068">
                  <c:v>85.3909301690792</c:v>
                </c:pt>
                <c:pt idx="2069">
                  <c:v>85.7368233195601</c:v>
                </c:pt>
                <c:pt idx="2070">
                  <c:v>85.7818490872751</c:v>
                </c:pt>
                <c:pt idx="2071">
                  <c:v>85.8166848253535</c:v>
                </c:pt>
                <c:pt idx="2072">
                  <c:v>85.9750896798308</c:v>
                </c:pt>
                <c:pt idx="2073">
                  <c:v>86.08118851246138</c:v>
                </c:pt>
                <c:pt idx="2074">
                  <c:v>86.3182591944161</c:v>
                </c:pt>
                <c:pt idx="2075">
                  <c:v>86.33927755529466</c:v>
                </c:pt>
                <c:pt idx="2076">
                  <c:v>86.38613817158378</c:v>
                </c:pt>
                <c:pt idx="2077">
                  <c:v>86.4394267129777</c:v>
                </c:pt>
                <c:pt idx="2078">
                  <c:v>86.5919179271006</c:v>
                </c:pt>
                <c:pt idx="2079">
                  <c:v>86.74098233266294</c:v>
                </c:pt>
                <c:pt idx="2080">
                  <c:v>86.80317612168844</c:v>
                </c:pt>
                <c:pt idx="2081">
                  <c:v>86.8272372912883</c:v>
                </c:pt>
                <c:pt idx="2082">
                  <c:v>87.06555152840076</c:v>
                </c:pt>
                <c:pt idx="2083">
                  <c:v>87.5432995271507</c:v>
                </c:pt>
                <c:pt idx="2084">
                  <c:v>87.65264895456372</c:v>
                </c:pt>
                <c:pt idx="2085">
                  <c:v>87.6810167452309</c:v>
                </c:pt>
                <c:pt idx="2086">
                  <c:v>87.832001643935</c:v>
                </c:pt>
                <c:pt idx="2087">
                  <c:v>87.94501915660651</c:v>
                </c:pt>
                <c:pt idx="2088">
                  <c:v>88.0122144109288</c:v>
                </c:pt>
                <c:pt idx="2089">
                  <c:v>88.166426441671</c:v>
                </c:pt>
                <c:pt idx="2090">
                  <c:v>88.3211433635414</c:v>
                </c:pt>
                <c:pt idx="2091">
                  <c:v>88.5006619999784</c:v>
                </c:pt>
                <c:pt idx="2092">
                  <c:v>88.6021129472786</c:v>
                </c:pt>
                <c:pt idx="2093">
                  <c:v>88.94238052409148</c:v>
                </c:pt>
                <c:pt idx="2094">
                  <c:v>89.1685266303177</c:v>
                </c:pt>
                <c:pt idx="2095">
                  <c:v>89.32323532377445</c:v>
                </c:pt>
                <c:pt idx="2096">
                  <c:v>89.3848659517856</c:v>
                </c:pt>
                <c:pt idx="2097">
                  <c:v>89.4067484099937</c:v>
                </c:pt>
                <c:pt idx="2098">
                  <c:v>89.8434550522409</c:v>
                </c:pt>
                <c:pt idx="2099">
                  <c:v>89.85000592040841</c:v>
                </c:pt>
                <c:pt idx="2100">
                  <c:v>90.03617016340375</c:v>
                </c:pt>
                <c:pt idx="2101">
                  <c:v>90.3395349877223</c:v>
                </c:pt>
                <c:pt idx="2102">
                  <c:v>90.85382744899438</c:v>
                </c:pt>
                <c:pt idx="2103">
                  <c:v>90.8951030098479</c:v>
                </c:pt>
                <c:pt idx="2104">
                  <c:v>91.40777641323038</c:v>
                </c:pt>
                <c:pt idx="2105">
                  <c:v>91.78090531611051</c:v>
                </c:pt>
                <c:pt idx="2106">
                  <c:v>92.0411212353624</c:v>
                </c:pt>
                <c:pt idx="2107">
                  <c:v>92.0931275032699</c:v>
                </c:pt>
                <c:pt idx="2108">
                  <c:v>92.28861850702738</c:v>
                </c:pt>
                <c:pt idx="2109">
                  <c:v>92.4045187674079</c:v>
                </c:pt>
                <c:pt idx="2110">
                  <c:v>92.43848438248683</c:v>
                </c:pt>
                <c:pt idx="2111">
                  <c:v>92.504796467034</c:v>
                </c:pt>
                <c:pt idx="2112">
                  <c:v>92.796618250836</c:v>
                </c:pt>
                <c:pt idx="2113">
                  <c:v>92.9158446651534</c:v>
                </c:pt>
                <c:pt idx="2114">
                  <c:v>92.94298439358965</c:v>
                </c:pt>
                <c:pt idx="2115">
                  <c:v>93.00500452255815</c:v>
                </c:pt>
                <c:pt idx="2116">
                  <c:v>93.36628435435108</c:v>
                </c:pt>
                <c:pt idx="2117">
                  <c:v>93.4775618298331</c:v>
                </c:pt>
                <c:pt idx="2118">
                  <c:v>93.9199208003592</c:v>
                </c:pt>
                <c:pt idx="2119">
                  <c:v>94.07993169859526</c:v>
                </c:pt>
                <c:pt idx="2120">
                  <c:v>94.2394882713972</c:v>
                </c:pt>
                <c:pt idx="2121">
                  <c:v>94.60805034625933</c:v>
                </c:pt>
                <c:pt idx="2122">
                  <c:v>94.75289587974166</c:v>
                </c:pt>
                <c:pt idx="2123">
                  <c:v>94.85544892513145</c:v>
                </c:pt>
                <c:pt idx="2124">
                  <c:v>94.89977676050115</c:v>
                </c:pt>
                <c:pt idx="2125">
                  <c:v>95.2594854353686</c:v>
                </c:pt>
                <c:pt idx="2126">
                  <c:v>95.3145054635705</c:v>
                </c:pt>
                <c:pt idx="2127">
                  <c:v>95.3442754017954</c:v>
                </c:pt>
                <c:pt idx="2128">
                  <c:v>95.88997315391218</c:v>
                </c:pt>
                <c:pt idx="2129">
                  <c:v>96.1452722807126</c:v>
                </c:pt>
                <c:pt idx="2130">
                  <c:v>96.2216749706725</c:v>
                </c:pt>
                <c:pt idx="2131">
                  <c:v>96.29044755040665</c:v>
                </c:pt>
                <c:pt idx="2132">
                  <c:v>96.47291381129681</c:v>
                </c:pt>
                <c:pt idx="2133">
                  <c:v>96.6149049252096</c:v>
                </c:pt>
                <c:pt idx="2134">
                  <c:v>96.72604692882986</c:v>
                </c:pt>
                <c:pt idx="2135">
                  <c:v>97.0113452459561</c:v>
                </c:pt>
                <c:pt idx="2136">
                  <c:v>97.08844030915516</c:v>
                </c:pt>
                <c:pt idx="2137">
                  <c:v>98.07947616596974</c:v>
                </c:pt>
                <c:pt idx="2138">
                  <c:v>98.1829227658423</c:v>
                </c:pt>
                <c:pt idx="2139">
                  <c:v>98.220819533358</c:v>
                </c:pt>
                <c:pt idx="2140">
                  <c:v>98.3881946411952</c:v>
                </c:pt>
                <c:pt idx="2141">
                  <c:v>98.4176676321116</c:v>
                </c:pt>
                <c:pt idx="2142">
                  <c:v>98.59158884449906</c:v>
                </c:pt>
                <c:pt idx="2143">
                  <c:v>99.01255025842758</c:v>
                </c:pt>
                <c:pt idx="2144">
                  <c:v>99.17846075209411</c:v>
                </c:pt>
                <c:pt idx="2145">
                  <c:v>99.6315767903409</c:v>
                </c:pt>
                <c:pt idx="2146">
                  <c:v>100.080033149115</c:v>
                </c:pt>
                <c:pt idx="2147">
                  <c:v>100.382698692729</c:v>
                </c:pt>
                <c:pt idx="2148">
                  <c:v>100.55031039532</c:v>
                </c:pt>
                <c:pt idx="2149">
                  <c:v>100.590423922746</c:v>
                </c:pt>
                <c:pt idx="2150">
                  <c:v>100.633984774336</c:v>
                </c:pt>
                <c:pt idx="2151">
                  <c:v>101.509130082769</c:v>
                </c:pt>
                <c:pt idx="2152">
                  <c:v>101.558335280684</c:v>
                </c:pt>
                <c:pt idx="2153">
                  <c:v>101.648895215029</c:v>
                </c:pt>
                <c:pt idx="2154">
                  <c:v>101.846178209371</c:v>
                </c:pt>
                <c:pt idx="2155">
                  <c:v>101.923069246459</c:v>
                </c:pt>
                <c:pt idx="2156">
                  <c:v>102.091098822542</c:v>
                </c:pt>
                <c:pt idx="2157">
                  <c:v>102.186035760873</c:v>
                </c:pt>
                <c:pt idx="2158">
                  <c:v>102.939058120848</c:v>
                </c:pt>
                <c:pt idx="2159">
                  <c:v>102.995966294953</c:v>
                </c:pt>
                <c:pt idx="2160">
                  <c:v>103.341453864212</c:v>
                </c:pt>
                <c:pt idx="2161">
                  <c:v>103.417332001691</c:v>
                </c:pt>
                <c:pt idx="2162">
                  <c:v>103.638836440012</c:v>
                </c:pt>
                <c:pt idx="2163">
                  <c:v>104.34481785941</c:v>
                </c:pt>
                <c:pt idx="2164">
                  <c:v>104.587385432771</c:v>
                </c:pt>
                <c:pt idx="2165">
                  <c:v>104.634619008962</c:v>
                </c:pt>
                <c:pt idx="2166">
                  <c:v>105.179590122363</c:v>
                </c:pt>
                <c:pt idx="2167">
                  <c:v>105.256773463111</c:v>
                </c:pt>
                <c:pt idx="2168">
                  <c:v>105.272962505797</c:v>
                </c:pt>
                <c:pt idx="2169">
                  <c:v>105.659516475918</c:v>
                </c:pt>
                <c:pt idx="2170">
                  <c:v>105.785273701759</c:v>
                </c:pt>
                <c:pt idx="2171">
                  <c:v>105.807841474435</c:v>
                </c:pt>
                <c:pt idx="2172">
                  <c:v>105.914207765749</c:v>
                </c:pt>
                <c:pt idx="2173">
                  <c:v>106.05343114044</c:v>
                </c:pt>
                <c:pt idx="2174">
                  <c:v>106.254818533843</c:v>
                </c:pt>
                <c:pt idx="2175">
                  <c:v>106.338258269885</c:v>
                </c:pt>
                <c:pt idx="2176">
                  <c:v>106.385640690076</c:v>
                </c:pt>
                <c:pt idx="2177">
                  <c:v>106.406837915627</c:v>
                </c:pt>
                <c:pt idx="2178">
                  <c:v>106.725094151582</c:v>
                </c:pt>
                <c:pt idx="2179">
                  <c:v>106.907524862079</c:v>
                </c:pt>
                <c:pt idx="2180">
                  <c:v>106.943717782185</c:v>
                </c:pt>
                <c:pt idx="2181">
                  <c:v>107.246378204132</c:v>
                </c:pt>
                <c:pt idx="2182">
                  <c:v>107.495538322937</c:v>
                </c:pt>
                <c:pt idx="2183">
                  <c:v>107.640225914622</c:v>
                </c:pt>
                <c:pt idx="2184">
                  <c:v>107.713086174474</c:v>
                </c:pt>
                <c:pt idx="2185">
                  <c:v>107.979828445051</c:v>
                </c:pt>
                <c:pt idx="2186">
                  <c:v>108.394560514414</c:v>
                </c:pt>
                <c:pt idx="2187">
                  <c:v>108.403483056804</c:v>
                </c:pt>
                <c:pt idx="2188">
                  <c:v>108.615860552267</c:v>
                </c:pt>
                <c:pt idx="2189">
                  <c:v>109.153115591663</c:v>
                </c:pt>
                <c:pt idx="2190">
                  <c:v>109.337249778257</c:v>
                </c:pt>
                <c:pt idx="2191">
                  <c:v>109.391074631169</c:v>
                </c:pt>
                <c:pt idx="2192">
                  <c:v>109.542762523258</c:v>
                </c:pt>
                <c:pt idx="2193">
                  <c:v>109.713299058601</c:v>
                </c:pt>
                <c:pt idx="2194">
                  <c:v>110.294674129431</c:v>
                </c:pt>
                <c:pt idx="2195">
                  <c:v>110.513712506555</c:v>
                </c:pt>
                <c:pt idx="2196">
                  <c:v>110.962024510643</c:v>
                </c:pt>
                <c:pt idx="2197">
                  <c:v>110.975329733798</c:v>
                </c:pt>
                <c:pt idx="2198">
                  <c:v>111.3770509726</c:v>
                </c:pt>
                <c:pt idx="2199">
                  <c:v>111.585518687216</c:v>
                </c:pt>
                <c:pt idx="2200">
                  <c:v>111.699912673545</c:v>
                </c:pt>
                <c:pt idx="2201">
                  <c:v>111.759456130731</c:v>
                </c:pt>
                <c:pt idx="2202">
                  <c:v>112.242810354168</c:v>
                </c:pt>
                <c:pt idx="2203">
                  <c:v>112.606524755711</c:v>
                </c:pt>
                <c:pt idx="2204">
                  <c:v>112.663041442097</c:v>
                </c:pt>
                <c:pt idx="2205">
                  <c:v>113.069480399197</c:v>
                </c:pt>
                <c:pt idx="2206">
                  <c:v>113.092522055905</c:v>
                </c:pt>
                <c:pt idx="2207">
                  <c:v>113.167831182939</c:v>
                </c:pt>
                <c:pt idx="2208">
                  <c:v>113.338575534558</c:v>
                </c:pt>
                <c:pt idx="2209">
                  <c:v>114.293049233256</c:v>
                </c:pt>
                <c:pt idx="2210">
                  <c:v>114.388216891512</c:v>
                </c:pt>
                <c:pt idx="2211">
                  <c:v>114.621980268212</c:v>
                </c:pt>
                <c:pt idx="2212">
                  <c:v>114.681446778502</c:v>
                </c:pt>
                <c:pt idx="2213">
                  <c:v>114.788434904261</c:v>
                </c:pt>
                <c:pt idx="2214">
                  <c:v>114.91205734825</c:v>
                </c:pt>
                <c:pt idx="2215">
                  <c:v>114.95969190666</c:v>
                </c:pt>
                <c:pt idx="2216">
                  <c:v>115.150717769962</c:v>
                </c:pt>
                <c:pt idx="2217">
                  <c:v>115.154065381116</c:v>
                </c:pt>
                <c:pt idx="2218">
                  <c:v>115.493542294387</c:v>
                </c:pt>
                <c:pt idx="2219">
                  <c:v>115.641765688696</c:v>
                </c:pt>
                <c:pt idx="2220">
                  <c:v>115.658455634206</c:v>
                </c:pt>
                <c:pt idx="2221">
                  <c:v>115.740438516747</c:v>
                </c:pt>
                <c:pt idx="2222">
                  <c:v>115.770308401751</c:v>
                </c:pt>
                <c:pt idx="2223">
                  <c:v>116.096198794925</c:v>
                </c:pt>
                <c:pt idx="2224">
                  <c:v>116.121811237705</c:v>
                </c:pt>
                <c:pt idx="2225">
                  <c:v>116.214917776587</c:v>
                </c:pt>
                <c:pt idx="2226">
                  <c:v>116.254265506125</c:v>
                </c:pt>
                <c:pt idx="2227">
                  <c:v>116.4006588436</c:v>
                </c:pt>
                <c:pt idx="2228">
                  <c:v>116.493709212613</c:v>
                </c:pt>
                <c:pt idx="2229">
                  <c:v>116.709574259093</c:v>
                </c:pt>
                <c:pt idx="2230">
                  <c:v>116.739052355033</c:v>
                </c:pt>
                <c:pt idx="2231">
                  <c:v>116.972043990689</c:v>
                </c:pt>
                <c:pt idx="2232">
                  <c:v>117.060377751256</c:v>
                </c:pt>
                <c:pt idx="2233">
                  <c:v>117.154624633506</c:v>
                </c:pt>
                <c:pt idx="2234">
                  <c:v>117.316266173568</c:v>
                </c:pt>
                <c:pt idx="2235">
                  <c:v>117.37382427597</c:v>
                </c:pt>
                <c:pt idx="2236">
                  <c:v>117.58734996374</c:v>
                </c:pt>
                <c:pt idx="2237">
                  <c:v>117.695383574484</c:v>
                </c:pt>
                <c:pt idx="2238">
                  <c:v>117.775300545946</c:v>
                </c:pt>
                <c:pt idx="2239">
                  <c:v>117.859391567172</c:v>
                </c:pt>
                <c:pt idx="2240">
                  <c:v>117.961389494762</c:v>
                </c:pt>
                <c:pt idx="2241">
                  <c:v>117.964062641225</c:v>
                </c:pt>
                <c:pt idx="2242">
                  <c:v>118.389837122833</c:v>
                </c:pt>
                <c:pt idx="2243">
                  <c:v>118.432737720167</c:v>
                </c:pt>
                <c:pt idx="2244">
                  <c:v>118.812448877834</c:v>
                </c:pt>
                <c:pt idx="2245">
                  <c:v>118.949492391041</c:v>
                </c:pt>
                <c:pt idx="2246">
                  <c:v>118.960745820275</c:v>
                </c:pt>
                <c:pt idx="2247">
                  <c:v>118.976635923967</c:v>
                </c:pt>
                <c:pt idx="2248">
                  <c:v>118.98103436297</c:v>
                </c:pt>
                <c:pt idx="2249">
                  <c:v>119.164487379602</c:v>
                </c:pt>
                <c:pt idx="2250">
                  <c:v>119.631388287692</c:v>
                </c:pt>
                <c:pt idx="2251">
                  <c:v>119.735557201134</c:v>
                </c:pt>
                <c:pt idx="2252">
                  <c:v>119.833161065804</c:v>
                </c:pt>
                <c:pt idx="2253">
                  <c:v>119.971606494746</c:v>
                </c:pt>
                <c:pt idx="2254">
                  <c:v>120.679456599424</c:v>
                </c:pt>
                <c:pt idx="2255">
                  <c:v>120.919653331688</c:v>
                </c:pt>
                <c:pt idx="2256">
                  <c:v>121.541901860989</c:v>
                </c:pt>
                <c:pt idx="2257">
                  <c:v>121.834614396126</c:v>
                </c:pt>
                <c:pt idx="2258">
                  <c:v>122.196320839818</c:v>
                </c:pt>
                <c:pt idx="2259">
                  <c:v>122.199813945713</c:v>
                </c:pt>
                <c:pt idx="2260">
                  <c:v>122.45415745767</c:v>
                </c:pt>
                <c:pt idx="2261">
                  <c:v>122.464560240951</c:v>
                </c:pt>
                <c:pt idx="2262">
                  <c:v>122.667618547137</c:v>
                </c:pt>
                <c:pt idx="2263">
                  <c:v>122.672605939774</c:v>
                </c:pt>
                <c:pt idx="2264">
                  <c:v>122.902293264225</c:v>
                </c:pt>
                <c:pt idx="2265">
                  <c:v>122.9063140541</c:v>
                </c:pt>
                <c:pt idx="2266">
                  <c:v>123.365823871364</c:v>
                </c:pt>
                <c:pt idx="2267">
                  <c:v>123.496600403503</c:v>
                </c:pt>
                <c:pt idx="2268">
                  <c:v>123.732444551429</c:v>
                </c:pt>
                <c:pt idx="2269">
                  <c:v>123.849876919284</c:v>
                </c:pt>
                <c:pt idx="2270">
                  <c:v>124.218738707827</c:v>
                </c:pt>
                <c:pt idx="2271">
                  <c:v>124.272156699667</c:v>
                </c:pt>
                <c:pt idx="2272">
                  <c:v>124.332848266267</c:v>
                </c:pt>
                <c:pt idx="2273">
                  <c:v>124.414877112076</c:v>
                </c:pt>
                <c:pt idx="2274">
                  <c:v>125.014071912277</c:v>
                </c:pt>
                <c:pt idx="2275">
                  <c:v>125.031508979635</c:v>
                </c:pt>
                <c:pt idx="2276">
                  <c:v>125.220745114297</c:v>
                </c:pt>
                <c:pt idx="2277">
                  <c:v>125.262878876954</c:v>
                </c:pt>
                <c:pt idx="2278">
                  <c:v>125.423557374771</c:v>
                </c:pt>
                <c:pt idx="2279">
                  <c:v>125.442002914422</c:v>
                </c:pt>
                <c:pt idx="2280">
                  <c:v>125.538624568375</c:v>
                </c:pt>
                <c:pt idx="2281">
                  <c:v>125.684179761623</c:v>
                </c:pt>
                <c:pt idx="2282">
                  <c:v>125.730230093026</c:v>
                </c:pt>
                <c:pt idx="2283">
                  <c:v>126.168860468646</c:v>
                </c:pt>
                <c:pt idx="2284">
                  <c:v>126.49122569877</c:v>
                </c:pt>
                <c:pt idx="2285">
                  <c:v>126.497867048583</c:v>
                </c:pt>
                <c:pt idx="2286">
                  <c:v>126.817948134798</c:v>
                </c:pt>
                <c:pt idx="2287">
                  <c:v>126.955355133683</c:v>
                </c:pt>
                <c:pt idx="2288">
                  <c:v>127.000928040231</c:v>
                </c:pt>
                <c:pt idx="2289">
                  <c:v>127.128264783243</c:v>
                </c:pt>
                <c:pt idx="2290">
                  <c:v>127.698849354322</c:v>
                </c:pt>
                <c:pt idx="2291">
                  <c:v>127.849569036337</c:v>
                </c:pt>
                <c:pt idx="2292">
                  <c:v>128.399990047178</c:v>
                </c:pt>
                <c:pt idx="2293">
                  <c:v>128.463080546015</c:v>
                </c:pt>
                <c:pt idx="2294">
                  <c:v>128.506482008774</c:v>
                </c:pt>
                <c:pt idx="2295">
                  <c:v>128.686893423734</c:v>
                </c:pt>
                <c:pt idx="2296">
                  <c:v>128.764821031879</c:v>
                </c:pt>
                <c:pt idx="2297">
                  <c:v>128.844189818122</c:v>
                </c:pt>
                <c:pt idx="2298">
                  <c:v>128.876378836291</c:v>
                </c:pt>
                <c:pt idx="2299">
                  <c:v>129.690186005271</c:v>
                </c:pt>
                <c:pt idx="2300">
                  <c:v>129.903090939436</c:v>
                </c:pt>
                <c:pt idx="2301">
                  <c:v>129.965764658912</c:v>
                </c:pt>
                <c:pt idx="2302">
                  <c:v>130.153978820302</c:v>
                </c:pt>
                <c:pt idx="2303">
                  <c:v>130.297160837074</c:v>
                </c:pt>
                <c:pt idx="2304">
                  <c:v>130.744110802747</c:v>
                </c:pt>
                <c:pt idx="2305">
                  <c:v>130.923407885198</c:v>
                </c:pt>
                <c:pt idx="2306">
                  <c:v>131.180276948774</c:v>
                </c:pt>
                <c:pt idx="2307">
                  <c:v>131.331104504062</c:v>
                </c:pt>
                <c:pt idx="2308">
                  <c:v>131.368220913848</c:v>
                </c:pt>
                <c:pt idx="2309">
                  <c:v>131.375872878058</c:v>
                </c:pt>
                <c:pt idx="2310">
                  <c:v>131.854815827847</c:v>
                </c:pt>
                <c:pt idx="2311">
                  <c:v>132.048651107443</c:v>
                </c:pt>
                <c:pt idx="2312">
                  <c:v>132.103978980991</c:v>
                </c:pt>
                <c:pt idx="2313">
                  <c:v>132.201810489327</c:v>
                </c:pt>
                <c:pt idx="2314">
                  <c:v>132.375352318873</c:v>
                </c:pt>
                <c:pt idx="2315">
                  <c:v>132.52963193157</c:v>
                </c:pt>
                <c:pt idx="2316">
                  <c:v>132.580791387695</c:v>
                </c:pt>
                <c:pt idx="2317">
                  <c:v>132.802655368798</c:v>
                </c:pt>
                <c:pt idx="2318">
                  <c:v>132.877862799738</c:v>
                </c:pt>
                <c:pt idx="2319">
                  <c:v>132.913012553604</c:v>
                </c:pt>
                <c:pt idx="2320">
                  <c:v>133.283269165519</c:v>
                </c:pt>
                <c:pt idx="2321">
                  <c:v>133.535799230939</c:v>
                </c:pt>
                <c:pt idx="2322">
                  <c:v>133.72427439382</c:v>
                </c:pt>
                <c:pt idx="2323">
                  <c:v>133.775893921663</c:v>
                </c:pt>
                <c:pt idx="2324">
                  <c:v>134.103685372955</c:v>
                </c:pt>
                <c:pt idx="2325">
                  <c:v>134.29587936508</c:v>
                </c:pt>
                <c:pt idx="2326">
                  <c:v>134.532829664944</c:v>
                </c:pt>
                <c:pt idx="2327">
                  <c:v>135.012811651383</c:v>
                </c:pt>
                <c:pt idx="2328">
                  <c:v>135.250813588951</c:v>
                </c:pt>
                <c:pt idx="2329">
                  <c:v>135.324854841948</c:v>
                </c:pt>
                <c:pt idx="2330">
                  <c:v>135.465346930633</c:v>
                </c:pt>
                <c:pt idx="2331">
                  <c:v>135.557790460197</c:v>
                </c:pt>
                <c:pt idx="2332">
                  <c:v>135.883903488748</c:v>
                </c:pt>
                <c:pt idx="2333">
                  <c:v>135.901564616636</c:v>
                </c:pt>
                <c:pt idx="2334">
                  <c:v>136.126991635173</c:v>
                </c:pt>
                <c:pt idx="2335">
                  <c:v>136.132111521416</c:v>
                </c:pt>
                <c:pt idx="2336">
                  <c:v>136.195434541688</c:v>
                </c:pt>
                <c:pt idx="2337">
                  <c:v>136.238260205673</c:v>
                </c:pt>
                <c:pt idx="2338">
                  <c:v>136.267285754915</c:v>
                </c:pt>
                <c:pt idx="2339">
                  <c:v>136.818243727806</c:v>
                </c:pt>
                <c:pt idx="2340">
                  <c:v>137.056988244231</c:v>
                </c:pt>
                <c:pt idx="2341">
                  <c:v>137.246971065218</c:v>
                </c:pt>
                <c:pt idx="2342">
                  <c:v>137.559657116649</c:v>
                </c:pt>
                <c:pt idx="2343">
                  <c:v>137.818876884411</c:v>
                </c:pt>
                <c:pt idx="2344">
                  <c:v>137.89712603295</c:v>
                </c:pt>
                <c:pt idx="2345">
                  <c:v>138.144809051037</c:v>
                </c:pt>
                <c:pt idx="2346">
                  <c:v>138.743090847316</c:v>
                </c:pt>
                <c:pt idx="2347">
                  <c:v>139.1426562019</c:v>
                </c:pt>
                <c:pt idx="2348">
                  <c:v>139.216274829667</c:v>
                </c:pt>
                <c:pt idx="2349">
                  <c:v>139.359903921444</c:v>
                </c:pt>
                <c:pt idx="2350">
                  <c:v>140.033380490467</c:v>
                </c:pt>
                <c:pt idx="2351">
                  <c:v>140.225635097726</c:v>
                </c:pt>
                <c:pt idx="2352">
                  <c:v>140.331787805892</c:v>
                </c:pt>
                <c:pt idx="2353">
                  <c:v>140.336274838106</c:v>
                </c:pt>
                <c:pt idx="2354">
                  <c:v>140.355288283698</c:v>
                </c:pt>
                <c:pt idx="2355">
                  <c:v>140.869796800061</c:v>
                </c:pt>
                <c:pt idx="2356">
                  <c:v>141.337980115238</c:v>
                </c:pt>
                <c:pt idx="2357">
                  <c:v>141.371181444333</c:v>
                </c:pt>
                <c:pt idx="2358">
                  <c:v>142.230509067847</c:v>
                </c:pt>
                <c:pt idx="2359">
                  <c:v>142.672056230053</c:v>
                </c:pt>
                <c:pt idx="2360">
                  <c:v>143.315431847613</c:v>
                </c:pt>
                <c:pt idx="2361">
                  <c:v>143.51656904079</c:v>
                </c:pt>
                <c:pt idx="2362">
                  <c:v>143.638538982926</c:v>
                </c:pt>
                <c:pt idx="2363">
                  <c:v>143.695505041136</c:v>
                </c:pt>
                <c:pt idx="2364">
                  <c:v>143.890802779753</c:v>
                </c:pt>
                <c:pt idx="2365">
                  <c:v>144.589811118783</c:v>
                </c:pt>
                <c:pt idx="2366">
                  <c:v>144.981136840603</c:v>
                </c:pt>
                <c:pt idx="2367">
                  <c:v>145.174628046563</c:v>
                </c:pt>
                <c:pt idx="2368">
                  <c:v>145.326200584112</c:v>
                </c:pt>
                <c:pt idx="2369">
                  <c:v>145.9432555081477</c:v>
                </c:pt>
                <c:pt idx="2370">
                  <c:v>146.045756390307</c:v>
                </c:pt>
                <c:pt idx="2371">
                  <c:v>146.054590742469</c:v>
                </c:pt>
                <c:pt idx="2372">
                  <c:v>146.208398660899</c:v>
                </c:pt>
                <c:pt idx="2373">
                  <c:v>146.220011940128</c:v>
                </c:pt>
                <c:pt idx="2374">
                  <c:v>146.649166636221</c:v>
                </c:pt>
                <c:pt idx="2375">
                  <c:v>146.724361145866</c:v>
                </c:pt>
                <c:pt idx="2376">
                  <c:v>146.81630955646</c:v>
                </c:pt>
                <c:pt idx="2377">
                  <c:v>146.958163824506</c:v>
                </c:pt>
                <c:pt idx="2378">
                  <c:v>147.53547954972</c:v>
                </c:pt>
                <c:pt idx="2379">
                  <c:v>147.580336262994</c:v>
                </c:pt>
                <c:pt idx="2380">
                  <c:v>147.805894453462</c:v>
                </c:pt>
                <c:pt idx="2381">
                  <c:v>147.885157659956</c:v>
                </c:pt>
                <c:pt idx="2382">
                  <c:v>147.972171012023</c:v>
                </c:pt>
                <c:pt idx="2383">
                  <c:v>148.087041591337</c:v>
                </c:pt>
                <c:pt idx="2384">
                  <c:v>148.258602622253</c:v>
                </c:pt>
                <c:pt idx="2385">
                  <c:v>148.469892344056</c:v>
                </c:pt>
                <c:pt idx="2386">
                  <c:v>148.874437876689</c:v>
                </c:pt>
                <c:pt idx="2387">
                  <c:v>149.092346882931</c:v>
                </c:pt>
                <c:pt idx="2388">
                  <c:v>150.295999367011</c:v>
                </c:pt>
                <c:pt idx="2389">
                  <c:v>150.642012160723</c:v>
                </c:pt>
                <c:pt idx="2390">
                  <c:v>150.79490808723</c:v>
                </c:pt>
                <c:pt idx="2391">
                  <c:v>151.165448637927</c:v>
                </c:pt>
                <c:pt idx="2392">
                  <c:v>151.526357342411</c:v>
                </c:pt>
                <c:pt idx="2393">
                  <c:v>151.816332042505</c:v>
                </c:pt>
                <c:pt idx="2394">
                  <c:v>152.634236015683</c:v>
                </c:pt>
                <c:pt idx="2395">
                  <c:v>152.899325425368</c:v>
                </c:pt>
                <c:pt idx="2396">
                  <c:v>152.916701943498</c:v>
                </c:pt>
                <c:pt idx="2397">
                  <c:v>153.25634910516</c:v>
                </c:pt>
                <c:pt idx="2398">
                  <c:v>153.384747660707</c:v>
                </c:pt>
                <c:pt idx="2399">
                  <c:v>153.585743908291</c:v>
                </c:pt>
                <c:pt idx="2400">
                  <c:v>153.769588735637</c:v>
                </c:pt>
                <c:pt idx="2401">
                  <c:v>154.211169045288</c:v>
                </c:pt>
                <c:pt idx="2402">
                  <c:v>154.227477308218</c:v>
                </c:pt>
                <c:pt idx="2403">
                  <c:v>154.251722226529</c:v>
                </c:pt>
                <c:pt idx="2404">
                  <c:v>154.628098549002</c:v>
                </c:pt>
                <c:pt idx="2405">
                  <c:v>154.686475488897</c:v>
                </c:pt>
                <c:pt idx="2406">
                  <c:v>155.026641799796</c:v>
                </c:pt>
                <c:pt idx="2407">
                  <c:v>155.362158770856</c:v>
                </c:pt>
                <c:pt idx="2408">
                  <c:v>155.433110475088</c:v>
                </c:pt>
                <c:pt idx="2409">
                  <c:v>155.549524881434</c:v>
                </c:pt>
                <c:pt idx="2410">
                  <c:v>155.719820244638</c:v>
                </c:pt>
                <c:pt idx="2411">
                  <c:v>155.908488733489</c:v>
                </c:pt>
                <c:pt idx="2412">
                  <c:v>156.2537952268357</c:v>
                </c:pt>
                <c:pt idx="2413">
                  <c:v>156.358836879027</c:v>
                </c:pt>
                <c:pt idx="2414">
                  <c:v>156.929520337634</c:v>
                </c:pt>
                <c:pt idx="2415">
                  <c:v>157.228094960185</c:v>
                </c:pt>
                <c:pt idx="2416">
                  <c:v>157.356778709126</c:v>
                </c:pt>
                <c:pt idx="2417">
                  <c:v>157.434297896542</c:v>
                </c:pt>
                <c:pt idx="2418">
                  <c:v>157.6797312697487</c:v>
                </c:pt>
                <c:pt idx="2419">
                  <c:v>158.463906854542</c:v>
                </c:pt>
                <c:pt idx="2420">
                  <c:v>159.1840507244719</c:v>
                </c:pt>
                <c:pt idx="2421">
                  <c:v>159.78967377561</c:v>
                </c:pt>
                <c:pt idx="2422">
                  <c:v>160.045721730624</c:v>
                </c:pt>
                <c:pt idx="2423">
                  <c:v>160.228237199779</c:v>
                </c:pt>
                <c:pt idx="2424">
                  <c:v>160.276344930224</c:v>
                </c:pt>
                <c:pt idx="2425">
                  <c:v>160.6419921911649</c:v>
                </c:pt>
                <c:pt idx="2426">
                  <c:v>161.242460460012</c:v>
                </c:pt>
                <c:pt idx="2427">
                  <c:v>161.903073146497</c:v>
                </c:pt>
                <c:pt idx="2428">
                  <c:v>162.693997257094</c:v>
                </c:pt>
                <c:pt idx="2429">
                  <c:v>163.115441683959</c:v>
                </c:pt>
                <c:pt idx="2430">
                  <c:v>163.235443318144</c:v>
                </c:pt>
                <c:pt idx="2431">
                  <c:v>163.363061599374</c:v>
                </c:pt>
                <c:pt idx="2432">
                  <c:v>163.726813936315</c:v>
                </c:pt>
                <c:pt idx="2433">
                  <c:v>163.892233130672</c:v>
                </c:pt>
                <c:pt idx="2434">
                  <c:v>163.947557434594</c:v>
                </c:pt>
                <c:pt idx="2435">
                  <c:v>164.2431652287897</c:v>
                </c:pt>
                <c:pt idx="2436">
                  <c:v>164.270878105582</c:v>
                </c:pt>
                <c:pt idx="2437">
                  <c:v>164.309298922187</c:v>
                </c:pt>
                <c:pt idx="2438">
                  <c:v>164.516946770618</c:v>
                </c:pt>
                <c:pt idx="2439">
                  <c:v>164.6196541270887</c:v>
                </c:pt>
                <c:pt idx="2440">
                  <c:v>164.6757757542659</c:v>
                </c:pt>
                <c:pt idx="2441">
                  <c:v>165.041903665648</c:v>
                </c:pt>
                <c:pt idx="2442">
                  <c:v>165.131359262666</c:v>
                </c:pt>
                <c:pt idx="2443">
                  <c:v>165.212416923181</c:v>
                </c:pt>
                <c:pt idx="2444">
                  <c:v>165.303128198833</c:v>
                </c:pt>
                <c:pt idx="2445">
                  <c:v>165.580762975155</c:v>
                </c:pt>
                <c:pt idx="2446">
                  <c:v>165.966828181226</c:v>
                </c:pt>
                <c:pt idx="2447">
                  <c:v>166.573003267218</c:v>
                </c:pt>
                <c:pt idx="2448">
                  <c:v>166.649609073179</c:v>
                </c:pt>
                <c:pt idx="2449">
                  <c:v>166.768029383801</c:v>
                </c:pt>
                <c:pt idx="2450">
                  <c:v>166.836671055771</c:v>
                </c:pt>
                <c:pt idx="2451">
                  <c:v>166.8741299074</c:v>
                </c:pt>
                <c:pt idx="2452">
                  <c:v>166.923010633994</c:v>
                </c:pt>
                <c:pt idx="2453">
                  <c:v>167.237774802336</c:v>
                </c:pt>
                <c:pt idx="2454">
                  <c:v>167.862342582934</c:v>
                </c:pt>
                <c:pt idx="2455">
                  <c:v>168.102948238579</c:v>
                </c:pt>
                <c:pt idx="2456">
                  <c:v>168.2148539954499</c:v>
                </c:pt>
                <c:pt idx="2457">
                  <c:v>168.98127435882</c:v>
                </c:pt>
                <c:pt idx="2458">
                  <c:v>169.285685963064</c:v>
                </c:pt>
                <c:pt idx="2459">
                  <c:v>169.444155349503</c:v>
                </c:pt>
                <c:pt idx="2460">
                  <c:v>169.470841773857</c:v>
                </c:pt>
                <c:pt idx="2461">
                  <c:v>169.522854832916</c:v>
                </c:pt>
                <c:pt idx="2462">
                  <c:v>169.5777246341119</c:v>
                </c:pt>
                <c:pt idx="2463">
                  <c:v>169.7952557384469</c:v>
                </c:pt>
                <c:pt idx="2464">
                  <c:v>170.041192288021</c:v>
                </c:pt>
                <c:pt idx="2465">
                  <c:v>170.181109057409</c:v>
                </c:pt>
                <c:pt idx="2466">
                  <c:v>170.205718372818</c:v>
                </c:pt>
                <c:pt idx="2467">
                  <c:v>170.310600262039</c:v>
                </c:pt>
                <c:pt idx="2468">
                  <c:v>170.854741579391</c:v>
                </c:pt>
                <c:pt idx="2469">
                  <c:v>170.974737076907</c:v>
                </c:pt>
                <c:pt idx="2470">
                  <c:v>171.055245161144</c:v>
                </c:pt>
                <c:pt idx="2471">
                  <c:v>171.268188063716</c:v>
                </c:pt>
                <c:pt idx="2472">
                  <c:v>171.490083976192</c:v>
                </c:pt>
                <c:pt idx="2473">
                  <c:v>171.922785024174</c:v>
                </c:pt>
                <c:pt idx="2474">
                  <c:v>172.102052499001</c:v>
                </c:pt>
                <c:pt idx="2475">
                  <c:v>172.273306829174</c:v>
                </c:pt>
                <c:pt idx="2476">
                  <c:v>173.140787303316</c:v>
                </c:pt>
                <c:pt idx="2477">
                  <c:v>173.622568158363</c:v>
                </c:pt>
                <c:pt idx="2478">
                  <c:v>174.520703873206</c:v>
                </c:pt>
                <c:pt idx="2479">
                  <c:v>174.588779234592</c:v>
                </c:pt>
                <c:pt idx="2480">
                  <c:v>175.83082273709</c:v>
                </c:pt>
                <c:pt idx="2481">
                  <c:v>175.928757153862</c:v>
                </c:pt>
                <c:pt idx="2482">
                  <c:v>176.264907887965</c:v>
                </c:pt>
                <c:pt idx="2483">
                  <c:v>176.404757420973</c:v>
                </c:pt>
                <c:pt idx="2484">
                  <c:v>176.608376227397</c:v>
                </c:pt>
                <c:pt idx="2485">
                  <c:v>177.744297547589</c:v>
                </c:pt>
                <c:pt idx="2486">
                  <c:v>177.996371623597</c:v>
                </c:pt>
                <c:pt idx="2487">
                  <c:v>178.156291850355</c:v>
                </c:pt>
                <c:pt idx="2488">
                  <c:v>178.2241240968477</c:v>
                </c:pt>
                <c:pt idx="2489">
                  <c:v>178.388313229885</c:v>
                </c:pt>
                <c:pt idx="2490">
                  <c:v>178.421237658122</c:v>
                </c:pt>
                <c:pt idx="2491">
                  <c:v>178.774739301164</c:v>
                </c:pt>
                <c:pt idx="2492">
                  <c:v>178.952827512043</c:v>
                </c:pt>
                <c:pt idx="2493">
                  <c:v>179.868795116531</c:v>
                </c:pt>
                <c:pt idx="2494">
                  <c:v>180.178085654011</c:v>
                </c:pt>
                <c:pt idx="2495">
                  <c:v>180.393269242912</c:v>
                </c:pt>
                <c:pt idx="2496">
                  <c:v>180.682334858946</c:v>
                </c:pt>
                <c:pt idx="2497">
                  <c:v>180.69576719073</c:v>
                </c:pt>
                <c:pt idx="2498">
                  <c:v>180.840472068894</c:v>
                </c:pt>
                <c:pt idx="2499">
                  <c:v>180.929591890294</c:v>
                </c:pt>
                <c:pt idx="2500">
                  <c:v>181.158234695255</c:v>
                </c:pt>
                <c:pt idx="2501">
                  <c:v>181.2495711389767</c:v>
                </c:pt>
                <c:pt idx="2502">
                  <c:v>181.637251462508</c:v>
                </c:pt>
                <c:pt idx="2503">
                  <c:v>181.86277411232</c:v>
                </c:pt>
                <c:pt idx="2504">
                  <c:v>182.343372409097</c:v>
                </c:pt>
                <c:pt idx="2505">
                  <c:v>182.48906514788</c:v>
                </c:pt>
                <c:pt idx="2506">
                  <c:v>183.05031745409</c:v>
                </c:pt>
                <c:pt idx="2507">
                  <c:v>183.261461494484</c:v>
                </c:pt>
                <c:pt idx="2508">
                  <c:v>183.310994895267</c:v>
                </c:pt>
                <c:pt idx="2509">
                  <c:v>183.812020654183</c:v>
                </c:pt>
                <c:pt idx="2510">
                  <c:v>183.961335448731</c:v>
                </c:pt>
                <c:pt idx="2511">
                  <c:v>184.080372539407</c:v>
                </c:pt>
                <c:pt idx="2512">
                  <c:v>184.713631864974</c:v>
                </c:pt>
                <c:pt idx="2513">
                  <c:v>184.8791056987469</c:v>
                </c:pt>
                <c:pt idx="2514">
                  <c:v>185.316455558114</c:v>
                </c:pt>
                <c:pt idx="2515">
                  <c:v>185.510232072232</c:v>
                </c:pt>
                <c:pt idx="2516">
                  <c:v>185.798956096445</c:v>
                </c:pt>
                <c:pt idx="2517">
                  <c:v>185.841960221954</c:v>
                </c:pt>
                <c:pt idx="2518">
                  <c:v>186.406628417955</c:v>
                </c:pt>
                <c:pt idx="2519">
                  <c:v>186.555685630067</c:v>
                </c:pt>
                <c:pt idx="2520">
                  <c:v>186.803594466408</c:v>
                </c:pt>
                <c:pt idx="2521">
                  <c:v>187.320478925514</c:v>
                </c:pt>
                <c:pt idx="2522">
                  <c:v>187.674022570306</c:v>
                </c:pt>
                <c:pt idx="2523">
                  <c:v>187.814927633642</c:v>
                </c:pt>
                <c:pt idx="2524">
                  <c:v>188.01478814398</c:v>
                </c:pt>
                <c:pt idx="2525">
                  <c:v>188.193046928758</c:v>
                </c:pt>
                <c:pt idx="2526">
                  <c:v>188.305578654931</c:v>
                </c:pt>
                <c:pt idx="2527">
                  <c:v>188.60954044633</c:v>
                </c:pt>
                <c:pt idx="2528">
                  <c:v>188.8635699542</c:v>
                </c:pt>
                <c:pt idx="2529">
                  <c:v>188.899006677361</c:v>
                </c:pt>
                <c:pt idx="2530">
                  <c:v>188.92844996166</c:v>
                </c:pt>
                <c:pt idx="2531">
                  <c:v>188.967600574368</c:v>
                </c:pt>
                <c:pt idx="2532">
                  <c:v>189.507493670241</c:v>
                </c:pt>
                <c:pt idx="2533">
                  <c:v>189.765471670039</c:v>
                </c:pt>
                <c:pt idx="2534">
                  <c:v>189.88441928556</c:v>
                </c:pt>
                <c:pt idx="2535">
                  <c:v>190.5110537651407</c:v>
                </c:pt>
                <c:pt idx="2536">
                  <c:v>190.800284790637</c:v>
                </c:pt>
                <c:pt idx="2537">
                  <c:v>191.11552191869</c:v>
                </c:pt>
                <c:pt idx="2538">
                  <c:v>191.68096132956</c:v>
                </c:pt>
                <c:pt idx="2539">
                  <c:v>192.539793883466</c:v>
                </c:pt>
                <c:pt idx="2540">
                  <c:v>192.624196602654</c:v>
                </c:pt>
                <c:pt idx="2541">
                  <c:v>192.789003276276</c:v>
                </c:pt>
                <c:pt idx="2542">
                  <c:v>192.814301033985</c:v>
                </c:pt>
                <c:pt idx="2543">
                  <c:v>193.162603692889</c:v>
                </c:pt>
                <c:pt idx="2544">
                  <c:v>193.521850175844</c:v>
                </c:pt>
                <c:pt idx="2545">
                  <c:v>193.667335288838</c:v>
                </c:pt>
                <c:pt idx="2546">
                  <c:v>194.073441163603</c:v>
                </c:pt>
                <c:pt idx="2547">
                  <c:v>194.096923071265</c:v>
                </c:pt>
                <c:pt idx="2548">
                  <c:v>194.113289597695</c:v>
                </c:pt>
                <c:pt idx="2549">
                  <c:v>194.208473383469</c:v>
                </c:pt>
                <c:pt idx="2550">
                  <c:v>194.336205740896</c:v>
                </c:pt>
                <c:pt idx="2551">
                  <c:v>194.42212434115</c:v>
                </c:pt>
                <c:pt idx="2552">
                  <c:v>194.583771890513</c:v>
                </c:pt>
                <c:pt idx="2553">
                  <c:v>194.953268608105</c:v>
                </c:pt>
                <c:pt idx="2554">
                  <c:v>195.640178728063</c:v>
                </c:pt>
                <c:pt idx="2555">
                  <c:v>196.376816893887</c:v>
                </c:pt>
                <c:pt idx="2556">
                  <c:v>197.828519641068</c:v>
                </c:pt>
                <c:pt idx="2557">
                  <c:v>197.986079425563</c:v>
                </c:pt>
                <c:pt idx="2558">
                  <c:v>199.182962430432</c:v>
                </c:pt>
                <c:pt idx="2559">
                  <c:v>199.478782039283</c:v>
                </c:pt>
                <c:pt idx="2560">
                  <c:v>199.812681032052</c:v>
                </c:pt>
                <c:pt idx="2561">
                  <c:v>199.870046767584</c:v>
                </c:pt>
                <c:pt idx="2562">
                  <c:v>200.136985879308</c:v>
                </c:pt>
                <c:pt idx="2563">
                  <c:v>201.619687326633</c:v>
                </c:pt>
                <c:pt idx="2564">
                  <c:v>201.690068487916</c:v>
                </c:pt>
                <c:pt idx="2565">
                  <c:v>201.892067303047</c:v>
                </c:pt>
                <c:pt idx="2566">
                  <c:v>202.580572977686</c:v>
                </c:pt>
                <c:pt idx="2567">
                  <c:v>202.951013925235</c:v>
                </c:pt>
                <c:pt idx="2568">
                  <c:v>204.011222894775</c:v>
                </c:pt>
                <c:pt idx="2569">
                  <c:v>204.834924309591</c:v>
                </c:pt>
                <c:pt idx="2570">
                  <c:v>204.851422817901</c:v>
                </c:pt>
                <c:pt idx="2571">
                  <c:v>205.2136742707597</c:v>
                </c:pt>
                <c:pt idx="2572">
                  <c:v>205.349219927986</c:v>
                </c:pt>
                <c:pt idx="2573">
                  <c:v>205.673868393914</c:v>
                </c:pt>
                <c:pt idx="2574">
                  <c:v>206.09115528806</c:v>
                </c:pt>
                <c:pt idx="2575">
                  <c:v>207.0187548941447</c:v>
                </c:pt>
                <c:pt idx="2576">
                  <c:v>207.210305008663</c:v>
                </c:pt>
                <c:pt idx="2577">
                  <c:v>207.632277350676</c:v>
                </c:pt>
                <c:pt idx="2578">
                  <c:v>207.78225244093</c:v>
                </c:pt>
                <c:pt idx="2579">
                  <c:v>207.9982853021</c:v>
                </c:pt>
                <c:pt idx="2580">
                  <c:v>208.040087300612</c:v>
                </c:pt>
                <c:pt idx="2581">
                  <c:v>208.141331305733</c:v>
                </c:pt>
                <c:pt idx="2582">
                  <c:v>208.186727369522</c:v>
                </c:pt>
                <c:pt idx="2583">
                  <c:v>208.4400563486</c:v>
                </c:pt>
                <c:pt idx="2584">
                  <c:v>208.591779545085</c:v>
                </c:pt>
                <c:pt idx="2585">
                  <c:v>208.916429684294</c:v>
                </c:pt>
                <c:pt idx="2586">
                  <c:v>209.219399746894</c:v>
                </c:pt>
                <c:pt idx="2587">
                  <c:v>210.000311772423</c:v>
                </c:pt>
                <c:pt idx="2588">
                  <c:v>210.756236700245</c:v>
                </c:pt>
                <c:pt idx="2589">
                  <c:v>211.168515699725</c:v>
                </c:pt>
                <c:pt idx="2590">
                  <c:v>211.594734217799</c:v>
                </c:pt>
                <c:pt idx="2591">
                  <c:v>211.871918200804</c:v>
                </c:pt>
                <c:pt idx="2592">
                  <c:v>212.496464877299</c:v>
                </c:pt>
                <c:pt idx="2593">
                  <c:v>212.812648372043</c:v>
                </c:pt>
                <c:pt idx="2594">
                  <c:v>213.413365797225</c:v>
                </c:pt>
                <c:pt idx="2595">
                  <c:v>213.990172316959</c:v>
                </c:pt>
                <c:pt idx="2596">
                  <c:v>214.052397272645</c:v>
                </c:pt>
                <c:pt idx="2597">
                  <c:v>214.3136767215559</c:v>
                </c:pt>
                <c:pt idx="2598">
                  <c:v>214.976860793075</c:v>
                </c:pt>
                <c:pt idx="2599">
                  <c:v>216.503046529984</c:v>
                </c:pt>
                <c:pt idx="2600">
                  <c:v>218.563903518818</c:v>
                </c:pt>
                <c:pt idx="2601">
                  <c:v>219.931879271623</c:v>
                </c:pt>
                <c:pt idx="2602">
                  <c:v>220.670857581177</c:v>
                </c:pt>
                <c:pt idx="2603">
                  <c:v>221.32952682325</c:v>
                </c:pt>
                <c:pt idx="2604">
                  <c:v>221.633030453209</c:v>
                </c:pt>
                <c:pt idx="2605">
                  <c:v>221.903144434129</c:v>
                </c:pt>
                <c:pt idx="2606">
                  <c:v>223.2346222947817</c:v>
                </c:pt>
                <c:pt idx="2607">
                  <c:v>223.570502298454</c:v>
                </c:pt>
                <c:pt idx="2608">
                  <c:v>223.70704734724</c:v>
                </c:pt>
                <c:pt idx="2609">
                  <c:v>225.32665035951</c:v>
                </c:pt>
                <c:pt idx="2610">
                  <c:v>225.673024586655</c:v>
                </c:pt>
                <c:pt idx="2611">
                  <c:v>225.796501461606</c:v>
                </c:pt>
                <c:pt idx="2612">
                  <c:v>225.995900420982</c:v>
                </c:pt>
                <c:pt idx="2613">
                  <c:v>226.063492507135</c:v>
                </c:pt>
                <c:pt idx="2614">
                  <c:v>226.468245965576</c:v>
                </c:pt>
                <c:pt idx="2615">
                  <c:v>227.166770052592</c:v>
                </c:pt>
                <c:pt idx="2616">
                  <c:v>227.450586029615</c:v>
                </c:pt>
                <c:pt idx="2617">
                  <c:v>228.028805854893</c:v>
                </c:pt>
                <c:pt idx="2618">
                  <c:v>228.080639524471</c:v>
                </c:pt>
                <c:pt idx="2619">
                  <c:v>228.388874663052</c:v>
                </c:pt>
                <c:pt idx="2620">
                  <c:v>228.426993705092</c:v>
                </c:pt>
                <c:pt idx="2621">
                  <c:v>229.1538733238079</c:v>
                </c:pt>
                <c:pt idx="2622">
                  <c:v>229.375174515922</c:v>
                </c:pt>
                <c:pt idx="2623">
                  <c:v>229.532388681335</c:v>
                </c:pt>
                <c:pt idx="2624">
                  <c:v>229.685225216321</c:v>
                </c:pt>
                <c:pt idx="2625">
                  <c:v>229.830234565444</c:v>
                </c:pt>
                <c:pt idx="2626">
                  <c:v>230.084391565006</c:v>
                </c:pt>
                <c:pt idx="2627">
                  <c:v>230.172876744626</c:v>
                </c:pt>
                <c:pt idx="2628">
                  <c:v>230.3607540861479</c:v>
                </c:pt>
                <c:pt idx="2629">
                  <c:v>230.412144905733</c:v>
                </c:pt>
                <c:pt idx="2630">
                  <c:v>231.148361697951</c:v>
                </c:pt>
                <c:pt idx="2631">
                  <c:v>231.793348949462</c:v>
                </c:pt>
                <c:pt idx="2632">
                  <c:v>231.795943695865</c:v>
                </c:pt>
                <c:pt idx="2633">
                  <c:v>232.563574815385</c:v>
                </c:pt>
                <c:pt idx="2634">
                  <c:v>233.408091618057</c:v>
                </c:pt>
                <c:pt idx="2635">
                  <c:v>233.559468048589</c:v>
                </c:pt>
                <c:pt idx="2636">
                  <c:v>233.607642920701</c:v>
                </c:pt>
                <c:pt idx="2637">
                  <c:v>233.741285426799</c:v>
                </c:pt>
                <c:pt idx="2638">
                  <c:v>234.450745343606</c:v>
                </c:pt>
                <c:pt idx="2639">
                  <c:v>235.185198578165</c:v>
                </c:pt>
                <c:pt idx="2640">
                  <c:v>235.819960411004</c:v>
                </c:pt>
                <c:pt idx="2641">
                  <c:v>235.829697182721</c:v>
                </c:pt>
                <c:pt idx="2642">
                  <c:v>236.305124358884</c:v>
                </c:pt>
                <c:pt idx="2643">
                  <c:v>237.201932868383</c:v>
                </c:pt>
                <c:pt idx="2644">
                  <c:v>237.246773117151</c:v>
                </c:pt>
                <c:pt idx="2645">
                  <c:v>238.549496784932</c:v>
                </c:pt>
                <c:pt idx="2646">
                  <c:v>238.931944424372</c:v>
                </c:pt>
                <c:pt idx="2647">
                  <c:v>239.355226984863</c:v>
                </c:pt>
                <c:pt idx="2648">
                  <c:v>239.556076952598</c:v>
                </c:pt>
                <c:pt idx="2649">
                  <c:v>240.143035371938</c:v>
                </c:pt>
                <c:pt idx="2650">
                  <c:v>240.998627912663</c:v>
                </c:pt>
                <c:pt idx="2651">
                  <c:v>241.320904249741</c:v>
                </c:pt>
                <c:pt idx="2652">
                  <c:v>242.378739109692</c:v>
                </c:pt>
                <c:pt idx="2653">
                  <c:v>242.958985102996</c:v>
                </c:pt>
                <c:pt idx="2654">
                  <c:v>243.502297309488</c:v>
                </c:pt>
                <c:pt idx="2655">
                  <c:v>244.238691982546</c:v>
                </c:pt>
                <c:pt idx="2656">
                  <c:v>244.94745698164</c:v>
                </c:pt>
                <c:pt idx="2657">
                  <c:v>244.958777466125</c:v>
                </c:pt>
                <c:pt idx="2658">
                  <c:v>245.164288068156</c:v>
                </c:pt>
                <c:pt idx="2659">
                  <c:v>245.37154936322</c:v>
                </c:pt>
                <c:pt idx="2660">
                  <c:v>245.374027225606</c:v>
                </c:pt>
                <c:pt idx="2661">
                  <c:v>245.490080997828</c:v>
                </c:pt>
                <c:pt idx="2662">
                  <c:v>245.547352161679</c:v>
                </c:pt>
                <c:pt idx="2663">
                  <c:v>245.808774603087</c:v>
                </c:pt>
                <c:pt idx="2664">
                  <c:v>246.620292383438</c:v>
                </c:pt>
                <c:pt idx="2665">
                  <c:v>246.910879571837</c:v>
                </c:pt>
                <c:pt idx="2666">
                  <c:v>247.132815434585</c:v>
                </c:pt>
                <c:pt idx="2667">
                  <c:v>247.278233901658</c:v>
                </c:pt>
                <c:pt idx="2668">
                  <c:v>247.331880782155</c:v>
                </c:pt>
                <c:pt idx="2669">
                  <c:v>248.117999642311</c:v>
                </c:pt>
                <c:pt idx="2670">
                  <c:v>249.340129401156</c:v>
                </c:pt>
                <c:pt idx="2671">
                  <c:v>249.761570480189</c:v>
                </c:pt>
                <c:pt idx="2672">
                  <c:v>249.852814604242</c:v>
                </c:pt>
                <c:pt idx="2673">
                  <c:v>250.880835054219</c:v>
                </c:pt>
                <c:pt idx="2674">
                  <c:v>251.588884248885</c:v>
                </c:pt>
                <c:pt idx="2675">
                  <c:v>252.012648543706</c:v>
                </c:pt>
                <c:pt idx="2676">
                  <c:v>252.502007798452</c:v>
                </c:pt>
                <c:pt idx="2677">
                  <c:v>252.722749295345</c:v>
                </c:pt>
                <c:pt idx="2678">
                  <c:v>252.829557105079</c:v>
                </c:pt>
                <c:pt idx="2679">
                  <c:v>253.577035806558</c:v>
                </c:pt>
                <c:pt idx="2680">
                  <c:v>254.22112848531</c:v>
                </c:pt>
                <c:pt idx="2681">
                  <c:v>254.235842565955</c:v>
                </c:pt>
                <c:pt idx="2682">
                  <c:v>254.31294159451</c:v>
                </c:pt>
                <c:pt idx="2683">
                  <c:v>254.720940750106</c:v>
                </c:pt>
                <c:pt idx="2684">
                  <c:v>254.723953743732</c:v>
                </c:pt>
                <c:pt idx="2685">
                  <c:v>254.987904859661</c:v>
                </c:pt>
                <c:pt idx="2686">
                  <c:v>255.854307809082</c:v>
                </c:pt>
                <c:pt idx="2687">
                  <c:v>256.7378089672287</c:v>
                </c:pt>
                <c:pt idx="2688">
                  <c:v>258.033313682766</c:v>
                </c:pt>
                <c:pt idx="2689">
                  <c:v>258.849992708437</c:v>
                </c:pt>
                <c:pt idx="2690">
                  <c:v>260.255755734824</c:v>
                </c:pt>
                <c:pt idx="2691">
                  <c:v>261.36364932811</c:v>
                </c:pt>
                <c:pt idx="2692">
                  <c:v>261.8866965922847</c:v>
                </c:pt>
                <c:pt idx="2693">
                  <c:v>262.368875439045</c:v>
                </c:pt>
                <c:pt idx="2694">
                  <c:v>263.5391580755219</c:v>
                </c:pt>
                <c:pt idx="2695">
                  <c:v>264.578205580346</c:v>
                </c:pt>
                <c:pt idx="2696">
                  <c:v>264.601746833085</c:v>
                </c:pt>
                <c:pt idx="2697">
                  <c:v>264.622581690653</c:v>
                </c:pt>
                <c:pt idx="2698">
                  <c:v>265.2855820012589</c:v>
                </c:pt>
                <c:pt idx="2699">
                  <c:v>265.502447348304</c:v>
                </c:pt>
                <c:pt idx="2700">
                  <c:v>266.844799932044</c:v>
                </c:pt>
                <c:pt idx="2701">
                  <c:v>267.2147537450819</c:v>
                </c:pt>
                <c:pt idx="2702">
                  <c:v>267.59687608883</c:v>
                </c:pt>
                <c:pt idx="2703">
                  <c:v>267.9372290061339</c:v>
                </c:pt>
                <c:pt idx="2704">
                  <c:v>268.059096211193</c:v>
                </c:pt>
                <c:pt idx="2705">
                  <c:v>268.3920650684989</c:v>
                </c:pt>
                <c:pt idx="2706">
                  <c:v>268.6313665254719</c:v>
                </c:pt>
                <c:pt idx="2707">
                  <c:v>268.9815032737339</c:v>
                </c:pt>
                <c:pt idx="2708">
                  <c:v>269.96178135913</c:v>
                </c:pt>
                <c:pt idx="2709">
                  <c:v>270.041987386794</c:v>
                </c:pt>
                <c:pt idx="2710">
                  <c:v>270.2980691256819</c:v>
                </c:pt>
                <c:pt idx="2711">
                  <c:v>270.7960543294797</c:v>
                </c:pt>
                <c:pt idx="2712">
                  <c:v>272.091834165702</c:v>
                </c:pt>
                <c:pt idx="2713">
                  <c:v>272.567305176845</c:v>
                </c:pt>
                <c:pt idx="2714">
                  <c:v>273.141756143435</c:v>
                </c:pt>
                <c:pt idx="2715">
                  <c:v>273.304823135703</c:v>
                </c:pt>
                <c:pt idx="2716">
                  <c:v>273.415236137559</c:v>
                </c:pt>
                <c:pt idx="2717">
                  <c:v>274.219556049817</c:v>
                </c:pt>
                <c:pt idx="2718">
                  <c:v>275.472215743368</c:v>
                </c:pt>
                <c:pt idx="2719">
                  <c:v>276.059876222342</c:v>
                </c:pt>
                <c:pt idx="2720">
                  <c:v>277.5985834125777</c:v>
                </c:pt>
                <c:pt idx="2721">
                  <c:v>277.689047504994</c:v>
                </c:pt>
                <c:pt idx="2722">
                  <c:v>277.849772146273</c:v>
                </c:pt>
                <c:pt idx="2723">
                  <c:v>277.982552621823</c:v>
                </c:pt>
                <c:pt idx="2724">
                  <c:v>278.300295601714</c:v>
                </c:pt>
                <c:pt idx="2725">
                  <c:v>278.7369392741857</c:v>
                </c:pt>
                <c:pt idx="2726">
                  <c:v>280.201312885538</c:v>
                </c:pt>
                <c:pt idx="2727">
                  <c:v>280.2719797300189</c:v>
                </c:pt>
                <c:pt idx="2728">
                  <c:v>280.628528249011</c:v>
                </c:pt>
                <c:pt idx="2729">
                  <c:v>280.6665157727339</c:v>
                </c:pt>
                <c:pt idx="2730">
                  <c:v>281.028588629653</c:v>
                </c:pt>
                <c:pt idx="2731">
                  <c:v>281.935854639011</c:v>
                </c:pt>
                <c:pt idx="2732">
                  <c:v>281.981287806953</c:v>
                </c:pt>
                <c:pt idx="2733">
                  <c:v>284.71189712747</c:v>
                </c:pt>
                <c:pt idx="2734">
                  <c:v>284.881779600771</c:v>
                </c:pt>
                <c:pt idx="2735">
                  <c:v>285.0685377564469</c:v>
                </c:pt>
                <c:pt idx="2736">
                  <c:v>285.749524259553</c:v>
                </c:pt>
                <c:pt idx="2737">
                  <c:v>286.0332989126796</c:v>
                </c:pt>
                <c:pt idx="2738">
                  <c:v>288.115178396059</c:v>
                </c:pt>
                <c:pt idx="2739">
                  <c:v>288.841584956366</c:v>
                </c:pt>
                <c:pt idx="2740">
                  <c:v>288.959999715191</c:v>
                </c:pt>
                <c:pt idx="2741">
                  <c:v>289.3874304516489</c:v>
                </c:pt>
                <c:pt idx="2742">
                  <c:v>289.971190666938</c:v>
                </c:pt>
                <c:pt idx="2743">
                  <c:v>290.018161285481</c:v>
                </c:pt>
                <c:pt idx="2744">
                  <c:v>291.439741560878</c:v>
                </c:pt>
                <c:pt idx="2745">
                  <c:v>291.827615809954</c:v>
                </c:pt>
                <c:pt idx="2746">
                  <c:v>292.524775116087</c:v>
                </c:pt>
                <c:pt idx="2747">
                  <c:v>292.867280838147</c:v>
                </c:pt>
                <c:pt idx="2748">
                  <c:v>293.358133382883</c:v>
                </c:pt>
                <c:pt idx="2749">
                  <c:v>293.764819780482</c:v>
                </c:pt>
                <c:pt idx="2750">
                  <c:v>294.199255357763</c:v>
                </c:pt>
                <c:pt idx="2751">
                  <c:v>294.392295192693</c:v>
                </c:pt>
                <c:pt idx="2752">
                  <c:v>294.9338747180047</c:v>
                </c:pt>
                <c:pt idx="2753">
                  <c:v>295.2383848841847</c:v>
                </c:pt>
                <c:pt idx="2754">
                  <c:v>296.097786038907</c:v>
                </c:pt>
                <c:pt idx="2755">
                  <c:v>296.25025207061</c:v>
                </c:pt>
                <c:pt idx="2756">
                  <c:v>296.698440299006</c:v>
                </c:pt>
                <c:pt idx="2757">
                  <c:v>297.054076464125</c:v>
                </c:pt>
                <c:pt idx="2758">
                  <c:v>297.235089507908</c:v>
                </c:pt>
                <c:pt idx="2759">
                  <c:v>297.735745230403</c:v>
                </c:pt>
                <c:pt idx="2760">
                  <c:v>299.533352632426</c:v>
                </c:pt>
                <c:pt idx="2761">
                  <c:v>299.56581391835</c:v>
                </c:pt>
                <c:pt idx="2762">
                  <c:v>299.842311192927</c:v>
                </c:pt>
                <c:pt idx="2763">
                  <c:v>301.478459669106</c:v>
                </c:pt>
                <c:pt idx="2764">
                  <c:v>302.1061359923747</c:v>
                </c:pt>
                <c:pt idx="2765">
                  <c:v>302.3905173164939</c:v>
                </c:pt>
                <c:pt idx="2766">
                  <c:v>302.619360262764</c:v>
                </c:pt>
                <c:pt idx="2767">
                  <c:v>303.096894360665</c:v>
                </c:pt>
                <c:pt idx="2768">
                  <c:v>303.158863134556</c:v>
                </c:pt>
                <c:pt idx="2769">
                  <c:v>303.413244959621</c:v>
                </c:pt>
                <c:pt idx="2770">
                  <c:v>304.530194133032</c:v>
                </c:pt>
                <c:pt idx="2771">
                  <c:v>304.608001423752</c:v>
                </c:pt>
                <c:pt idx="2772">
                  <c:v>304.6763777726397</c:v>
                </c:pt>
                <c:pt idx="2773">
                  <c:v>305.4633310006187</c:v>
                </c:pt>
                <c:pt idx="2774">
                  <c:v>306.0857129439837</c:v>
                </c:pt>
                <c:pt idx="2775">
                  <c:v>306.958838079428</c:v>
                </c:pt>
                <c:pt idx="2776">
                  <c:v>309.7291450066097</c:v>
                </c:pt>
                <c:pt idx="2777">
                  <c:v>310.221767512305</c:v>
                </c:pt>
                <c:pt idx="2778">
                  <c:v>310.2882120695757</c:v>
                </c:pt>
                <c:pt idx="2779">
                  <c:v>310.810389812558</c:v>
                </c:pt>
                <c:pt idx="2780">
                  <c:v>311.423281571831</c:v>
                </c:pt>
                <c:pt idx="2781">
                  <c:v>312.289660700692</c:v>
                </c:pt>
                <c:pt idx="2782">
                  <c:v>312.938186683962</c:v>
                </c:pt>
                <c:pt idx="2783">
                  <c:v>313.6137742621297</c:v>
                </c:pt>
                <c:pt idx="2784">
                  <c:v>313.8240585861719</c:v>
                </c:pt>
                <c:pt idx="2785">
                  <c:v>316.752724400969</c:v>
                </c:pt>
                <c:pt idx="2786">
                  <c:v>316.831528219668</c:v>
                </c:pt>
                <c:pt idx="2787">
                  <c:v>317.070331484471</c:v>
                </c:pt>
                <c:pt idx="2788">
                  <c:v>317.5773581069819</c:v>
                </c:pt>
                <c:pt idx="2789">
                  <c:v>320.363613201918</c:v>
                </c:pt>
                <c:pt idx="2790">
                  <c:v>321.597729323975</c:v>
                </c:pt>
                <c:pt idx="2791">
                  <c:v>322.5792084494939</c:v>
                </c:pt>
                <c:pt idx="2792">
                  <c:v>322.7269056121469</c:v>
                </c:pt>
                <c:pt idx="2793">
                  <c:v>322.9633765654469</c:v>
                </c:pt>
                <c:pt idx="2794">
                  <c:v>323.557481571753</c:v>
                </c:pt>
                <c:pt idx="2795">
                  <c:v>324.312097838322</c:v>
                </c:pt>
                <c:pt idx="2796">
                  <c:v>325.145029146087</c:v>
                </c:pt>
                <c:pt idx="2797">
                  <c:v>327.133735064231</c:v>
                </c:pt>
                <c:pt idx="2798">
                  <c:v>327.2782850662439</c:v>
                </c:pt>
                <c:pt idx="2799">
                  <c:v>328.9947391076097</c:v>
                </c:pt>
                <c:pt idx="2800">
                  <c:v>329.811235365836</c:v>
                </c:pt>
                <c:pt idx="2801">
                  <c:v>330.0855585678389</c:v>
                </c:pt>
                <c:pt idx="2802">
                  <c:v>330.379618587344</c:v>
                </c:pt>
                <c:pt idx="2803">
                  <c:v>333.027652134763</c:v>
                </c:pt>
                <c:pt idx="2804">
                  <c:v>333.6177327589589</c:v>
                </c:pt>
                <c:pt idx="2805">
                  <c:v>335.461985514959</c:v>
                </c:pt>
                <c:pt idx="2806">
                  <c:v>336.3105158289727</c:v>
                </c:pt>
                <c:pt idx="2807">
                  <c:v>336.414971167591</c:v>
                </c:pt>
                <c:pt idx="2808">
                  <c:v>337.7675375073977</c:v>
                </c:pt>
                <c:pt idx="2809">
                  <c:v>337.9256957689137</c:v>
                </c:pt>
                <c:pt idx="2810">
                  <c:v>338.240090291599</c:v>
                </c:pt>
                <c:pt idx="2811">
                  <c:v>338.585151013743</c:v>
                </c:pt>
                <c:pt idx="2812">
                  <c:v>340.639145347866</c:v>
                </c:pt>
                <c:pt idx="2813">
                  <c:v>341.182157141636</c:v>
                </c:pt>
                <c:pt idx="2814">
                  <c:v>343.053901518939</c:v>
                </c:pt>
                <c:pt idx="2815">
                  <c:v>344.095432276031</c:v>
                </c:pt>
                <c:pt idx="2816">
                  <c:v>346.155213690146</c:v>
                </c:pt>
                <c:pt idx="2817">
                  <c:v>346.213591383891</c:v>
                </c:pt>
                <c:pt idx="2818">
                  <c:v>346.441998884134</c:v>
                </c:pt>
                <c:pt idx="2819">
                  <c:v>346.944257662432</c:v>
                </c:pt>
                <c:pt idx="2820">
                  <c:v>347.070436543633</c:v>
                </c:pt>
                <c:pt idx="2821">
                  <c:v>347.0818358325889</c:v>
                </c:pt>
                <c:pt idx="2822">
                  <c:v>348.0373081478737</c:v>
                </c:pt>
                <c:pt idx="2823">
                  <c:v>348.5080825423</c:v>
                </c:pt>
                <c:pt idx="2824">
                  <c:v>350.74374523064</c:v>
                </c:pt>
                <c:pt idx="2825">
                  <c:v>350.842945536763</c:v>
                </c:pt>
                <c:pt idx="2826">
                  <c:v>351.396922624486</c:v>
                </c:pt>
                <c:pt idx="2827">
                  <c:v>352.800204491483</c:v>
                </c:pt>
                <c:pt idx="2828">
                  <c:v>353.990505682735</c:v>
                </c:pt>
                <c:pt idx="2829">
                  <c:v>354.3891950115869</c:v>
                </c:pt>
                <c:pt idx="2830">
                  <c:v>354.689133381069</c:v>
                </c:pt>
                <c:pt idx="2831">
                  <c:v>354.903176618767</c:v>
                </c:pt>
                <c:pt idx="2832">
                  <c:v>357.853240864911</c:v>
                </c:pt>
                <c:pt idx="2833">
                  <c:v>358.08882411574</c:v>
                </c:pt>
                <c:pt idx="2834">
                  <c:v>358.432207183266</c:v>
                </c:pt>
                <c:pt idx="2835">
                  <c:v>358.630973598608</c:v>
                </c:pt>
                <c:pt idx="2836">
                  <c:v>358.840208657286</c:v>
                </c:pt>
                <c:pt idx="2837">
                  <c:v>360.628188882367</c:v>
                </c:pt>
                <c:pt idx="2838">
                  <c:v>363.507952693177</c:v>
                </c:pt>
                <c:pt idx="2839">
                  <c:v>368.343850867914</c:v>
                </c:pt>
                <c:pt idx="2840">
                  <c:v>369.429052736062</c:v>
                </c:pt>
                <c:pt idx="2841">
                  <c:v>369.5351154942667</c:v>
                </c:pt>
                <c:pt idx="2842">
                  <c:v>372.6543903377</c:v>
                </c:pt>
                <c:pt idx="2843">
                  <c:v>373.641006326225</c:v>
                </c:pt>
                <c:pt idx="2844">
                  <c:v>373.815890146024</c:v>
                </c:pt>
                <c:pt idx="2845">
                  <c:v>375.6831202410147</c:v>
                </c:pt>
                <c:pt idx="2846">
                  <c:v>376.871532193547</c:v>
                </c:pt>
                <c:pt idx="2847">
                  <c:v>377.386585133817</c:v>
                </c:pt>
                <c:pt idx="2848">
                  <c:v>380.1063043121</c:v>
                </c:pt>
                <c:pt idx="2849">
                  <c:v>380.141475161025</c:v>
                </c:pt>
                <c:pt idx="2850">
                  <c:v>380.5215400522467</c:v>
                </c:pt>
                <c:pt idx="2851">
                  <c:v>381.903293573109</c:v>
                </c:pt>
                <c:pt idx="2852">
                  <c:v>382.0796177872857</c:v>
                </c:pt>
                <c:pt idx="2853">
                  <c:v>382.975663156149</c:v>
                </c:pt>
                <c:pt idx="2854">
                  <c:v>383.9585065712347</c:v>
                </c:pt>
                <c:pt idx="2855">
                  <c:v>384.847361859086</c:v>
                </c:pt>
                <c:pt idx="2856">
                  <c:v>385.324983556442</c:v>
                </c:pt>
                <c:pt idx="2857">
                  <c:v>385.9015367862307</c:v>
                </c:pt>
                <c:pt idx="2858">
                  <c:v>386.19777060994</c:v>
                </c:pt>
                <c:pt idx="2859">
                  <c:v>387.1750404479777</c:v>
                </c:pt>
                <c:pt idx="2860">
                  <c:v>390.7895269546269</c:v>
                </c:pt>
                <c:pt idx="2861">
                  <c:v>392.0162510905947</c:v>
                </c:pt>
                <c:pt idx="2862">
                  <c:v>392.61728754578</c:v>
                </c:pt>
                <c:pt idx="2863">
                  <c:v>393.3383649461807</c:v>
                </c:pt>
                <c:pt idx="2864">
                  <c:v>393.853563900009</c:v>
                </c:pt>
                <c:pt idx="2865">
                  <c:v>394.997228894539</c:v>
                </c:pt>
                <c:pt idx="2866">
                  <c:v>395.612690815101</c:v>
                </c:pt>
                <c:pt idx="2867">
                  <c:v>400.7839681076319</c:v>
                </c:pt>
                <c:pt idx="2868">
                  <c:v>401.0837622872019</c:v>
                </c:pt>
                <c:pt idx="2869">
                  <c:v>402.895309799955</c:v>
                </c:pt>
                <c:pt idx="2870">
                  <c:v>403.066881354606</c:v>
                </c:pt>
                <c:pt idx="2871">
                  <c:v>404.631129728733</c:v>
                </c:pt>
                <c:pt idx="2872">
                  <c:v>404.9946312571569</c:v>
                </c:pt>
                <c:pt idx="2873">
                  <c:v>405.743869294685</c:v>
                </c:pt>
                <c:pt idx="2874">
                  <c:v>405.802547571823</c:v>
                </c:pt>
                <c:pt idx="2875">
                  <c:v>405.9813528522924</c:v>
                </c:pt>
                <c:pt idx="2876">
                  <c:v>407.219468834309</c:v>
                </c:pt>
                <c:pt idx="2877">
                  <c:v>407.6169314487747</c:v>
                </c:pt>
                <c:pt idx="2878">
                  <c:v>408.7300497746867</c:v>
                </c:pt>
                <c:pt idx="2879">
                  <c:v>409.87237104132</c:v>
                </c:pt>
                <c:pt idx="2880">
                  <c:v>411.08969340391</c:v>
                </c:pt>
                <c:pt idx="2881">
                  <c:v>413.123383153</c:v>
                </c:pt>
                <c:pt idx="2882">
                  <c:v>413.94078565778</c:v>
                </c:pt>
                <c:pt idx="2883">
                  <c:v>414.691867629368</c:v>
                </c:pt>
                <c:pt idx="2884">
                  <c:v>417.029521030976</c:v>
                </c:pt>
                <c:pt idx="2885">
                  <c:v>421.946027798266</c:v>
                </c:pt>
                <c:pt idx="2886">
                  <c:v>422.3425192752439</c:v>
                </c:pt>
                <c:pt idx="2887">
                  <c:v>425.693555690953</c:v>
                </c:pt>
                <c:pt idx="2888">
                  <c:v>427.492092428448</c:v>
                </c:pt>
                <c:pt idx="2889">
                  <c:v>429.9903359015995</c:v>
                </c:pt>
                <c:pt idx="2890">
                  <c:v>433.326811492936</c:v>
                </c:pt>
                <c:pt idx="2891">
                  <c:v>433.384962348078</c:v>
                </c:pt>
                <c:pt idx="2892">
                  <c:v>437.2586434721919</c:v>
                </c:pt>
                <c:pt idx="2893">
                  <c:v>437.8050720560819</c:v>
                </c:pt>
                <c:pt idx="2894">
                  <c:v>442.6938084005819</c:v>
                </c:pt>
                <c:pt idx="2895">
                  <c:v>444.006270231376</c:v>
                </c:pt>
                <c:pt idx="2896">
                  <c:v>448.3951168386957</c:v>
                </c:pt>
                <c:pt idx="2897">
                  <c:v>449.089984303243</c:v>
                </c:pt>
                <c:pt idx="2898">
                  <c:v>450.451085073421</c:v>
                </c:pt>
                <c:pt idx="2899">
                  <c:v>451.266466508873</c:v>
                </c:pt>
                <c:pt idx="2900">
                  <c:v>451.44349559647</c:v>
                </c:pt>
                <c:pt idx="2901">
                  <c:v>451.655159860026</c:v>
                </c:pt>
                <c:pt idx="2902">
                  <c:v>452.649065403751</c:v>
                </c:pt>
                <c:pt idx="2903">
                  <c:v>453.459299216992</c:v>
                </c:pt>
                <c:pt idx="2904">
                  <c:v>454.0906704595869</c:v>
                </c:pt>
                <c:pt idx="2905">
                  <c:v>454.843555224295</c:v>
                </c:pt>
                <c:pt idx="2906">
                  <c:v>456.263555207351</c:v>
                </c:pt>
                <c:pt idx="2907">
                  <c:v>457.629290983623</c:v>
                </c:pt>
                <c:pt idx="2908">
                  <c:v>458.2232207000089</c:v>
                </c:pt>
                <c:pt idx="2909">
                  <c:v>468.117873623175</c:v>
                </c:pt>
                <c:pt idx="2910">
                  <c:v>469.827156785143</c:v>
                </c:pt>
                <c:pt idx="2911">
                  <c:v>470.866214738396</c:v>
                </c:pt>
                <c:pt idx="2912">
                  <c:v>473.7122997044719</c:v>
                </c:pt>
                <c:pt idx="2913">
                  <c:v>476.582617840125</c:v>
                </c:pt>
                <c:pt idx="2914">
                  <c:v>477.613958681857</c:v>
                </c:pt>
                <c:pt idx="2915">
                  <c:v>480.967867538609</c:v>
                </c:pt>
                <c:pt idx="2916">
                  <c:v>482.822108361306</c:v>
                </c:pt>
                <c:pt idx="2917">
                  <c:v>484.852256914742</c:v>
                </c:pt>
                <c:pt idx="2918">
                  <c:v>484.934199689945</c:v>
                </c:pt>
                <c:pt idx="2919">
                  <c:v>485.797290180877</c:v>
                </c:pt>
                <c:pt idx="2920">
                  <c:v>486.824385001883</c:v>
                </c:pt>
                <c:pt idx="2921">
                  <c:v>497.156752754433</c:v>
                </c:pt>
                <c:pt idx="2922">
                  <c:v>500.814168902315</c:v>
                </c:pt>
                <c:pt idx="2923">
                  <c:v>501.880384443542</c:v>
                </c:pt>
                <c:pt idx="2924">
                  <c:v>502.467488071755</c:v>
                </c:pt>
                <c:pt idx="2925">
                  <c:v>506.449673014461</c:v>
                </c:pt>
                <c:pt idx="2926">
                  <c:v>509.830203163748</c:v>
                </c:pt>
                <c:pt idx="2927">
                  <c:v>510.547080860667</c:v>
                </c:pt>
                <c:pt idx="2928">
                  <c:v>510.830650919464</c:v>
                </c:pt>
                <c:pt idx="2929">
                  <c:v>510.948898833131</c:v>
                </c:pt>
                <c:pt idx="2930">
                  <c:v>511.483623833944</c:v>
                </c:pt>
                <c:pt idx="2931">
                  <c:v>511.968342823195</c:v>
                </c:pt>
                <c:pt idx="2932">
                  <c:v>514.912455066562</c:v>
                </c:pt>
                <c:pt idx="2933">
                  <c:v>516.478753408927</c:v>
                </c:pt>
                <c:pt idx="2934">
                  <c:v>516.834909117296</c:v>
                </c:pt>
                <c:pt idx="2935">
                  <c:v>517.040493605348</c:v>
                </c:pt>
                <c:pt idx="2936">
                  <c:v>517.3894278789246</c:v>
                </c:pt>
                <c:pt idx="2937">
                  <c:v>518.8429764347796</c:v>
                </c:pt>
                <c:pt idx="2938">
                  <c:v>522.73957672774</c:v>
                </c:pt>
                <c:pt idx="2939">
                  <c:v>523.9410638076311</c:v>
                </c:pt>
                <c:pt idx="2940">
                  <c:v>524.3266053156246</c:v>
                </c:pt>
                <c:pt idx="2941">
                  <c:v>525.4076291028115</c:v>
                </c:pt>
                <c:pt idx="2942">
                  <c:v>526.597866321241</c:v>
                </c:pt>
                <c:pt idx="2943">
                  <c:v>526.6702227883087</c:v>
                </c:pt>
                <c:pt idx="2944">
                  <c:v>528.200457495368</c:v>
                </c:pt>
                <c:pt idx="2945">
                  <c:v>531.58050072226</c:v>
                </c:pt>
                <c:pt idx="2946">
                  <c:v>531.626183050315</c:v>
                </c:pt>
                <c:pt idx="2947">
                  <c:v>532.824492551601</c:v>
                </c:pt>
                <c:pt idx="2948">
                  <c:v>536.002583837054</c:v>
                </c:pt>
                <c:pt idx="2949">
                  <c:v>536.0699188253226</c:v>
                </c:pt>
                <c:pt idx="2950">
                  <c:v>537.285853084099</c:v>
                </c:pt>
                <c:pt idx="2951">
                  <c:v>545.195271990458</c:v>
                </c:pt>
                <c:pt idx="2952">
                  <c:v>549.813991828133</c:v>
                </c:pt>
                <c:pt idx="2953">
                  <c:v>550.600393586018</c:v>
                </c:pt>
                <c:pt idx="2954">
                  <c:v>554.244188010472</c:v>
                </c:pt>
                <c:pt idx="2955">
                  <c:v>560.102430904629</c:v>
                </c:pt>
                <c:pt idx="2956">
                  <c:v>563.573370636546</c:v>
                </c:pt>
                <c:pt idx="2957">
                  <c:v>564.8174466304397</c:v>
                </c:pt>
                <c:pt idx="2958">
                  <c:v>566.9206056923347</c:v>
                </c:pt>
                <c:pt idx="2959">
                  <c:v>567.503130096721</c:v>
                </c:pt>
                <c:pt idx="2960">
                  <c:v>571.437597139657</c:v>
                </c:pt>
                <c:pt idx="2961">
                  <c:v>576.557984915566</c:v>
                </c:pt>
                <c:pt idx="2962">
                  <c:v>590.620665600261</c:v>
                </c:pt>
                <c:pt idx="2963">
                  <c:v>593.2000212937087</c:v>
                </c:pt>
                <c:pt idx="2964">
                  <c:v>598.11087773193</c:v>
                </c:pt>
                <c:pt idx="2965">
                  <c:v>599.510893136898</c:v>
                </c:pt>
                <c:pt idx="2966">
                  <c:v>602.1690199804736</c:v>
                </c:pt>
                <c:pt idx="2967">
                  <c:v>605.4304752059981</c:v>
                </c:pt>
                <c:pt idx="2968">
                  <c:v>606.5680648435197</c:v>
                </c:pt>
                <c:pt idx="2969">
                  <c:v>609.337179707628</c:v>
                </c:pt>
                <c:pt idx="2970">
                  <c:v>619.213760615785</c:v>
                </c:pt>
                <c:pt idx="2971">
                  <c:v>619.518451617773</c:v>
                </c:pt>
                <c:pt idx="2972">
                  <c:v>623.130356236864</c:v>
                </c:pt>
                <c:pt idx="2973">
                  <c:v>623.187651724636</c:v>
                </c:pt>
                <c:pt idx="2974">
                  <c:v>623.199277780038</c:v>
                </c:pt>
                <c:pt idx="2975">
                  <c:v>630.631498686147</c:v>
                </c:pt>
                <c:pt idx="2976">
                  <c:v>633.89140952833</c:v>
                </c:pt>
                <c:pt idx="2977">
                  <c:v>634.906571535672</c:v>
                </c:pt>
                <c:pt idx="2978">
                  <c:v>637.053698006515</c:v>
                </c:pt>
                <c:pt idx="2979">
                  <c:v>637.283702712978</c:v>
                </c:pt>
                <c:pt idx="2980">
                  <c:v>638.640114287172</c:v>
                </c:pt>
                <c:pt idx="2981">
                  <c:v>638.6488591904929</c:v>
                </c:pt>
                <c:pt idx="2982">
                  <c:v>642.010395734596</c:v>
                </c:pt>
                <c:pt idx="2983">
                  <c:v>644.99967305217</c:v>
                </c:pt>
                <c:pt idx="2984">
                  <c:v>652.513172299159</c:v>
                </c:pt>
                <c:pt idx="2985">
                  <c:v>658.106903559399</c:v>
                </c:pt>
                <c:pt idx="2986">
                  <c:v>658.228574378182</c:v>
                </c:pt>
                <c:pt idx="2987">
                  <c:v>658.577856459752</c:v>
                </c:pt>
                <c:pt idx="2988">
                  <c:v>665.8354637285037</c:v>
                </c:pt>
                <c:pt idx="2989">
                  <c:v>682.898820999977</c:v>
                </c:pt>
                <c:pt idx="2990">
                  <c:v>688.983408216483</c:v>
                </c:pt>
                <c:pt idx="2991">
                  <c:v>691.72009163368</c:v>
                </c:pt>
                <c:pt idx="2992">
                  <c:v>693.9572806656547</c:v>
                </c:pt>
                <c:pt idx="2993">
                  <c:v>697.0062224707697</c:v>
                </c:pt>
                <c:pt idx="2994">
                  <c:v>698.3589670029133</c:v>
                </c:pt>
                <c:pt idx="2995">
                  <c:v>698.961975864641</c:v>
                </c:pt>
                <c:pt idx="2996">
                  <c:v>702.374149076178</c:v>
                </c:pt>
                <c:pt idx="2997">
                  <c:v>704.1529419449637</c:v>
                </c:pt>
                <c:pt idx="2998">
                  <c:v>705.535730405834</c:v>
                </c:pt>
                <c:pt idx="2999">
                  <c:v>709.694795981269</c:v>
                </c:pt>
                <c:pt idx="3000">
                  <c:v>716.8585301654257</c:v>
                </c:pt>
                <c:pt idx="3001">
                  <c:v>716.973184186304</c:v>
                </c:pt>
                <c:pt idx="3002">
                  <c:v>732.4839803839581</c:v>
                </c:pt>
                <c:pt idx="3003">
                  <c:v>740.3321228408174</c:v>
                </c:pt>
                <c:pt idx="3004">
                  <c:v>745.548079268131</c:v>
                </c:pt>
                <c:pt idx="3005">
                  <c:v>749.4642420750779</c:v>
                </c:pt>
                <c:pt idx="3006">
                  <c:v>754.0362768059053</c:v>
                </c:pt>
                <c:pt idx="3007">
                  <c:v>759.468760816421</c:v>
                </c:pt>
                <c:pt idx="3008">
                  <c:v>761.583803995038</c:v>
                </c:pt>
                <c:pt idx="3009">
                  <c:v>763.4601052800186</c:v>
                </c:pt>
                <c:pt idx="3010">
                  <c:v>778.4009051828147</c:v>
                </c:pt>
                <c:pt idx="3011">
                  <c:v>789.176964235915</c:v>
                </c:pt>
                <c:pt idx="3012">
                  <c:v>791.771640786368</c:v>
                </c:pt>
                <c:pt idx="3013">
                  <c:v>792.563239105682</c:v>
                </c:pt>
                <c:pt idx="3014">
                  <c:v>806.9542415659356</c:v>
                </c:pt>
                <c:pt idx="3015">
                  <c:v>807.748263042554</c:v>
                </c:pt>
                <c:pt idx="3016">
                  <c:v>808.257629339658</c:v>
                </c:pt>
                <c:pt idx="3017">
                  <c:v>822.3066591053232</c:v>
                </c:pt>
                <c:pt idx="3018">
                  <c:v>827.760469060544</c:v>
                </c:pt>
                <c:pt idx="3019">
                  <c:v>828.072018277959</c:v>
                </c:pt>
                <c:pt idx="3020">
                  <c:v>841.107411564936</c:v>
                </c:pt>
                <c:pt idx="3021">
                  <c:v>844.516114543232</c:v>
                </c:pt>
                <c:pt idx="3022">
                  <c:v>862.769321742886</c:v>
                </c:pt>
                <c:pt idx="3023">
                  <c:v>866.730074918543</c:v>
                </c:pt>
                <c:pt idx="3024">
                  <c:v>869.4815055159687</c:v>
                </c:pt>
                <c:pt idx="3025">
                  <c:v>876.399333905651</c:v>
                </c:pt>
                <c:pt idx="3026">
                  <c:v>886.292343169796</c:v>
                </c:pt>
                <c:pt idx="3027">
                  <c:v>888.122090055967</c:v>
                </c:pt>
                <c:pt idx="3028">
                  <c:v>889.082009319709</c:v>
                </c:pt>
                <c:pt idx="3029">
                  <c:v>889.908138372316</c:v>
                </c:pt>
                <c:pt idx="3030">
                  <c:v>902.576717910757</c:v>
                </c:pt>
                <c:pt idx="3031">
                  <c:v>906.166102796655</c:v>
                </c:pt>
                <c:pt idx="3032">
                  <c:v>906.3379203565529</c:v>
                </c:pt>
                <c:pt idx="3033">
                  <c:v>907.0455181512226</c:v>
                </c:pt>
                <c:pt idx="3034">
                  <c:v>918.629979881177</c:v>
                </c:pt>
                <c:pt idx="3035">
                  <c:v>923.010172151503</c:v>
                </c:pt>
                <c:pt idx="3036">
                  <c:v>924.275899970504</c:v>
                </c:pt>
                <c:pt idx="3037">
                  <c:v>952.187391077385</c:v>
                </c:pt>
                <c:pt idx="3038">
                  <c:v>970.015516475652</c:v>
                </c:pt>
                <c:pt idx="3039">
                  <c:v>977.35774622457</c:v>
                </c:pt>
                <c:pt idx="3040">
                  <c:v>995.688016306459</c:v>
                </c:pt>
                <c:pt idx="3041">
                  <c:v>996.153628390191</c:v>
                </c:pt>
                <c:pt idx="3042">
                  <c:v>1003.77137357154</c:v>
                </c:pt>
                <c:pt idx="3043">
                  <c:v>1007.45535713617</c:v>
                </c:pt>
                <c:pt idx="3044">
                  <c:v>1021.21800312783</c:v>
                </c:pt>
                <c:pt idx="3045">
                  <c:v>1024.94127503965</c:v>
                </c:pt>
                <c:pt idx="3046">
                  <c:v>1035.79224708702</c:v>
                </c:pt>
                <c:pt idx="3047">
                  <c:v>1042.93278984635</c:v>
                </c:pt>
                <c:pt idx="3048">
                  <c:v>1044.44844548387</c:v>
                </c:pt>
                <c:pt idx="3049">
                  <c:v>1050.87687639481</c:v>
                </c:pt>
                <c:pt idx="3050">
                  <c:v>1051.32849829224</c:v>
                </c:pt>
                <c:pt idx="3051">
                  <c:v>1072.08549855477</c:v>
                </c:pt>
                <c:pt idx="3052">
                  <c:v>1072.46542102377</c:v>
                </c:pt>
                <c:pt idx="3053">
                  <c:v>1078.25364155193</c:v>
                </c:pt>
                <c:pt idx="3054">
                  <c:v>1080.52678518576</c:v>
                </c:pt>
                <c:pt idx="3055">
                  <c:v>1084.11630598614</c:v>
                </c:pt>
                <c:pt idx="3056">
                  <c:v>1095.7973461797</c:v>
                </c:pt>
                <c:pt idx="3057">
                  <c:v>1097.90910133019</c:v>
                </c:pt>
                <c:pt idx="3058">
                  <c:v>1106.91578749596</c:v>
                </c:pt>
                <c:pt idx="3059">
                  <c:v>1121.73414496904</c:v>
                </c:pt>
                <c:pt idx="3060">
                  <c:v>1130.59545852767</c:v>
                </c:pt>
                <c:pt idx="3061">
                  <c:v>1139.47447297178</c:v>
                </c:pt>
                <c:pt idx="3062">
                  <c:v>1143.5374778085</c:v>
                </c:pt>
                <c:pt idx="3063">
                  <c:v>1153.00830039408</c:v>
                </c:pt>
                <c:pt idx="3064">
                  <c:v>1160.56769806221</c:v>
                </c:pt>
                <c:pt idx="3065">
                  <c:v>1202.01739136608</c:v>
                </c:pt>
                <c:pt idx="3066">
                  <c:v>1202.09693574445</c:v>
                </c:pt>
                <c:pt idx="3067">
                  <c:v>1205.2959879922</c:v>
                </c:pt>
                <c:pt idx="3068">
                  <c:v>1206.42333143847</c:v>
                </c:pt>
                <c:pt idx="3069">
                  <c:v>1208.36445894108</c:v>
                </c:pt>
                <c:pt idx="3070">
                  <c:v>1211.96303805214</c:v>
                </c:pt>
                <c:pt idx="3071">
                  <c:v>1231.01476436764</c:v>
                </c:pt>
                <c:pt idx="3072">
                  <c:v>1233.77176823199</c:v>
                </c:pt>
                <c:pt idx="3073">
                  <c:v>1234.52040703079</c:v>
                </c:pt>
                <c:pt idx="3074">
                  <c:v>1328.59320794155</c:v>
                </c:pt>
                <c:pt idx="3075">
                  <c:v>1334.8919315414</c:v>
                </c:pt>
                <c:pt idx="3076">
                  <c:v>1336.68288662752</c:v>
                </c:pt>
                <c:pt idx="3077">
                  <c:v>1350.0198194741</c:v>
                </c:pt>
                <c:pt idx="3078">
                  <c:v>1355.07344611284</c:v>
                </c:pt>
                <c:pt idx="3079">
                  <c:v>1370.64605221238</c:v>
                </c:pt>
                <c:pt idx="3080">
                  <c:v>1373.54195536613</c:v>
                </c:pt>
                <c:pt idx="3081">
                  <c:v>1379.75150238594</c:v>
                </c:pt>
                <c:pt idx="3082">
                  <c:v>1400.40125609834</c:v>
                </c:pt>
                <c:pt idx="3083">
                  <c:v>1430.33929666402</c:v>
                </c:pt>
                <c:pt idx="3084">
                  <c:v>1443.32992184797</c:v>
                </c:pt>
                <c:pt idx="3085">
                  <c:v>1478.68613637596</c:v>
                </c:pt>
                <c:pt idx="3086">
                  <c:v>1511.5184069301</c:v>
                </c:pt>
                <c:pt idx="3087">
                  <c:v>1520.26831275489</c:v>
                </c:pt>
                <c:pt idx="3088">
                  <c:v>1527.46239932303</c:v>
                </c:pt>
                <c:pt idx="3089">
                  <c:v>1528.06011876624</c:v>
                </c:pt>
                <c:pt idx="3090">
                  <c:v>1632.1267431937</c:v>
                </c:pt>
                <c:pt idx="3091">
                  <c:v>1633.82561497276</c:v>
                </c:pt>
                <c:pt idx="3092">
                  <c:v>1662.18692537618</c:v>
                </c:pt>
                <c:pt idx="3093">
                  <c:v>1703.77461873743</c:v>
                </c:pt>
                <c:pt idx="3094">
                  <c:v>1750.84005197683</c:v>
                </c:pt>
                <c:pt idx="3095">
                  <c:v>1752.76784800963</c:v>
                </c:pt>
                <c:pt idx="3096">
                  <c:v>1770.67935243372</c:v>
                </c:pt>
                <c:pt idx="3097">
                  <c:v>1791.09608540687</c:v>
                </c:pt>
                <c:pt idx="3098">
                  <c:v>1811.2510331488</c:v>
                </c:pt>
                <c:pt idx="3099">
                  <c:v>1840.65908274602</c:v>
                </c:pt>
                <c:pt idx="3100">
                  <c:v>1856.12356672892</c:v>
                </c:pt>
                <c:pt idx="3101">
                  <c:v>2043.50881365931</c:v>
                </c:pt>
                <c:pt idx="3102">
                  <c:v>2048.83247469344</c:v>
                </c:pt>
                <c:pt idx="3103">
                  <c:v>2056.716639364779</c:v>
                </c:pt>
                <c:pt idx="3104">
                  <c:v>2065.26257295362</c:v>
                </c:pt>
                <c:pt idx="3105">
                  <c:v>2145.55875900477</c:v>
                </c:pt>
                <c:pt idx="3106">
                  <c:v>2271.744365927707</c:v>
                </c:pt>
                <c:pt idx="3107">
                  <c:v>2288.63808043249</c:v>
                </c:pt>
                <c:pt idx="3108">
                  <c:v>2375.99798470927</c:v>
                </c:pt>
                <c:pt idx="3109">
                  <c:v>2677.33921475164</c:v>
                </c:pt>
                <c:pt idx="3110">
                  <c:v>2749.96721651435</c:v>
                </c:pt>
                <c:pt idx="3111">
                  <c:v>2846.40529883999</c:v>
                </c:pt>
                <c:pt idx="3112">
                  <c:v>3068.15787893507</c:v>
                </c:pt>
                <c:pt idx="3113">
                  <c:v>3069.52056184418</c:v>
                </c:pt>
                <c:pt idx="3114">
                  <c:v>3310.19635753048</c:v>
                </c:pt>
                <c:pt idx="3115">
                  <c:v>3327.61195560618</c:v>
                </c:pt>
                <c:pt idx="3116">
                  <c:v>3377.29140023924</c:v>
                </c:pt>
                <c:pt idx="3117">
                  <c:v>3402.80689763099</c:v>
                </c:pt>
                <c:pt idx="3118">
                  <c:v>3718.73623206451</c:v>
                </c:pt>
                <c:pt idx="3119">
                  <c:v>3850.17317848608</c:v>
                </c:pt>
                <c:pt idx="3120">
                  <c:v>3890.50904518556</c:v>
                </c:pt>
                <c:pt idx="3121">
                  <c:v>3925.39070409666</c:v>
                </c:pt>
                <c:pt idx="3122">
                  <c:v>3956.74254414</c:v>
                </c:pt>
                <c:pt idx="3123">
                  <c:v>3961.97981401811</c:v>
                </c:pt>
                <c:pt idx="3124">
                  <c:v>3976.36631957921</c:v>
                </c:pt>
                <c:pt idx="3125">
                  <c:v>4309.53306769904</c:v>
                </c:pt>
                <c:pt idx="3126">
                  <c:v>4327.24587943383</c:v>
                </c:pt>
                <c:pt idx="3127">
                  <c:v>4347.404370904617</c:v>
                </c:pt>
                <c:pt idx="3128">
                  <c:v>4411.74683301061</c:v>
                </c:pt>
                <c:pt idx="3129">
                  <c:v>4572.12733143146</c:v>
                </c:pt>
                <c:pt idx="3130">
                  <c:v>4895.83443305942</c:v>
                </c:pt>
                <c:pt idx="3131">
                  <c:v>5077.51731169753</c:v>
                </c:pt>
                <c:pt idx="3132">
                  <c:v>5404.60820896859</c:v>
                </c:pt>
                <c:pt idx="3133">
                  <c:v>5463.98097685911</c:v>
                </c:pt>
                <c:pt idx="3134">
                  <c:v>5975.20616399124</c:v>
                </c:pt>
                <c:pt idx="3135">
                  <c:v>6692.31733762755</c:v>
                </c:pt>
                <c:pt idx="3136">
                  <c:v>7086.41556265165</c:v>
                </c:pt>
                <c:pt idx="3137">
                  <c:v>10083.9643040797</c:v>
                </c:pt>
              </c:numCache>
            </c:numRef>
          </c:yVal>
          <c:smooth val="1"/>
        </c:ser>
        <c:dLbls>
          <c:showLegendKey val="0"/>
          <c:showVal val="0"/>
          <c:showCatName val="0"/>
          <c:showSerName val="0"/>
          <c:showPercent val="0"/>
          <c:showBubbleSize val="0"/>
        </c:dLbls>
        <c:axId val="-556601088"/>
        <c:axId val="-506489072"/>
      </c:scatterChart>
      <c:valAx>
        <c:axId val="-556601088"/>
        <c:scaling>
          <c:orientation val="minMax"/>
        </c:scaling>
        <c:delete val="0"/>
        <c:axPos val="b"/>
        <c:numFmt formatCode="General" sourceLinked="0"/>
        <c:majorTickMark val="none"/>
        <c:minorTickMark val="none"/>
        <c:tickLblPos val="nextTo"/>
        <c:crossAx val="-506489072"/>
        <c:crosses val="autoZero"/>
        <c:crossBetween val="midCat"/>
        <c:dispUnits>
          <c:builtInUnit val="millions"/>
          <c:dispUnitsLbl>
            <c:layout>
              <c:manualLayout>
                <c:xMode val="edge"/>
                <c:yMode val="edge"/>
                <c:x val="0.781762736388721"/>
                <c:y val="0.62803729915232"/>
              </c:manualLayout>
            </c:layout>
            <c:tx>
              <c:rich>
                <a:bodyPr/>
                <a:lstStyle/>
                <a:p>
                  <a:pPr>
                    <a:defRPr/>
                  </a:pPr>
                  <a:r>
                    <a:rPr lang="fr-FR"/>
                    <a:t>Food Waste,</a:t>
                  </a:r>
                </a:p>
                <a:p>
                  <a:pPr>
                    <a:defRPr/>
                  </a:pPr>
                  <a:r>
                    <a:rPr lang="fr-FR"/>
                    <a:t>Millions of Wet Tons</a:t>
                  </a:r>
                </a:p>
              </c:rich>
            </c:tx>
          </c:dispUnitsLbl>
        </c:dispUnits>
      </c:valAx>
      <c:valAx>
        <c:axId val="-506489072"/>
        <c:scaling>
          <c:orientation val="minMax"/>
          <c:max val="1000.0"/>
        </c:scaling>
        <c:delete val="0"/>
        <c:axPos val="l"/>
        <c:title>
          <c:tx>
            <c:rich>
              <a:bodyPr/>
              <a:lstStyle/>
              <a:p>
                <a:pPr>
                  <a:defRPr/>
                </a:pPr>
                <a:r>
                  <a:rPr lang="en-US"/>
                  <a:t>$/Wet Ton</a:t>
                </a:r>
              </a:p>
            </c:rich>
          </c:tx>
          <c:layout/>
          <c:overlay val="0"/>
        </c:title>
        <c:numFmt formatCode="&quot;$&quot;#,##0" sourceLinked="0"/>
        <c:majorTickMark val="none"/>
        <c:minorTickMark val="none"/>
        <c:tickLblPos val="nextTo"/>
        <c:crossAx val="-556601088"/>
        <c:crosses val="autoZero"/>
        <c:crossBetween val="midCat"/>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0195540-11CB-894D-981D-5F9AA8E6F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5104</Words>
  <Characters>29096</Characters>
  <Application>Microsoft Macintosh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NREL</Company>
  <LinksUpToDate>false</LinksUpToDate>
  <CharactersWithSpaces>34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Badgett</dc:creator>
  <cp:lastModifiedBy>Badgett, Alex</cp:lastModifiedBy>
  <cp:revision>3</cp:revision>
  <cp:lastPrinted>2017-11-03T22:21:00Z</cp:lastPrinted>
  <dcterms:created xsi:type="dcterms:W3CDTF">2017-11-03T22:21:00Z</dcterms:created>
  <dcterms:modified xsi:type="dcterms:W3CDTF">2017-11-0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bbfd680-cd06-3ff8-882e-de0368bf85c8</vt:lpwstr>
  </property>
  <property fmtid="{D5CDD505-2E9C-101B-9397-08002B2CF9AE}" pid="24" name="Mendeley Citation Style_1">
    <vt:lpwstr>http://www.zotero.org/styles/ieee</vt:lpwstr>
  </property>
</Properties>
</file>